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6179" w14:textId="1CC30FE9"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commentRangeStart w:id="1"/>
      <w:del w:id="2" w:author="Coggon, Amelia Charlotte" w:date="2024-12-08T13:42:00Z" w16du:dateUtc="2024-12-08T12:42:00Z">
        <w:r w:rsidRPr="00B245E7" w:rsidDel="00424D08">
          <w:rPr>
            <w:b/>
            <w:bCs/>
            <w:sz w:val="22"/>
            <w:szCs w:val="22"/>
          </w:rPr>
          <w:delText xml:space="preserve">between </w:delText>
        </w:r>
      </w:del>
      <w:ins w:id="3" w:author="Coggon, Amelia Charlotte" w:date="2024-12-08T13:42:00Z" w16du:dateUtc="2024-12-08T12:42:00Z">
        <w:r w:rsidR="00424D08">
          <w:rPr>
            <w:b/>
            <w:bCs/>
            <w:sz w:val="22"/>
            <w:szCs w:val="22"/>
          </w:rPr>
          <w:t>from</w:t>
        </w:r>
        <w:r w:rsidR="00424D08" w:rsidRPr="00B245E7">
          <w:rPr>
            <w:b/>
            <w:bCs/>
            <w:sz w:val="22"/>
            <w:szCs w:val="22"/>
          </w:rPr>
          <w:t xml:space="preserve"> </w:t>
        </w:r>
      </w:ins>
      <w:commentRangeStart w:id="4"/>
      <w:r w:rsidRPr="00B245E7">
        <w:rPr>
          <w:b/>
          <w:bCs/>
          <w:sz w:val="22"/>
          <w:szCs w:val="22"/>
        </w:rPr>
        <w:t xml:space="preserve">2010 </w:t>
      </w:r>
      <w:del w:id="5" w:author="Coggon, Amelia Charlotte" w:date="2024-12-08T13:43:00Z" w16du:dateUtc="2024-12-08T12:43:00Z">
        <w:r w:rsidRPr="00B245E7" w:rsidDel="00424D08">
          <w:rPr>
            <w:b/>
            <w:bCs/>
            <w:sz w:val="22"/>
            <w:szCs w:val="22"/>
          </w:rPr>
          <w:delText xml:space="preserve">and </w:delText>
        </w:r>
      </w:del>
      <w:ins w:id="6" w:author="Coggon, Amelia Charlotte" w:date="2024-12-08T14:37:00Z" w16du:dateUtc="2024-12-08T13:37:00Z">
        <w:r w:rsidR="00C4450A">
          <w:rPr>
            <w:b/>
            <w:bCs/>
            <w:sz w:val="22"/>
            <w:szCs w:val="22"/>
          </w:rPr>
          <w:t>to</w:t>
        </w:r>
      </w:ins>
      <w:ins w:id="7" w:author="Coggon, Amelia Charlotte" w:date="2024-12-08T13:43:00Z" w16du:dateUtc="2024-12-08T12:43:00Z">
        <w:r w:rsidR="00424D08" w:rsidRPr="00B245E7">
          <w:rPr>
            <w:b/>
            <w:bCs/>
            <w:sz w:val="22"/>
            <w:szCs w:val="22"/>
          </w:rPr>
          <w:t xml:space="preserve"> </w:t>
        </w:r>
      </w:ins>
      <w:ins w:id="8" w:author="SIMON Gaelle" w:date="2024-12-08T13:34:00Z" w16du:dateUtc="2024-12-08T12:34:00Z">
        <w:del w:id="9" w:author="Coggon, Amelia Charlotte" w:date="2024-12-08T13:43:00Z" w16du:dateUtc="2024-12-08T12:43:00Z">
          <w:r w:rsidRPr="00B245E7" w:rsidDel="00424D08">
            <w:rPr>
              <w:b/>
              <w:bCs/>
              <w:sz w:val="22"/>
              <w:szCs w:val="22"/>
            </w:rPr>
            <w:delText>202</w:delText>
          </w:r>
        </w:del>
      </w:ins>
      <w:ins w:id="10" w:author="SIMON Gaelle" w:date="2024-11-29T17:33:00Z">
        <w:del w:id="11" w:author="Coggon, Amelia Charlotte" w:date="2024-12-08T13:43:00Z" w16du:dateUtc="2024-12-08T12:43:00Z">
          <w:r w:rsidR="000B32F3" w:rsidDel="00424D08">
            <w:rPr>
              <w:b/>
              <w:bCs/>
              <w:sz w:val="22"/>
              <w:szCs w:val="22"/>
            </w:rPr>
            <w:delText>0</w:delText>
          </w:r>
        </w:del>
      </w:ins>
      <w:del w:id="12" w:author="SIMON Gaelle" w:date="2024-11-29T17:33:00Z">
        <w:r w:rsidRPr="00B245E7" w:rsidDel="000B32F3">
          <w:rPr>
            <w:b/>
            <w:bCs/>
            <w:sz w:val="22"/>
            <w:szCs w:val="22"/>
          </w:rPr>
          <w:delText>1</w:delText>
        </w:r>
      </w:del>
      <w:del w:id="13" w:author="SIMON Gaelle" w:date="2024-11-29T16:20:00Z">
        <w:r w:rsidR="00323282" w:rsidRPr="00B245E7" w:rsidDel="005A7CDC">
          <w:rPr>
            <w:b/>
            <w:bCs/>
            <w:sz w:val="22"/>
            <w:szCs w:val="22"/>
          </w:rPr>
          <w:delText>.</w:delText>
        </w:r>
      </w:del>
      <w:ins w:id="14" w:author="Coggon, Amelia Charlotte" w:date="2024-12-08T13:34:00Z" w16du:dateUtc="2024-12-08T12:34:00Z">
        <w:r w:rsidRPr="00B245E7">
          <w:rPr>
            <w:b/>
            <w:bCs/>
            <w:sz w:val="22"/>
            <w:szCs w:val="22"/>
          </w:rPr>
          <w:t>202</w:t>
        </w:r>
      </w:ins>
      <w:ins w:id="15" w:author="Coggon, Amelia Charlotte" w:date="2024-12-08T14:34:00Z" w16du:dateUtc="2024-12-08T13:34:00Z">
        <w:r w:rsidR="00B76880">
          <w:rPr>
            <w:b/>
            <w:bCs/>
            <w:sz w:val="22"/>
            <w:szCs w:val="22"/>
          </w:rPr>
          <w:t>0 inclu</w:t>
        </w:r>
      </w:ins>
      <w:ins w:id="16" w:author="Coggon, Amelia Charlotte" w:date="2024-12-08T14:35:00Z" w16du:dateUtc="2024-12-08T13:35:00Z">
        <w:r w:rsidR="00C4450A">
          <w:rPr>
            <w:b/>
            <w:bCs/>
            <w:sz w:val="22"/>
            <w:szCs w:val="22"/>
          </w:rPr>
          <w:t>sive</w:t>
        </w:r>
      </w:ins>
      <w:ins w:id="17" w:author="Coggon, Amelia Charlotte" w:date="2024-12-08T13:34:00Z" w16du:dateUtc="2024-12-08T12:34:00Z">
        <w:r w:rsidR="00323282" w:rsidRPr="00B245E7">
          <w:rPr>
            <w:b/>
            <w:bCs/>
            <w:sz w:val="22"/>
            <w:szCs w:val="22"/>
          </w:rPr>
          <w:t>.</w:t>
        </w:r>
        <w:commentRangeEnd w:id="4"/>
        <w:r w:rsidR="00E626E2">
          <w:rPr>
            <w:rStyle w:val="CommentReference"/>
            <w:rFonts w:asciiTheme="minorHAnsi" w:eastAsiaTheme="minorHAnsi" w:hAnsiTheme="minorHAnsi" w:cstheme="minorBidi"/>
            <w:lang w:eastAsia="en-US"/>
          </w:rPr>
          <w:commentReference w:id="4"/>
        </w:r>
      </w:ins>
      <w:commentRangeEnd w:id="1"/>
      <w:ins w:id="18" w:author="Coggon, Amelia Charlotte" w:date="2024-12-08T15:09:00Z" w16du:dateUtc="2024-12-08T14:09:00Z">
        <w:r w:rsidR="00201E50">
          <w:rPr>
            <w:rStyle w:val="CommentReference"/>
            <w:rFonts w:asciiTheme="minorHAnsi" w:eastAsiaTheme="minorHAnsi" w:hAnsiTheme="minorHAnsi" w:cstheme="minorBidi"/>
            <w:lang w:eastAsia="en-US"/>
          </w:rPr>
          <w:commentReference w:id="1"/>
        </w:r>
      </w:ins>
    </w:p>
    <w:p w14:paraId="256B4636" w14:textId="77777777" w:rsidR="00D4603E" w:rsidRPr="00B245E7" w:rsidRDefault="00D4603E" w:rsidP="00B245E7">
      <w:pPr>
        <w:spacing w:line="360" w:lineRule="auto"/>
        <w:rPr>
          <w:sz w:val="22"/>
          <w:szCs w:val="22"/>
        </w:rPr>
      </w:pPr>
    </w:p>
    <w:p w14:paraId="5762CB79" w14:textId="05C81716"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commentRangeStart w:id="19"/>
      <w:r w:rsidR="00520BEE" w:rsidRPr="00B245E7">
        <w:rPr>
          <w:sz w:val="22"/>
          <w:szCs w:val="22"/>
        </w:rPr>
        <w:t>Ga</w:t>
      </w:r>
      <w:r w:rsidR="00365301" w:rsidRPr="00B245E7">
        <w:rPr>
          <w:sz w:val="22"/>
          <w:szCs w:val="22"/>
        </w:rPr>
        <w:t>ë</w:t>
      </w:r>
      <w:r w:rsidR="00520BEE" w:rsidRPr="00B245E7">
        <w:rPr>
          <w:sz w:val="22"/>
          <w:szCs w:val="22"/>
        </w:rPr>
        <w:t xml:space="preserve">lle </w:t>
      </w:r>
      <w:del w:id="20" w:author="Coggon, Amelia Charlotte" w:date="2024-12-08T13:47:00Z" w16du:dateUtc="2024-12-08T12:47:00Z">
        <w:r w:rsidR="00D52BC8" w:rsidRPr="00B245E7" w:rsidDel="00424D08">
          <w:rPr>
            <w:sz w:val="22"/>
            <w:szCs w:val="22"/>
          </w:rPr>
          <w:delText>Simon</w:delText>
        </w:r>
        <w:r w:rsidR="008C1F6E" w:rsidRPr="00B245E7" w:rsidDel="00424D08">
          <w:rPr>
            <w:sz w:val="22"/>
            <w:szCs w:val="22"/>
            <w:vertAlign w:val="superscript"/>
          </w:rPr>
          <w:delText>3</w:delText>
        </w:r>
        <w:commentRangeEnd w:id="19"/>
        <w:r w:rsidR="009B17F0" w:rsidDel="00424D08">
          <w:rPr>
            <w:rStyle w:val="CommentReference"/>
            <w:rFonts w:asciiTheme="minorHAnsi" w:eastAsiaTheme="minorHAnsi" w:hAnsiTheme="minorHAnsi" w:cstheme="minorBidi"/>
            <w:lang w:eastAsia="en-US"/>
          </w:rPr>
          <w:commentReference w:id="19"/>
        </w:r>
      </w:del>
      <w:ins w:id="21" w:author="Coggon, Amelia Charlotte" w:date="2024-12-08T13:47:00Z" w16du:dateUtc="2024-12-08T12:47:00Z">
        <w:r w:rsidR="00424D08" w:rsidRPr="00B245E7">
          <w:rPr>
            <w:sz w:val="22"/>
            <w:szCs w:val="22"/>
          </w:rPr>
          <w:t>Simon</w:t>
        </w:r>
        <w:r w:rsidR="00424D08">
          <w:rPr>
            <w:sz w:val="22"/>
            <w:szCs w:val="22"/>
            <w:vertAlign w:val="superscript"/>
          </w:rPr>
          <w:t>2</w:t>
        </w:r>
      </w:ins>
      <w:r w:rsidR="00520BEE" w:rsidRPr="00B245E7">
        <w:rPr>
          <w:sz w:val="22"/>
          <w:szCs w:val="22"/>
        </w:rPr>
        <w:t xml:space="preserve">, </w:t>
      </w:r>
      <w:r w:rsidR="00D4603E" w:rsidRPr="00B245E7">
        <w:rPr>
          <w:sz w:val="22"/>
          <w:szCs w:val="22"/>
        </w:rPr>
        <w:t xml:space="preserve">Zebulun </w:t>
      </w:r>
      <w:del w:id="22" w:author="Coggon, Amelia Charlotte" w:date="2024-12-08T13:47:00Z" w16du:dateUtc="2024-12-08T12:47:00Z">
        <w:r w:rsidR="00D4603E" w:rsidRPr="00B245E7" w:rsidDel="00424D08">
          <w:rPr>
            <w:sz w:val="22"/>
            <w:szCs w:val="22"/>
          </w:rPr>
          <w:delText>Arendsee</w:delText>
        </w:r>
        <w:r w:rsidR="008C1F6E" w:rsidRPr="00B245E7" w:rsidDel="00424D08">
          <w:rPr>
            <w:sz w:val="22"/>
            <w:szCs w:val="22"/>
            <w:vertAlign w:val="superscript"/>
          </w:rPr>
          <w:delText>4</w:delText>
        </w:r>
      </w:del>
      <w:ins w:id="23" w:author="Coggon, Amelia Charlotte" w:date="2024-12-08T13:47:00Z" w16du:dateUtc="2024-12-08T12:47:00Z">
        <w:r w:rsidR="00424D08" w:rsidRPr="00B245E7">
          <w:rPr>
            <w:sz w:val="22"/>
            <w:szCs w:val="22"/>
          </w:rPr>
          <w:t>Arendsee</w:t>
        </w:r>
        <w:r w:rsidR="00424D08">
          <w:rPr>
            <w:sz w:val="22"/>
            <w:szCs w:val="22"/>
            <w:vertAlign w:val="superscript"/>
          </w:rPr>
          <w:t>3</w:t>
        </w:r>
      </w:ins>
      <w:r w:rsidR="00D4603E" w:rsidRPr="00B245E7">
        <w:rPr>
          <w:sz w:val="22"/>
          <w:szCs w:val="22"/>
        </w:rPr>
        <w:t xml:space="preserve">, </w:t>
      </w:r>
      <w:r w:rsidR="00811201" w:rsidRPr="00B245E7">
        <w:rPr>
          <w:sz w:val="22"/>
          <w:szCs w:val="22"/>
        </w:rPr>
        <w:t xml:space="preserve">Kuan-Fu </w:t>
      </w:r>
      <w:del w:id="24" w:author="Coggon, Amelia Charlotte" w:date="2024-12-08T13:47:00Z" w16du:dateUtc="2024-12-08T12:47:00Z">
        <w:r w:rsidR="008C1F6E" w:rsidRPr="00B245E7" w:rsidDel="00424D08">
          <w:rPr>
            <w:sz w:val="22"/>
            <w:szCs w:val="22"/>
          </w:rPr>
          <w:delText>Chen</w:delText>
        </w:r>
        <w:r w:rsidR="008C1F6E" w:rsidRPr="00B245E7" w:rsidDel="00424D08">
          <w:rPr>
            <w:sz w:val="22"/>
            <w:szCs w:val="22"/>
            <w:vertAlign w:val="superscript"/>
          </w:rPr>
          <w:delText>5</w:delText>
        </w:r>
      </w:del>
      <w:ins w:id="25" w:author="Coggon, Amelia Charlotte" w:date="2024-12-08T13:47:00Z" w16du:dateUtc="2024-12-08T12:47:00Z">
        <w:r w:rsidR="00424D08" w:rsidRPr="00B245E7">
          <w:rPr>
            <w:sz w:val="22"/>
            <w:szCs w:val="22"/>
          </w:rPr>
          <w:t>Chen</w:t>
        </w:r>
        <w:r w:rsidR="00424D08">
          <w:rPr>
            <w:sz w:val="22"/>
            <w:szCs w:val="22"/>
            <w:vertAlign w:val="superscript"/>
          </w:rPr>
          <w:t>4</w:t>
        </w:r>
      </w:ins>
      <w:r w:rsidR="00811201" w:rsidRPr="00B245E7">
        <w:rPr>
          <w:sz w:val="22"/>
          <w:szCs w:val="22"/>
        </w:rPr>
        <w:t xml:space="preserve">, </w:t>
      </w:r>
      <w:r w:rsidR="00942B16" w:rsidRPr="00B245E7">
        <w:rPr>
          <w:sz w:val="22"/>
          <w:szCs w:val="22"/>
        </w:rPr>
        <w:t xml:space="preserve">Chiara </w:t>
      </w:r>
      <w:commentRangeStart w:id="26"/>
      <w:del w:id="27" w:author="Coggon, Amelia Charlotte" w:date="2024-12-08T13:44:00Z" w16du:dateUtc="2024-12-08T12:44:00Z">
        <w:r w:rsidR="00942B16" w:rsidRPr="00B245E7" w:rsidDel="00424D08">
          <w:rPr>
            <w:sz w:val="22"/>
            <w:szCs w:val="22"/>
          </w:rPr>
          <w:delText>Chiapponi</w:delText>
        </w:r>
        <w:r w:rsidR="00942B16" w:rsidRPr="00B245E7" w:rsidDel="00424D08">
          <w:rPr>
            <w:sz w:val="22"/>
            <w:szCs w:val="22"/>
            <w:vertAlign w:val="superscript"/>
          </w:rPr>
          <w:delText>6</w:delText>
        </w:r>
        <w:commentRangeEnd w:id="26"/>
        <w:r w:rsidR="00E340BE" w:rsidDel="00424D08">
          <w:rPr>
            <w:rStyle w:val="CommentReference"/>
            <w:rFonts w:asciiTheme="minorHAnsi" w:eastAsiaTheme="minorHAnsi" w:hAnsiTheme="minorHAnsi" w:cstheme="minorBidi"/>
            <w:lang w:eastAsia="en-US"/>
          </w:rPr>
          <w:commentReference w:id="26"/>
        </w:r>
      </w:del>
      <w:ins w:id="28" w:author="Coggon, Amelia Charlotte" w:date="2024-12-08T13:44:00Z" w16du:dateUtc="2024-12-08T12:44:00Z">
        <w:r w:rsidR="00424D08" w:rsidRPr="00B245E7">
          <w:rPr>
            <w:sz w:val="22"/>
            <w:szCs w:val="22"/>
          </w:rPr>
          <w:t>Chiapponi</w:t>
        </w:r>
      </w:ins>
      <w:ins w:id="29" w:author="Coggon, Amelia Charlotte" w:date="2024-12-08T13:47:00Z" w16du:dateUtc="2024-12-08T12:47:00Z">
        <w:r w:rsidR="00424D08">
          <w:rPr>
            <w:sz w:val="22"/>
            <w:szCs w:val="22"/>
            <w:vertAlign w:val="superscript"/>
          </w:rPr>
          <w:t>6</w:t>
        </w:r>
      </w:ins>
      <w:r w:rsidR="00942B16" w:rsidRPr="00B245E7">
        <w:rPr>
          <w:sz w:val="22"/>
          <w:szCs w:val="22"/>
        </w:rPr>
        <w:t xml:space="preserve">, </w:t>
      </w:r>
      <w:r w:rsidR="00520BEE" w:rsidRPr="00B245E7">
        <w:rPr>
          <w:sz w:val="22"/>
          <w:szCs w:val="22"/>
        </w:rPr>
        <w:t xml:space="preserve">Susan </w:t>
      </w:r>
      <w:del w:id="30" w:author="Coggon, Amelia Charlotte" w:date="2024-12-08T13:44:00Z" w16du:dateUtc="2024-12-08T12:44:00Z">
        <w:r w:rsidR="00FE5CD9" w:rsidRPr="00B245E7" w:rsidDel="00424D08">
          <w:rPr>
            <w:sz w:val="22"/>
            <w:szCs w:val="22"/>
          </w:rPr>
          <w:delText>Collins</w:delText>
        </w:r>
        <w:r w:rsidR="00942B16" w:rsidRPr="00B245E7" w:rsidDel="00424D08">
          <w:rPr>
            <w:sz w:val="22"/>
            <w:szCs w:val="22"/>
            <w:vertAlign w:val="superscript"/>
          </w:rPr>
          <w:delText>7</w:delText>
        </w:r>
      </w:del>
      <w:ins w:id="31" w:author="Coggon, Amelia Charlotte" w:date="2024-12-08T13:44:00Z" w16du:dateUtc="2024-12-08T12:44:00Z">
        <w:r w:rsidR="00424D08" w:rsidRPr="00B245E7">
          <w:rPr>
            <w:sz w:val="22"/>
            <w:szCs w:val="22"/>
          </w:rPr>
          <w:t>Collins</w:t>
        </w:r>
      </w:ins>
      <w:ins w:id="32" w:author="Coggon, Amelia Charlotte" w:date="2024-12-08T13:47:00Z" w16du:dateUtc="2024-12-08T12:47:00Z">
        <w:r w:rsidR="00424D08">
          <w:rPr>
            <w:sz w:val="22"/>
            <w:szCs w:val="22"/>
            <w:vertAlign w:val="superscript"/>
          </w:rPr>
          <w:t>7</w:t>
        </w:r>
      </w:ins>
      <w:r w:rsidR="00520BEE" w:rsidRPr="00B245E7">
        <w:rPr>
          <w:sz w:val="22"/>
          <w:szCs w:val="22"/>
        </w:rPr>
        <w:t xml:space="preserve">, Steve </w:t>
      </w:r>
      <w:del w:id="33" w:author="Coggon, Amelia Charlotte" w:date="2024-12-08T13:44:00Z" w16du:dateUtc="2024-12-08T12:44:00Z">
        <w:r w:rsidR="00FE5CD9" w:rsidRPr="00B245E7" w:rsidDel="00424D08">
          <w:rPr>
            <w:sz w:val="22"/>
            <w:szCs w:val="22"/>
          </w:rPr>
          <w:delText>Essen</w:delText>
        </w:r>
        <w:r w:rsidR="00FE5CD9" w:rsidRPr="00B245E7" w:rsidDel="00424D08">
          <w:rPr>
            <w:sz w:val="22"/>
            <w:szCs w:val="22"/>
            <w:vertAlign w:val="superscript"/>
          </w:rPr>
          <w:delText>7</w:delText>
        </w:r>
      </w:del>
      <w:ins w:id="34" w:author="Coggon, Amelia Charlotte" w:date="2024-12-08T13:44:00Z" w16du:dateUtc="2024-12-08T12:44:00Z">
        <w:r w:rsidR="00424D08" w:rsidRPr="00B245E7">
          <w:rPr>
            <w:sz w:val="22"/>
            <w:szCs w:val="22"/>
          </w:rPr>
          <w:t>Essen</w:t>
        </w:r>
      </w:ins>
      <w:ins w:id="35" w:author="Coggon, Amelia Charlotte" w:date="2024-12-08T13:47:00Z" w16du:dateUtc="2024-12-08T12:47:00Z">
        <w:r w:rsidR="00424D08">
          <w:rPr>
            <w:sz w:val="22"/>
            <w:szCs w:val="22"/>
            <w:vertAlign w:val="superscript"/>
          </w:rPr>
          <w:t>7</w:t>
        </w:r>
      </w:ins>
      <w:r w:rsidR="00520BEE" w:rsidRPr="00B245E7">
        <w:rPr>
          <w:sz w:val="22"/>
          <w:szCs w:val="22"/>
        </w:rPr>
        <w:t xml:space="preserve">, </w:t>
      </w:r>
      <w:ins w:id="36" w:author="Coggon, Amelia Charlotte" w:date="2024-12-08T13:33:00Z" w16du:dateUtc="2024-12-08T12:33:00Z">
        <w:r w:rsidR="005877DF">
          <w:rPr>
            <w:sz w:val="22"/>
            <w:szCs w:val="22"/>
          </w:rPr>
          <w:t>Helen Everett</w:t>
        </w:r>
      </w:ins>
      <w:ins w:id="37" w:author="Coggon, Amelia Charlotte" w:date="2024-12-08T13:47:00Z" w16du:dateUtc="2024-12-08T12:47:00Z">
        <w:r w:rsidR="00424D08">
          <w:rPr>
            <w:sz w:val="22"/>
            <w:szCs w:val="22"/>
            <w:vertAlign w:val="superscript"/>
          </w:rPr>
          <w:t>7</w:t>
        </w:r>
      </w:ins>
      <w:ins w:id="38" w:author="Coggon, Amelia Charlotte" w:date="2024-12-08T13:33:00Z" w16du:dateUtc="2024-12-08T12:33:00Z">
        <w:r w:rsidR="005877DF">
          <w:rPr>
            <w:sz w:val="22"/>
            <w:szCs w:val="22"/>
          </w:rPr>
          <w:t xml:space="preserve">, </w:t>
        </w:r>
      </w:ins>
      <w:r w:rsidR="00D56F1D" w:rsidRPr="00B245E7">
        <w:rPr>
          <w:sz w:val="22"/>
          <w:szCs w:val="22"/>
        </w:rPr>
        <w:t xml:space="preserve">Timm </w:t>
      </w:r>
      <w:del w:id="39" w:author="Coggon, Amelia Charlotte" w:date="2024-12-08T13:45:00Z" w16du:dateUtc="2024-12-08T12:45:00Z">
        <w:r w:rsidR="008C1F6E" w:rsidRPr="00B245E7" w:rsidDel="00424D08">
          <w:rPr>
            <w:sz w:val="22"/>
            <w:szCs w:val="22"/>
          </w:rPr>
          <w:delText>Harder</w:delText>
        </w:r>
        <w:r w:rsidR="008C1F6E" w:rsidRPr="00B245E7" w:rsidDel="00424D08">
          <w:rPr>
            <w:sz w:val="22"/>
            <w:szCs w:val="22"/>
            <w:vertAlign w:val="superscript"/>
          </w:rPr>
          <w:delText>8</w:delText>
        </w:r>
      </w:del>
      <w:ins w:id="40" w:author="Coggon, Amelia Charlotte" w:date="2024-12-08T13:45:00Z" w16du:dateUtc="2024-12-08T12:45:00Z">
        <w:r w:rsidR="00424D08" w:rsidRPr="00B245E7">
          <w:rPr>
            <w:sz w:val="22"/>
            <w:szCs w:val="22"/>
          </w:rPr>
          <w:t>Harder</w:t>
        </w:r>
      </w:ins>
      <w:ins w:id="41" w:author="Coggon, Amelia Charlotte" w:date="2024-12-08T13:48:00Z" w16du:dateUtc="2024-12-08T12:48:00Z">
        <w:r w:rsidR="00424D08">
          <w:rPr>
            <w:sz w:val="22"/>
            <w:szCs w:val="22"/>
            <w:vertAlign w:val="superscript"/>
          </w:rPr>
          <w:t>8</w:t>
        </w:r>
      </w:ins>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del w:id="42" w:author="Coggon, Amelia Charlotte" w:date="2024-12-08T13:48:00Z" w16du:dateUtc="2024-12-08T12:48:00Z">
        <w:r w:rsidR="000E5747" w:rsidRPr="00B245E7" w:rsidDel="00424D08">
          <w:rPr>
            <w:sz w:val="22"/>
            <w:szCs w:val="22"/>
          </w:rPr>
          <w:delText>Hervé</w:delText>
        </w:r>
        <w:r w:rsidR="000E5747" w:rsidRPr="00B245E7" w:rsidDel="00424D08">
          <w:rPr>
            <w:sz w:val="22"/>
            <w:szCs w:val="22"/>
            <w:vertAlign w:val="superscript"/>
          </w:rPr>
          <w:delText>3</w:delText>
        </w:r>
      </w:del>
      <w:ins w:id="43" w:author="Coggon, Amelia Charlotte" w:date="2024-12-08T13:48:00Z" w16du:dateUtc="2024-12-08T12:48:00Z">
        <w:r w:rsidR="00424D08" w:rsidRPr="00B245E7">
          <w:rPr>
            <w:sz w:val="22"/>
            <w:szCs w:val="22"/>
          </w:rPr>
          <w:t>Hervé</w:t>
        </w:r>
        <w:r w:rsidR="00424D08">
          <w:rPr>
            <w:sz w:val="22"/>
            <w:szCs w:val="22"/>
            <w:vertAlign w:val="superscript"/>
          </w:rPr>
          <w:t>2</w:t>
        </w:r>
      </w:ins>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del w:id="44" w:author="Coggon, Amelia Charlotte" w:date="2024-12-08T13:48:00Z" w16du:dateUtc="2024-12-08T12:48:00Z">
        <w:r w:rsidR="008C1F6E" w:rsidRPr="00B245E7" w:rsidDel="00424D08">
          <w:rPr>
            <w:sz w:val="22"/>
            <w:szCs w:val="22"/>
          </w:rPr>
          <w:delText>Hufnagel</w:delText>
        </w:r>
        <w:r w:rsidR="008C1F6E" w:rsidRPr="00B245E7" w:rsidDel="00424D08">
          <w:rPr>
            <w:sz w:val="22"/>
            <w:szCs w:val="22"/>
            <w:vertAlign w:val="superscript"/>
          </w:rPr>
          <w:delText>4</w:delText>
        </w:r>
      </w:del>
      <w:ins w:id="45" w:author="Coggon, Amelia Charlotte" w:date="2024-12-08T13:48:00Z" w16du:dateUtc="2024-12-08T12:48:00Z">
        <w:r w:rsidR="00424D08" w:rsidRPr="00B245E7">
          <w:rPr>
            <w:sz w:val="22"/>
            <w:szCs w:val="22"/>
          </w:rPr>
          <w:t>Hufnagel</w:t>
        </w:r>
        <w:r w:rsidR="00424D08">
          <w:rPr>
            <w:sz w:val="22"/>
            <w:szCs w:val="22"/>
            <w:vertAlign w:val="superscript"/>
          </w:rPr>
          <w:t>3</w:t>
        </w:r>
      </w:ins>
      <w:r w:rsidR="00D4603E" w:rsidRPr="00B245E7">
        <w:rPr>
          <w:sz w:val="22"/>
          <w:szCs w:val="22"/>
        </w:rPr>
        <w:t xml:space="preserve">, </w:t>
      </w:r>
      <w:r w:rsidR="00FE5CD9" w:rsidRPr="00B245E7">
        <w:rPr>
          <w:sz w:val="22"/>
          <w:szCs w:val="22"/>
        </w:rPr>
        <w:t xml:space="preserve">Benjamin </w:t>
      </w:r>
      <w:ins w:id="46" w:author="Mollett, Ben" w:date="2024-12-08T13:41:00Z" w16du:dateUtc="2024-12-08T12:41:00Z">
        <w:r w:rsidR="00FE5CD9" w:rsidRPr="00B245E7">
          <w:rPr>
            <w:sz w:val="22"/>
            <w:szCs w:val="22"/>
          </w:rPr>
          <w:t>Mollet</w:t>
        </w:r>
      </w:ins>
      <w:ins w:id="47" w:author="Mollett, Ben" w:date="2024-11-29T10:22:00Z">
        <w:r w:rsidR="00250463">
          <w:rPr>
            <w:sz w:val="22"/>
            <w:szCs w:val="22"/>
          </w:rPr>
          <w:t>t</w:t>
        </w:r>
      </w:ins>
      <w:ins w:id="48" w:author="Mollett, Ben" w:date="2024-12-08T13:41:00Z" w16du:dateUtc="2024-12-08T12:41:00Z">
        <w:del w:id="49" w:author="Coggon, Amelia Charlotte" w:date="2024-12-08T13:45:00Z" w16du:dateUtc="2024-12-08T12:45:00Z">
          <w:r w:rsidR="00FE5CD9" w:rsidRPr="00B245E7" w:rsidDel="00424D08">
            <w:rPr>
              <w:sz w:val="22"/>
              <w:szCs w:val="22"/>
              <w:vertAlign w:val="superscript"/>
            </w:rPr>
            <w:delText>6</w:delText>
          </w:r>
        </w:del>
      </w:ins>
      <w:ins w:id="50" w:author="Coggon, Amelia Charlotte" w:date="2024-12-08T13:48:00Z" w16du:dateUtc="2024-12-08T12:48:00Z">
        <w:r w:rsidR="00424D08">
          <w:rPr>
            <w:sz w:val="22"/>
            <w:szCs w:val="22"/>
            <w:vertAlign w:val="superscript"/>
          </w:rPr>
          <w:t>7</w:t>
        </w:r>
      </w:ins>
      <w:del w:id="51" w:author="Mollett, Ben" w:date="2024-12-08T13:41:00Z" w16du:dateUtc="2024-12-08T12:41:00Z">
        <w:r w:rsidR="00FE5CD9" w:rsidRPr="00B245E7">
          <w:rPr>
            <w:sz w:val="22"/>
            <w:szCs w:val="22"/>
          </w:rPr>
          <w:delText>Mollet</w:delText>
        </w:r>
        <w:r w:rsidR="00FE5CD9" w:rsidRPr="00B245E7">
          <w:rPr>
            <w:sz w:val="22"/>
            <w:szCs w:val="22"/>
            <w:vertAlign w:val="superscript"/>
          </w:rPr>
          <w:delText>6</w:delText>
        </w:r>
      </w:del>
      <w:r w:rsidR="00FE5CD9" w:rsidRPr="00B245E7">
        <w:rPr>
          <w:sz w:val="22"/>
          <w:szCs w:val="22"/>
        </w:rPr>
        <w:t xml:space="preserve">, </w:t>
      </w:r>
      <w:ins w:id="52" w:author="Coggon, Amelia Charlotte" w:date="2024-12-08T13:33:00Z" w16du:dateUtc="2024-12-08T12:33:00Z">
        <w:r w:rsidR="005877DF" w:rsidRPr="005877DF">
          <w:rPr>
            <w:sz w:val="22"/>
            <w:szCs w:val="22"/>
          </w:rPr>
          <w:t>Ana Moreno</w:t>
        </w:r>
        <w:r w:rsidR="005877DF" w:rsidRPr="00B245E7">
          <w:rPr>
            <w:sz w:val="22"/>
            <w:szCs w:val="22"/>
            <w:vertAlign w:val="superscript"/>
          </w:rPr>
          <w:t>6</w:t>
        </w:r>
        <w:r w:rsidR="005877DF">
          <w:rPr>
            <w:sz w:val="22"/>
            <w:szCs w:val="22"/>
          </w:rPr>
          <w:t xml:space="preserve">, </w:t>
        </w:r>
      </w:ins>
      <w:r w:rsidR="00811201" w:rsidRPr="00B245E7">
        <w:rPr>
          <w:sz w:val="22"/>
          <w:szCs w:val="22"/>
        </w:rPr>
        <w:t xml:space="preserve">Andrew </w:t>
      </w:r>
      <w:del w:id="53" w:author="Coggon, Amelia Charlotte" w:date="2024-12-08T13:49:00Z" w16du:dateUtc="2024-12-08T12:49:00Z">
        <w:r w:rsidR="008C1F6E" w:rsidRPr="00B245E7" w:rsidDel="00424D08">
          <w:rPr>
            <w:sz w:val="22"/>
            <w:szCs w:val="22"/>
          </w:rPr>
          <w:delText>Pekosz</w:delText>
        </w:r>
        <w:r w:rsidR="008C1F6E" w:rsidRPr="00B245E7" w:rsidDel="00424D08">
          <w:rPr>
            <w:sz w:val="22"/>
            <w:szCs w:val="22"/>
            <w:vertAlign w:val="superscript"/>
          </w:rPr>
          <w:delText>5</w:delText>
        </w:r>
      </w:del>
      <w:ins w:id="54" w:author="Coggon, Amelia Charlotte" w:date="2024-12-08T13:49:00Z" w16du:dateUtc="2024-12-08T12:49:00Z">
        <w:r w:rsidR="00424D08" w:rsidRPr="00B245E7">
          <w:rPr>
            <w:sz w:val="22"/>
            <w:szCs w:val="22"/>
          </w:rPr>
          <w:t>Pekosz</w:t>
        </w:r>
        <w:r w:rsidR="00424D08">
          <w:rPr>
            <w:sz w:val="22"/>
            <w:szCs w:val="22"/>
            <w:vertAlign w:val="superscript"/>
          </w:rPr>
          <w:t>4</w:t>
        </w:r>
      </w:ins>
      <w:r w:rsidR="00811201" w:rsidRPr="00B245E7">
        <w:rPr>
          <w:sz w:val="22"/>
          <w:szCs w:val="22"/>
        </w:rPr>
        <w:t xml:space="preserve">, </w:t>
      </w:r>
      <w:ins w:id="55" w:author="Coggon, Amelia Charlotte" w:date="2024-12-08T13:42:00Z">
        <w:r w:rsidR="00424D08" w:rsidRPr="00424D08">
          <w:rPr>
            <w:sz w:val="22"/>
            <w:szCs w:val="22"/>
          </w:rPr>
          <w:t>Gautier Richard</w:t>
        </w:r>
      </w:ins>
      <w:ins w:id="56" w:author="Coggon, Amelia Charlotte" w:date="2024-12-08T13:49:00Z" w16du:dateUtc="2024-12-08T12:49:00Z">
        <w:r w:rsidR="00424D08">
          <w:rPr>
            <w:sz w:val="22"/>
            <w:szCs w:val="22"/>
            <w:vertAlign w:val="superscript"/>
          </w:rPr>
          <w:t>2</w:t>
        </w:r>
      </w:ins>
      <w:ins w:id="57" w:author="Coggon, Amelia Charlotte" w:date="2024-12-08T13:42:00Z" w16du:dateUtc="2024-12-08T12:42:00Z">
        <w:r w:rsidR="00424D08">
          <w:rPr>
            <w:sz w:val="22"/>
            <w:szCs w:val="22"/>
          </w:rPr>
          <w:t xml:space="preserve">, </w:t>
        </w:r>
      </w:ins>
      <w:commentRangeStart w:id="58"/>
      <w:r w:rsidR="00811201" w:rsidRPr="00B245E7">
        <w:rPr>
          <w:sz w:val="22"/>
          <w:szCs w:val="22"/>
        </w:rPr>
        <w:t xml:space="preserve">Richard </w:t>
      </w:r>
      <w:ins w:id="59" w:author="Pekosz, Andrew" w:date="2024-11-17T11:29:00Z" w16du:dateUtc="2024-11-17T16:29:00Z">
        <w:r w:rsidR="00A4221B">
          <w:rPr>
            <w:sz w:val="22"/>
            <w:szCs w:val="22"/>
          </w:rPr>
          <w:t xml:space="preserve">E. </w:t>
        </w:r>
      </w:ins>
      <w:del w:id="60" w:author="Coggon, Amelia Charlotte" w:date="2024-12-08T13:44:00Z" w16du:dateUtc="2024-12-08T12:44:00Z">
        <w:r w:rsidR="008C1F6E" w:rsidRPr="00B245E7" w:rsidDel="00424D08">
          <w:rPr>
            <w:sz w:val="22"/>
            <w:szCs w:val="22"/>
          </w:rPr>
          <w:delText>Rothman</w:delText>
        </w:r>
        <w:r w:rsidR="008C1F6E" w:rsidRPr="00B245E7" w:rsidDel="00424D08">
          <w:rPr>
            <w:sz w:val="22"/>
            <w:szCs w:val="22"/>
            <w:vertAlign w:val="superscript"/>
          </w:rPr>
          <w:delText>5</w:delText>
        </w:r>
      </w:del>
      <w:ins w:id="61" w:author="Coggon, Amelia Charlotte" w:date="2024-12-08T13:44:00Z" w16du:dateUtc="2024-12-08T12:44:00Z">
        <w:r w:rsidR="00424D08" w:rsidRPr="00B245E7">
          <w:rPr>
            <w:sz w:val="22"/>
            <w:szCs w:val="22"/>
          </w:rPr>
          <w:t>Rothman</w:t>
        </w:r>
      </w:ins>
      <w:ins w:id="62" w:author="Coggon, Amelia Charlotte" w:date="2024-12-08T14:00:00Z" w16du:dateUtc="2024-12-08T13:00:00Z">
        <w:r w:rsidR="005261AD">
          <w:rPr>
            <w:sz w:val="22"/>
            <w:szCs w:val="22"/>
            <w:vertAlign w:val="superscript"/>
          </w:rPr>
          <w:t>5</w:t>
        </w:r>
      </w:ins>
      <w:r w:rsidR="00811201" w:rsidRPr="00B245E7">
        <w:rPr>
          <w:sz w:val="22"/>
          <w:szCs w:val="22"/>
        </w:rPr>
        <w:t xml:space="preserve">, </w:t>
      </w:r>
      <w:ins w:id="63" w:author="Pekosz, Andrew" w:date="2024-12-08T13:40:00Z" w16du:dateUtc="2024-12-08T12:40:00Z">
        <w:r w:rsidR="00811201" w:rsidRPr="00B245E7">
          <w:rPr>
            <w:sz w:val="22"/>
            <w:szCs w:val="22"/>
          </w:rPr>
          <w:t>Kat</w:t>
        </w:r>
      </w:ins>
      <w:ins w:id="64" w:author="Pekosz, Andrew" w:date="2024-11-17T11:29:00Z" w16du:dateUtc="2024-11-17T16:29:00Z">
        <w:r w:rsidR="00781321">
          <w:rPr>
            <w:sz w:val="22"/>
            <w:szCs w:val="22"/>
          </w:rPr>
          <w:t>hr</w:t>
        </w:r>
      </w:ins>
      <w:ins w:id="65" w:author="Pekosz, Andrew" w:date="2024-12-08T13:40:00Z" w16du:dateUtc="2024-12-08T12:40:00Z">
        <w:r w:rsidR="00811201" w:rsidRPr="00B245E7">
          <w:rPr>
            <w:sz w:val="22"/>
            <w:szCs w:val="22"/>
          </w:rPr>
          <w:t>y</w:t>
        </w:r>
      </w:ins>
      <w:ins w:id="66" w:author="Pekosz, Andrew" w:date="2024-11-17T11:29:00Z" w16du:dateUtc="2024-11-17T16:29:00Z">
        <w:r w:rsidR="00781321">
          <w:rPr>
            <w:sz w:val="22"/>
            <w:szCs w:val="22"/>
          </w:rPr>
          <w:t>n</w:t>
        </w:r>
      </w:ins>
      <w:del w:id="67" w:author="Pekosz, Andrew" w:date="2024-12-08T13:40:00Z" w16du:dateUtc="2024-12-08T12:40:00Z">
        <w:r w:rsidR="00811201" w:rsidRPr="00B245E7">
          <w:rPr>
            <w:sz w:val="22"/>
            <w:szCs w:val="22"/>
          </w:rPr>
          <w:delText>Katy</w:delText>
        </w:r>
      </w:del>
      <w:r w:rsidR="00811201" w:rsidRPr="00B245E7">
        <w:rPr>
          <w:sz w:val="22"/>
          <w:szCs w:val="22"/>
        </w:rPr>
        <w:t xml:space="preserve"> Shaw-</w:t>
      </w:r>
      <w:del w:id="68" w:author="Coggon, Amelia Charlotte" w:date="2024-12-08T13:44:00Z" w16du:dateUtc="2024-12-08T12:44:00Z">
        <w:r w:rsidR="008C1F6E" w:rsidRPr="00B245E7" w:rsidDel="00424D08">
          <w:rPr>
            <w:sz w:val="22"/>
            <w:szCs w:val="22"/>
          </w:rPr>
          <w:delText>Saliba</w:delText>
        </w:r>
        <w:r w:rsidR="008C1F6E" w:rsidRPr="00B245E7" w:rsidDel="00424D08">
          <w:rPr>
            <w:sz w:val="22"/>
            <w:szCs w:val="22"/>
            <w:vertAlign w:val="superscript"/>
          </w:rPr>
          <w:delText>5</w:delText>
        </w:r>
        <w:commentRangeEnd w:id="58"/>
        <w:r w:rsidR="0058106C" w:rsidDel="00424D08">
          <w:rPr>
            <w:rStyle w:val="CommentReference"/>
            <w:rFonts w:asciiTheme="minorHAnsi" w:eastAsiaTheme="minorHAnsi" w:hAnsiTheme="minorHAnsi" w:cstheme="minorBidi"/>
            <w:lang w:eastAsia="en-US"/>
          </w:rPr>
          <w:commentReference w:id="58"/>
        </w:r>
      </w:del>
      <w:ins w:id="69" w:author="Coggon, Amelia Charlotte" w:date="2024-12-08T13:44:00Z" w16du:dateUtc="2024-12-08T12:44:00Z">
        <w:r w:rsidR="00424D08" w:rsidRPr="00B245E7">
          <w:rPr>
            <w:sz w:val="22"/>
            <w:szCs w:val="22"/>
          </w:rPr>
          <w:t>Saliba</w:t>
        </w:r>
      </w:ins>
      <w:ins w:id="70" w:author="Coggon, Amelia Charlotte" w:date="2024-12-08T14:00:00Z" w16du:dateUtc="2024-12-08T13:00:00Z">
        <w:r w:rsidR="005261AD">
          <w:rPr>
            <w:sz w:val="22"/>
            <w:szCs w:val="22"/>
            <w:vertAlign w:val="superscript"/>
          </w:rPr>
          <w:t>5</w:t>
        </w:r>
      </w:ins>
      <w:r w:rsidR="00811201" w:rsidRPr="00B245E7">
        <w:rPr>
          <w:sz w:val="22"/>
          <w:szCs w:val="22"/>
        </w:rPr>
        <w:t xml:space="preserve">, </w:t>
      </w:r>
      <w:del w:id="71" w:author="Coggon, Amelia Charlotte" w:date="2024-12-11T12:54:00Z" w16du:dateUtc="2024-12-11T11:54:00Z">
        <w:r w:rsidR="00520BEE" w:rsidRPr="00B245E7" w:rsidDel="00756944">
          <w:rPr>
            <w:sz w:val="22"/>
            <w:szCs w:val="22"/>
          </w:rPr>
          <w:delText xml:space="preserve">Katharine </w:delText>
        </w:r>
      </w:del>
      <w:del w:id="72" w:author="Coggon, Amelia Charlotte" w:date="2024-12-08T13:51:00Z" w16du:dateUtc="2024-12-08T12:51:00Z">
        <w:r w:rsidR="008C1F6E" w:rsidRPr="00B245E7" w:rsidDel="00424D08">
          <w:rPr>
            <w:sz w:val="22"/>
            <w:szCs w:val="22"/>
          </w:rPr>
          <w:delText>Young</w:delText>
        </w:r>
        <w:r w:rsidR="008C1F6E" w:rsidRPr="00B245E7" w:rsidDel="00424D08">
          <w:rPr>
            <w:sz w:val="22"/>
            <w:szCs w:val="22"/>
            <w:vertAlign w:val="superscript"/>
          </w:rPr>
          <w:delText>4</w:delText>
        </w:r>
      </w:del>
      <w:del w:id="73" w:author="Coggon, Amelia Charlotte" w:date="2024-12-11T12:54:00Z" w16du:dateUtc="2024-12-11T11:54:00Z">
        <w:r w:rsidR="00520BEE" w:rsidRPr="00B245E7" w:rsidDel="00756944">
          <w:rPr>
            <w:sz w:val="22"/>
            <w:szCs w:val="22"/>
          </w:rPr>
          <w:delText>,</w:delText>
        </w:r>
        <w:r w:rsidR="00D4603E" w:rsidRPr="00B245E7" w:rsidDel="00756944">
          <w:rPr>
            <w:sz w:val="22"/>
            <w:szCs w:val="22"/>
          </w:rPr>
          <w:delText xml:space="preserve"> </w:delText>
        </w:r>
      </w:del>
      <w:proofErr w:type="spellStart"/>
      <w:r w:rsidR="003A2DA1" w:rsidRPr="00B245E7">
        <w:rPr>
          <w:sz w:val="22"/>
          <w:szCs w:val="22"/>
        </w:rPr>
        <w:t>Kristien</w:t>
      </w:r>
      <w:proofErr w:type="spellEnd"/>
      <w:r w:rsidR="003A2DA1" w:rsidRPr="00B245E7">
        <w:rPr>
          <w:sz w:val="22"/>
          <w:szCs w:val="22"/>
        </w:rPr>
        <w:t xml:space="preserve"> </w:t>
      </w:r>
      <w:ins w:id="74" w:author="Kristien Van Reeth" w:date="2024-11-30T21:57:00Z" w16du:dateUtc="2024-11-30T20:57:00Z">
        <w:r w:rsidR="002D4B44">
          <w:rPr>
            <w:sz w:val="22"/>
            <w:szCs w:val="22"/>
          </w:rPr>
          <w:t>V</w:t>
        </w:r>
      </w:ins>
      <w:del w:id="75" w:author="Kristien Van Reeth" w:date="2024-11-30T21:57:00Z" w16du:dateUtc="2024-11-30T20:57:00Z">
        <w:r w:rsidR="003A2DA1" w:rsidRPr="00B245E7">
          <w:rPr>
            <w:sz w:val="22"/>
            <w:szCs w:val="22"/>
          </w:rPr>
          <w:delText>v</w:delText>
        </w:r>
      </w:del>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0</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1</w:t>
      </w:r>
      <w:r w:rsidR="00D4603E" w:rsidRPr="00B245E7">
        <w:rPr>
          <w:sz w:val="22"/>
          <w:szCs w:val="22"/>
        </w:rPr>
        <w:t xml:space="preserve">, </w:t>
      </w:r>
      <w:r w:rsidR="00437FB1" w:rsidRPr="00B245E7">
        <w:rPr>
          <w:sz w:val="22"/>
          <w:szCs w:val="22"/>
        </w:rPr>
        <w:t xml:space="preserve">Tavis K. </w:t>
      </w:r>
      <w:del w:id="76" w:author="Coggon, Amelia Charlotte" w:date="2024-12-08T13:52:00Z" w16du:dateUtc="2024-12-08T12:52:00Z">
        <w:r w:rsidR="008C1F6E" w:rsidRPr="00B245E7" w:rsidDel="005261AD">
          <w:rPr>
            <w:sz w:val="22"/>
            <w:szCs w:val="22"/>
          </w:rPr>
          <w:delText>Anderson</w:delText>
        </w:r>
        <w:r w:rsidR="008C1F6E" w:rsidRPr="00B245E7" w:rsidDel="005261AD">
          <w:rPr>
            <w:sz w:val="22"/>
            <w:szCs w:val="22"/>
            <w:vertAlign w:val="superscript"/>
          </w:rPr>
          <w:delText>4</w:delText>
        </w:r>
      </w:del>
      <w:ins w:id="77" w:author="Coggon, Amelia Charlotte" w:date="2024-12-08T13:52:00Z" w16du:dateUtc="2024-12-08T12:52:00Z">
        <w:r w:rsidR="005261AD" w:rsidRPr="00B245E7">
          <w:rPr>
            <w:sz w:val="22"/>
            <w:szCs w:val="22"/>
          </w:rPr>
          <w:t>Anderson</w:t>
        </w:r>
        <w:r w:rsidR="005261AD">
          <w:rPr>
            <w:sz w:val="22"/>
            <w:szCs w:val="22"/>
            <w:vertAlign w:val="superscript"/>
          </w:rPr>
          <w:t>3</w:t>
        </w:r>
      </w:ins>
      <w:r w:rsidR="00437FB1" w:rsidRPr="00B245E7">
        <w:rPr>
          <w:sz w:val="22"/>
          <w:szCs w:val="22"/>
        </w:rPr>
        <w:t xml:space="preserve">, </w:t>
      </w:r>
      <w:r w:rsidR="00D4603E" w:rsidRPr="00B245E7">
        <w:rPr>
          <w:sz w:val="22"/>
          <w:szCs w:val="22"/>
        </w:rPr>
        <w:t xml:space="preserve">Amy L. </w:t>
      </w:r>
      <w:del w:id="78" w:author="Coggon, Amelia Charlotte" w:date="2024-12-08T13:52:00Z" w16du:dateUtc="2024-12-08T12:52:00Z">
        <w:r w:rsidR="008C1F6E" w:rsidRPr="00B245E7" w:rsidDel="005261AD">
          <w:rPr>
            <w:sz w:val="22"/>
            <w:szCs w:val="22"/>
          </w:rPr>
          <w:delText>Baker</w:delText>
        </w:r>
        <w:r w:rsidR="008C1F6E" w:rsidRPr="00B245E7" w:rsidDel="005261AD">
          <w:rPr>
            <w:sz w:val="22"/>
            <w:szCs w:val="22"/>
            <w:vertAlign w:val="superscript"/>
          </w:rPr>
          <w:delText>4</w:delText>
        </w:r>
      </w:del>
      <w:ins w:id="79" w:author="Coggon, Amelia Charlotte" w:date="2024-12-08T13:52:00Z" w16du:dateUtc="2024-12-08T12:52:00Z">
        <w:r w:rsidR="005261AD" w:rsidRPr="00B245E7">
          <w:rPr>
            <w:sz w:val="22"/>
            <w:szCs w:val="22"/>
          </w:rPr>
          <w:t>Baker</w:t>
        </w:r>
        <w:r w:rsidR="005261AD">
          <w:rPr>
            <w:sz w:val="22"/>
            <w:szCs w:val="22"/>
            <w:vertAlign w:val="superscript"/>
          </w:rPr>
          <w:t>3</w:t>
        </w:r>
      </w:ins>
      <w:r w:rsidRPr="00B245E7">
        <w:rPr>
          <w:sz w:val="22"/>
          <w:szCs w:val="22"/>
        </w:rPr>
        <w:t>, Nicola S. Lewis</w:t>
      </w:r>
      <w:r w:rsidRPr="00B245E7">
        <w:rPr>
          <w:sz w:val="22"/>
          <w:szCs w:val="22"/>
          <w:vertAlign w:val="superscript"/>
        </w:rPr>
        <w:t>1,</w:t>
      </w:r>
      <w:ins w:id="80" w:author="Coggon, Amelia Charlotte" w:date="2024-12-08T13:52:00Z" w16du:dateUtc="2024-12-08T12:52:00Z">
        <w:r w:rsidR="005261AD">
          <w:rPr>
            <w:sz w:val="22"/>
            <w:szCs w:val="22"/>
            <w:vertAlign w:val="superscript"/>
          </w:rPr>
          <w:t>1</w:t>
        </w:r>
      </w:ins>
      <w:r w:rsidRPr="00B245E7">
        <w:rPr>
          <w:sz w:val="22"/>
          <w:szCs w:val="22"/>
          <w:vertAlign w:val="superscript"/>
        </w:rPr>
        <w:t>2</w:t>
      </w:r>
      <w:del w:id="81" w:author="SIMON Gaelle" w:date="2024-11-29T16:20:00Z">
        <w:r w:rsidR="00EA2F17" w:rsidRPr="00B245E7">
          <w:rPr>
            <w:sz w:val="22"/>
            <w:szCs w:val="22"/>
          </w:rPr>
          <w:delText>.</w:delText>
        </w:r>
      </w:del>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0463EB17" w14:textId="3D8F8023" w:rsidR="008C1F6E" w:rsidRPr="00B245E7" w:rsidDel="00424D08" w:rsidRDefault="008C1F6E" w:rsidP="00B245E7">
      <w:pPr>
        <w:pStyle w:val="ListParagraph"/>
        <w:numPr>
          <w:ilvl w:val="0"/>
          <w:numId w:val="1"/>
        </w:numPr>
        <w:spacing w:before="100" w:beforeAutospacing="1" w:after="100" w:afterAutospacing="1" w:line="360" w:lineRule="auto"/>
        <w:rPr>
          <w:moveFrom w:id="82" w:author="Coggon, Amelia Charlotte" w:date="2024-12-08T13:47:00Z" w16du:dateUtc="2024-12-08T12:47:00Z"/>
          <w:rFonts w:ascii="Times New Roman" w:eastAsia="Times New Roman" w:hAnsi="Times New Roman" w:cs="Times New Roman"/>
          <w:sz w:val="22"/>
          <w:szCs w:val="22"/>
          <w:lang w:eastAsia="en-GB"/>
        </w:rPr>
      </w:pPr>
      <w:moveFromRangeStart w:id="83" w:author="Coggon, Amelia Charlotte" w:date="2024-12-08T13:47:00Z" w:name="move184558063"/>
      <w:moveFrom w:id="84" w:author="Coggon, Amelia Charlotte" w:date="2024-12-08T13:47:00Z" w16du:dateUtc="2024-12-08T12:47:00Z">
        <w:r w:rsidRPr="00B245E7" w:rsidDel="00424D08">
          <w:rPr>
            <w:rFonts w:ascii="Times New Roman" w:hAnsi="Times New Roman" w:cs="Times New Roman"/>
            <w:sz w:val="22"/>
            <w:szCs w:val="22"/>
          </w:rPr>
          <w:t>Worldwide Influenza Centre, London NW1 1AT, UK</w:t>
        </w:r>
      </w:moveFrom>
    </w:p>
    <w:moveFromRangeEnd w:id="83"/>
    <w:p w14:paraId="2E1801FE" w14:textId="1C57EF65"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Niort Laboratory</w:t>
      </w:r>
      <w:del w:id="85" w:author="Coggon, Amelia Charlotte" w:date="2024-12-08T13:43:00Z" w16du:dateUtc="2024-12-08T12:43:00Z">
        <w:r w:rsidRPr="00B245E7" w:rsidDel="00424D08">
          <w:rPr>
            <w:rFonts w:ascii="Times New Roman" w:hAnsi="Times New Roman" w:cs="Times New Roman"/>
            <w:sz w:val="22"/>
            <w:szCs w:val="22"/>
          </w:rPr>
          <w:delText xml:space="preserve">, </w:delText>
        </w:r>
        <w:commentRangeStart w:id="86"/>
        <w:r w:rsidRPr="00B245E7" w:rsidDel="00424D08">
          <w:rPr>
            <w:rFonts w:ascii="Times New Roman" w:hAnsi="Times New Roman" w:cs="Times New Roman"/>
            <w:sz w:val="22"/>
            <w:szCs w:val="22"/>
          </w:rPr>
          <w:delText>22440</w:delText>
        </w:r>
      </w:del>
      <w:r w:rsidRPr="00B245E7">
        <w:rPr>
          <w:rFonts w:ascii="Times New Roman" w:hAnsi="Times New Roman" w:cs="Times New Roman"/>
          <w:sz w:val="22"/>
          <w:szCs w:val="22"/>
        </w:rPr>
        <w:t xml:space="preserve">, </w:t>
      </w:r>
      <w:commentRangeEnd w:id="86"/>
      <w:r w:rsidR="005A7CDC">
        <w:rPr>
          <w:rStyle w:val="CommentReference"/>
        </w:rPr>
        <w:commentReference w:id="86"/>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424D08" w:rsidRDefault="000E0FC8" w:rsidP="00B245E7">
      <w:pPr>
        <w:pStyle w:val="ListParagraph"/>
        <w:numPr>
          <w:ilvl w:val="0"/>
          <w:numId w:val="1"/>
        </w:numPr>
        <w:spacing w:before="100" w:beforeAutospacing="1" w:after="100" w:afterAutospacing="1" w:line="360" w:lineRule="auto"/>
        <w:rPr>
          <w:ins w:id="87" w:author="Coggon, Amelia Charlotte" w:date="2024-12-08T13:44:00Z" w16du:dateUtc="2024-12-08T12:44:00Z"/>
          <w:rFonts w:ascii="Times New Roman" w:eastAsia="Times New Roman" w:hAnsi="Times New Roman" w:cs="Times New Roman"/>
          <w:sz w:val="22"/>
          <w:szCs w:val="22"/>
          <w:lang w:eastAsia="en-GB"/>
          <w:rPrChange w:id="88" w:author="Coggon, Amelia Charlotte" w:date="2024-12-08T13:44:00Z" w16du:dateUtc="2024-12-08T12:44:00Z">
            <w:rPr>
              <w:ins w:id="89" w:author="Coggon, Amelia Charlotte" w:date="2024-12-08T13:44:00Z" w16du:dateUtc="2024-12-08T12:44:00Z"/>
              <w:rFonts w:ascii="Times New Roman" w:hAnsi="Times New Roman"/>
              <w:sz w:val="22"/>
              <w:lang w:val="en-US"/>
            </w:rPr>
          </w:rPrChange>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35520A">
        <w:rPr>
          <w:rFonts w:ascii="Times New Roman" w:hAnsi="Times New Roman"/>
          <w:sz w:val="22"/>
          <w:lang w:val="en-US"/>
          <w:rPrChange w:id="90" w:author="CHIAPPONI CHIARA" w:date="2024-12-08T13:41:00Z" w16du:dateUtc="2024-12-08T12:41:00Z">
            <w:rPr>
              <w:rFonts w:ascii="Times New Roman" w:hAnsi="Times New Roman"/>
              <w:sz w:val="22"/>
              <w:lang w:val="it-IT"/>
            </w:rPr>
          </w:rPrChange>
        </w:rPr>
        <w:t xml:space="preserve">John Hopkins University, Baltimore, </w:t>
      </w:r>
      <w:r w:rsidR="0043738B" w:rsidRPr="0035520A">
        <w:rPr>
          <w:rFonts w:ascii="Times New Roman" w:hAnsi="Times New Roman"/>
          <w:sz w:val="22"/>
          <w:lang w:val="en-US"/>
          <w:rPrChange w:id="91" w:author="CHIAPPONI CHIARA" w:date="2024-12-08T13:41:00Z" w16du:dateUtc="2024-12-08T12:41:00Z">
            <w:rPr>
              <w:rFonts w:ascii="Times New Roman" w:hAnsi="Times New Roman"/>
              <w:sz w:val="22"/>
              <w:lang w:val="it-IT"/>
            </w:rPr>
          </w:rPrChange>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ins w:id="92" w:author="Coggon, Amelia Charlotte" w:date="2024-12-08T13:44:00Z">
        <w:r w:rsidRPr="00424D08">
          <w:rPr>
            <w:rFonts w:ascii="Times New Roman" w:eastAsia="Times New Roman" w:hAnsi="Times New Roman" w:cs="Times New Roman"/>
            <w:sz w:val="22"/>
            <w:szCs w:val="22"/>
            <w:lang w:eastAsia="en-GB"/>
          </w:rPr>
          <w:t>Department of Emergency Medicine, Johns Hopkins University School of Medicine, Baltimore, MD, USA</w:t>
        </w:r>
      </w:ins>
    </w:p>
    <w:p w14:paraId="081F0462" w14:textId="02EC999D" w:rsidR="00FE5CD9" w:rsidRPr="0035520A"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Change w:id="93" w:author="CHIAPPONI CHIARA" w:date="2024-12-08T13:41:00Z" w16du:dateUtc="2024-12-08T12:41:00Z">
            <w:rPr>
              <w:rFonts w:ascii="Times New Roman" w:hAnsi="Times New Roman"/>
              <w:sz w:val="22"/>
            </w:rPr>
          </w:rPrChange>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ins w:id="94" w:author="CHIAPPONI CHIARA" w:date="2024-11-26T09:56:00Z">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ins>
      <w:proofErr w:type="spellStart"/>
      <w:ins w:id="95" w:author="Coggon, Amelia Charlotte" w:date="2024-12-08T13:59:00Z" w16du:dateUtc="2024-12-08T12:59:00Z">
        <w:r w:rsidR="005261AD">
          <w:rPr>
            <w:rFonts w:ascii="Times New Roman" w:hAnsi="Times New Roman" w:cs="Times New Roman"/>
            <w:sz w:val="22"/>
            <w:szCs w:val="22"/>
            <w:lang w:val="it-IT"/>
          </w:rPr>
          <w:t>S</w:t>
        </w:r>
      </w:ins>
      <w:ins w:id="96" w:author="CHIAPPONI CHIARA" w:date="2024-11-26T09:56:00Z">
        <w:del w:id="97" w:author="Coggon, Amelia Charlotte" w:date="2024-12-08T13:59:00Z" w16du:dateUtc="2024-12-08T12:59:00Z">
          <w:r w:rsidR="0035520A" w:rsidDel="005261AD">
            <w:rPr>
              <w:rFonts w:ascii="Times New Roman" w:hAnsi="Times New Roman" w:cs="Times New Roman"/>
              <w:sz w:val="22"/>
              <w:szCs w:val="22"/>
              <w:lang w:val="it-IT"/>
            </w:rPr>
            <w:delText>s</w:delText>
          </w:r>
        </w:del>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ins>
      <w:ins w:id="98" w:author="Coggon, Amelia Charlotte" w:date="2024-12-08T13:59:00Z" w16du:dateUtc="2024-12-08T12:59:00Z">
        <w:r w:rsidR="005261AD">
          <w:rPr>
            <w:rFonts w:ascii="Times New Roman" w:hAnsi="Times New Roman" w:cs="Times New Roman"/>
            <w:sz w:val="22"/>
            <w:szCs w:val="22"/>
            <w:lang w:val="it-IT"/>
          </w:rPr>
          <w:t>I</w:t>
        </w:r>
      </w:ins>
      <w:ins w:id="99" w:author="CHIAPPONI CHIARA" w:date="2024-11-26T09:56:00Z">
        <w:del w:id="100" w:author="Coggon, Amelia Charlotte" w:date="2024-12-08T13:59:00Z" w16du:dateUtc="2024-12-08T12:59:00Z">
          <w:r w:rsidR="0035520A" w:rsidDel="005261AD">
            <w:rPr>
              <w:rFonts w:ascii="Times New Roman" w:hAnsi="Times New Roman" w:cs="Times New Roman"/>
              <w:sz w:val="22"/>
              <w:szCs w:val="22"/>
              <w:lang w:val="it-IT"/>
            </w:rPr>
            <w:delText>i</w:delText>
          </w:r>
        </w:del>
        <w:r w:rsidR="0035520A">
          <w:rPr>
            <w:rFonts w:ascii="Times New Roman" w:hAnsi="Times New Roman" w:cs="Times New Roman"/>
            <w:sz w:val="22"/>
            <w:szCs w:val="22"/>
            <w:lang w:val="it-IT"/>
          </w:rPr>
          <w:t xml:space="preserve">nfluenza, </w:t>
        </w:r>
      </w:ins>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del w:id="101" w:author="CHIAPPONI CHIARA" w:date="2024-11-26T09:56:00Z">
        <w:r w:rsidR="00FE5CD9" w:rsidRPr="0035520A">
          <w:rPr>
            <w:rFonts w:ascii="Times New Roman" w:hAnsi="Times New Roman"/>
            <w:sz w:val="22"/>
            <w:lang w:val="it-IT"/>
            <w:rPrChange w:id="102" w:author="CHIAPPONI CHIARA" w:date="2024-12-08T13:41:00Z" w16du:dateUtc="2024-12-08T12:41:00Z">
              <w:rPr>
                <w:rFonts w:ascii="Times New Roman" w:hAnsi="Times New Roman"/>
                <w:sz w:val="22"/>
              </w:rPr>
            </w:rPrChange>
          </w:rPr>
          <w:delText xml:space="preserve"> </w:delText>
        </w:r>
      </w:del>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424D08" w:rsidRDefault="004D10CC" w:rsidP="00424D08">
      <w:pPr>
        <w:pStyle w:val="ListParagraph"/>
        <w:numPr>
          <w:ilvl w:val="0"/>
          <w:numId w:val="1"/>
        </w:numPr>
        <w:spacing w:before="100" w:beforeAutospacing="1" w:after="100" w:afterAutospacing="1" w:line="360" w:lineRule="auto"/>
        <w:rPr>
          <w:ins w:id="103" w:author="Coggon, Amelia Charlotte" w:date="2024-12-08T13:47:00Z" w16du:dateUtc="2024-12-08T12:47:00Z"/>
          <w:rFonts w:ascii="Times New Roman" w:eastAsia="Times New Roman" w:hAnsi="Times New Roman" w:cs="Times New Roman"/>
          <w:sz w:val="22"/>
          <w:szCs w:val="22"/>
          <w:lang w:eastAsia="en-GB"/>
          <w:rPrChange w:id="104" w:author="Coggon, Amelia Charlotte" w:date="2024-12-08T13:47:00Z" w16du:dateUtc="2024-12-08T12:47:00Z">
            <w:rPr>
              <w:ins w:id="105" w:author="Coggon, Amelia Charlotte" w:date="2024-12-08T13:47:00Z" w16du:dateUtc="2024-12-08T12:47:00Z"/>
              <w:rFonts w:ascii="Times New Roman" w:hAnsi="Times New Roman" w:cs="Times New Roman"/>
              <w:sz w:val="22"/>
              <w:szCs w:val="22"/>
            </w:rPr>
          </w:rPrChange>
        </w:rPr>
      </w:pPr>
      <w:bookmarkStart w:id="106" w:name="_Ref179111018"/>
      <w:r w:rsidRPr="00B245E7">
        <w:rPr>
          <w:rFonts w:ascii="Times New Roman" w:hAnsi="Times New Roman" w:cs="Times New Roman"/>
          <w:sz w:val="22"/>
          <w:szCs w:val="22"/>
        </w:rPr>
        <w:t>The Pirbright Institute, Ash Road, Pirbright, Woking, Surrey, UK</w:t>
      </w:r>
      <w:bookmarkEnd w:id="106"/>
      <w:ins w:id="107" w:author="Coggon, Amelia Charlotte" w:date="2024-12-08T13:47:00Z" w16du:dateUtc="2024-12-08T12:47:00Z">
        <w:r w:rsidR="00424D08" w:rsidRPr="00424D08">
          <w:rPr>
            <w:rFonts w:ascii="Times New Roman" w:hAnsi="Times New Roman" w:cs="Times New Roman"/>
            <w:sz w:val="22"/>
            <w:szCs w:val="22"/>
          </w:rPr>
          <w:t xml:space="preserve"> </w:t>
        </w:r>
      </w:ins>
    </w:p>
    <w:p w14:paraId="45339435" w14:textId="28F49470" w:rsidR="00424D08" w:rsidRPr="00B245E7" w:rsidDel="005261AD" w:rsidRDefault="00424D08" w:rsidP="00424D08">
      <w:pPr>
        <w:pStyle w:val="ListParagraph"/>
        <w:numPr>
          <w:ilvl w:val="0"/>
          <w:numId w:val="1"/>
        </w:numPr>
        <w:spacing w:before="100" w:beforeAutospacing="1" w:after="100" w:afterAutospacing="1" w:line="360" w:lineRule="auto"/>
        <w:rPr>
          <w:del w:id="108" w:author="Coggon, Amelia Charlotte" w:date="2024-12-08T13:52:00Z" w16du:dateUtc="2024-12-08T12:52:00Z"/>
          <w:moveTo w:id="109" w:author="Coggon, Amelia Charlotte" w:date="2024-12-08T13:47:00Z" w16du:dateUtc="2024-12-08T12:47:00Z"/>
          <w:rFonts w:ascii="Times New Roman" w:eastAsia="Times New Roman" w:hAnsi="Times New Roman" w:cs="Times New Roman"/>
          <w:sz w:val="22"/>
          <w:szCs w:val="22"/>
          <w:lang w:eastAsia="en-GB"/>
        </w:rPr>
      </w:pPr>
      <w:moveToRangeStart w:id="110" w:author="Coggon, Amelia Charlotte" w:date="2024-12-08T13:47:00Z" w:name="move184558063"/>
      <w:moveTo w:id="111" w:author="Coggon, Amelia Charlotte" w:date="2024-12-08T13:47:00Z" w16du:dateUtc="2024-12-08T12:47:00Z">
        <w:r w:rsidRPr="00B245E7">
          <w:rPr>
            <w:rFonts w:ascii="Times New Roman" w:hAnsi="Times New Roman" w:cs="Times New Roman"/>
            <w:sz w:val="22"/>
            <w:szCs w:val="22"/>
          </w:rPr>
          <w:t>Worldwide Influenza Centre, London NW1 1AT, UK</w:t>
        </w:r>
      </w:moveTo>
    </w:p>
    <w:moveToRangeEnd w:id="110"/>
    <w:p w14:paraId="39ACA5C6" w14:textId="66C998C2" w:rsidR="000345B7" w:rsidRPr="005261AD" w:rsidRDefault="000345B7" w:rsidP="005261AD">
      <w:pPr>
        <w:pStyle w:val="ListParagraph"/>
        <w:numPr>
          <w:ilvl w:val="0"/>
          <w:numId w:val="1"/>
        </w:numPr>
        <w:spacing w:before="100" w:beforeAutospacing="1" w:after="100" w:afterAutospacing="1" w:line="360" w:lineRule="auto"/>
        <w:rPr>
          <w:sz w:val="22"/>
          <w:szCs w:val="22"/>
          <w:rPrChange w:id="112" w:author="Coggon, Amelia Charlotte" w:date="2024-12-08T13:52:00Z" w16du:dateUtc="2024-12-08T12:52:00Z">
            <w:rPr/>
          </w:rPrChange>
        </w:rPr>
      </w:pP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02C4C968" w:rsidR="00A5728D" w:rsidRPr="00B245E7" w:rsidRDefault="00D4603E" w:rsidP="00B245E7">
      <w:pPr>
        <w:autoSpaceDE w:val="0"/>
        <w:autoSpaceDN w:val="0"/>
        <w:adjustRightInd w:val="0"/>
        <w:spacing w:line="360" w:lineRule="auto"/>
        <w:rPr>
          <w:b/>
          <w:bCs/>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differ markedly from most viruses 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Pr="00B245E7">
        <w:rPr>
          <w:sz w:val="22"/>
          <w:szCs w:val="22"/>
        </w:rPr>
        <w:t xml:space="preserve">. Since the 2009 pandemic, </w:t>
      </w:r>
      <w:ins w:id="113" w:author="Coggon, Amelia Charlotte" w:date="2024-12-11T17:19:00Z" w16du:dateUtc="2024-12-11T16:19:00Z">
        <w:r w:rsidR="00023310">
          <w:rPr>
            <w:sz w:val="22"/>
            <w:szCs w:val="22"/>
          </w:rPr>
          <w:t xml:space="preserve">periodic </w:t>
        </w:r>
      </w:ins>
      <w:r w:rsidRPr="00B245E7">
        <w:rPr>
          <w:sz w:val="22"/>
          <w:szCs w:val="22"/>
        </w:rPr>
        <w:t xml:space="preserve">interspecies transmission of IAVs from humans into European pigs </w:t>
      </w:r>
      <w:del w:id="114" w:author="Coggon, Amelia Charlotte" w:date="2024-12-11T17:20:00Z" w16du:dateUtc="2024-12-11T16:20:00Z">
        <w:r w:rsidRPr="00B245E7" w:rsidDel="00023310">
          <w:rPr>
            <w:sz w:val="22"/>
            <w:szCs w:val="22"/>
          </w:rPr>
          <w:delText>have also occurred periodically, sometimes resulting in onward transmission within pigs, and</w:delText>
        </w:r>
      </w:del>
      <w:ins w:id="115" w:author="Coggon, Amelia Charlotte" w:date="2024-12-11T17:20:00Z" w16du:dateUtc="2024-12-11T16:20:00Z">
        <w:r w:rsidR="00023310">
          <w:rPr>
            <w:sz w:val="22"/>
            <w:szCs w:val="22"/>
          </w:rPr>
          <w:t>has</w:t>
        </w:r>
      </w:ins>
      <w:r w:rsidRPr="00B245E7">
        <w:rPr>
          <w:sz w:val="22"/>
          <w:szCs w:val="22"/>
        </w:rPr>
        <w:t xml:space="preserve"> expand</w:t>
      </w:r>
      <w:ins w:id="116" w:author="Coggon, Amelia Charlotte" w:date="2024-12-11T17:20:00Z" w16du:dateUtc="2024-12-11T16:20:00Z">
        <w:r w:rsidR="00023310">
          <w:rPr>
            <w:sz w:val="22"/>
            <w:szCs w:val="22"/>
          </w:rPr>
          <w:t>ed</w:t>
        </w:r>
      </w:ins>
      <w:del w:id="117" w:author="Coggon, Amelia Charlotte" w:date="2024-12-11T17:20:00Z" w16du:dateUtc="2024-12-11T16:20:00Z">
        <w:r w:rsidRPr="00B245E7" w:rsidDel="00023310">
          <w:rPr>
            <w:sz w:val="22"/>
            <w:szCs w:val="22"/>
          </w:rPr>
          <w:delText>ing</w:delText>
        </w:r>
      </w:del>
      <w:r w:rsidRPr="00B245E7">
        <w:rPr>
          <w:sz w:val="22"/>
          <w:szCs w:val="22"/>
        </w:rPr>
        <w:t xml:space="preserve"> the genetic diversity of </w:t>
      </w:r>
      <w:ins w:id="118" w:author="Coggon, Amelia Charlotte" w:date="2024-12-11T17:20:00Z" w16du:dateUtc="2024-12-11T16:20:00Z">
        <w:r w:rsidR="00023310">
          <w:rPr>
            <w:sz w:val="22"/>
            <w:szCs w:val="22"/>
          </w:rPr>
          <w:t>these viruses, occasionally leading to sustained transmission in pigs</w:t>
        </w:r>
      </w:ins>
      <w:del w:id="119" w:author="Coggon, Amelia Charlotte" w:date="2024-12-11T17:20:00Z" w16du:dateUtc="2024-12-11T16:20:00Z">
        <w:r w:rsidRPr="00B245E7" w:rsidDel="00023310">
          <w:rPr>
            <w:sz w:val="22"/>
            <w:szCs w:val="22"/>
          </w:rPr>
          <w:delText>IAVs</w:delText>
        </w:r>
      </w:del>
      <w:r w:rsidRPr="00B245E7">
        <w:rPr>
          <w:sz w:val="22"/>
          <w:szCs w:val="22"/>
        </w:rPr>
        <w:t>.</w:t>
      </w:r>
      <w:del w:id="120" w:author="Coggon, Amelia Charlotte" w:date="2024-12-11T17:20:00Z" w16du:dateUtc="2024-12-11T16:20:00Z">
        <w:r w:rsidRPr="00B245E7" w:rsidDel="00023310">
          <w:rPr>
            <w:sz w:val="22"/>
            <w:szCs w:val="22"/>
          </w:rPr>
          <w:delText xml:space="preserve"> </w:delText>
        </w:r>
        <w:r w:rsidR="006E347D" w:rsidRPr="00B245E7" w:rsidDel="00023310">
          <w:rPr>
            <w:sz w:val="22"/>
            <w:szCs w:val="22"/>
          </w:rPr>
          <w:delText>Recently,</w:delText>
        </w:r>
      </w:del>
      <w:r w:rsidRPr="00B245E7">
        <w:rPr>
          <w:sz w:val="22"/>
          <w:szCs w:val="22"/>
        </w:rPr>
        <w:t xml:space="preserve"> </w:t>
      </w:r>
      <w:ins w:id="121" w:author="Coggon, Amelia Charlotte" w:date="2024-12-11T17:20:00Z" w16du:dateUtc="2024-12-11T16:20:00Z">
        <w:r w:rsidR="00023310">
          <w:rPr>
            <w:sz w:val="22"/>
            <w:szCs w:val="22"/>
          </w:rPr>
          <w:t>T</w:t>
        </w:r>
      </w:ins>
      <w:del w:id="122" w:author="Coggon, Amelia Charlotte" w:date="2024-12-11T17:20:00Z" w16du:dateUtc="2024-12-11T16:20:00Z">
        <w:r w:rsidRPr="00B245E7" w:rsidDel="00023310">
          <w:rPr>
            <w:sz w:val="22"/>
            <w:szCs w:val="22"/>
          </w:rPr>
          <w:delText>t</w:delText>
        </w:r>
      </w:del>
      <w:r w:rsidRPr="00B245E7">
        <w:rPr>
          <w:sz w:val="22"/>
          <w:szCs w:val="22"/>
        </w:rPr>
        <w:t xml:space="preserve">here have been multiple </w:t>
      </w:r>
      <w:r w:rsidR="00EF36E7" w:rsidRPr="00B245E7">
        <w:rPr>
          <w:sz w:val="22"/>
          <w:szCs w:val="22"/>
        </w:rPr>
        <w:t xml:space="preserve">animal-origin IAV </w:t>
      </w:r>
      <w:r w:rsidRPr="00B245E7">
        <w:rPr>
          <w:sz w:val="22"/>
          <w:szCs w:val="22"/>
        </w:rPr>
        <w:t xml:space="preserve">infections in </w:t>
      </w:r>
      <w:r w:rsidR="00EF36E7" w:rsidRPr="00B245E7">
        <w:rPr>
          <w:sz w:val="22"/>
          <w:szCs w:val="22"/>
        </w:rPr>
        <w:t xml:space="preserve">people in </w:t>
      </w:r>
      <w:r w:rsidRPr="00B245E7">
        <w:rPr>
          <w:sz w:val="22"/>
          <w:szCs w:val="22"/>
        </w:rPr>
        <w:t xml:space="preserve">Europe, particularly </w:t>
      </w:r>
      <w:r w:rsidR="00EF36E7" w:rsidRPr="00B245E7">
        <w:rPr>
          <w:sz w:val="22"/>
          <w:szCs w:val="22"/>
        </w:rPr>
        <w:t>associated with the</w:t>
      </w:r>
      <w:r w:rsidRPr="00B245E7">
        <w:rPr>
          <w:sz w:val="22"/>
          <w:szCs w:val="22"/>
        </w:rPr>
        <w:t xml:space="preserve"> 1C lineage of H1 IAVs. For over 30 years the 1970.1 H3 lineage predominated in European pigs</w:t>
      </w:r>
      <w:r w:rsidR="00705C6F" w:rsidRPr="00B245E7">
        <w:rPr>
          <w:sz w:val="22"/>
          <w:szCs w:val="22"/>
        </w:rPr>
        <w:t>,</w:t>
      </w:r>
      <w:r w:rsidRPr="00B245E7">
        <w:rPr>
          <w:sz w:val="22"/>
          <w:szCs w:val="22"/>
        </w:rPr>
        <w:t xml:space="preserve"> but</w:t>
      </w:r>
      <w:del w:id="123" w:author="Coggon, Amelia Charlotte" w:date="2024-12-11T20:48:00Z" w16du:dateUtc="2024-12-11T19:48:00Z">
        <w:r w:rsidRPr="00B245E7" w:rsidDel="00244641">
          <w:rPr>
            <w:sz w:val="22"/>
            <w:szCs w:val="22"/>
          </w:rPr>
          <w:delText xml:space="preserve"> a</w:delText>
        </w:r>
      </w:del>
      <w:r w:rsidRPr="00B245E7">
        <w:rPr>
          <w:sz w:val="22"/>
          <w:szCs w:val="22"/>
        </w:rPr>
        <w:t xml:space="preserve"> </w:t>
      </w:r>
      <w:ins w:id="124" w:author="Coggon, Amelia Charlotte" w:date="2024-12-11T21:54:00Z" w16du:dateUtc="2024-12-11T20:54:00Z">
        <w:r w:rsidR="00695E00">
          <w:rPr>
            <w:sz w:val="22"/>
            <w:szCs w:val="22"/>
          </w:rPr>
          <w:t xml:space="preserve">introduction of </w:t>
        </w:r>
      </w:ins>
      <w:r w:rsidRPr="00B245E7">
        <w:rPr>
          <w:sz w:val="22"/>
          <w:szCs w:val="22"/>
        </w:rPr>
        <w:t xml:space="preserve">human seasonal </w:t>
      </w:r>
      <w:del w:id="125" w:author="Coggon, Amelia Charlotte" w:date="2024-12-11T21:54:00Z" w16du:dateUtc="2024-12-11T20:54:00Z">
        <w:r w:rsidRPr="00B245E7" w:rsidDel="00695E00">
          <w:rPr>
            <w:sz w:val="22"/>
            <w:szCs w:val="22"/>
          </w:rPr>
          <w:delText xml:space="preserve">introduction </w:delText>
        </w:r>
      </w:del>
      <w:ins w:id="126" w:author="Coggon, Amelia Charlotte" w:date="2024-12-11T21:54:00Z" w16du:dateUtc="2024-12-11T20:54:00Z">
        <w:r w:rsidR="00695E00">
          <w:rPr>
            <w:sz w:val="22"/>
            <w:szCs w:val="22"/>
          </w:rPr>
          <w:t>viruses</w:t>
        </w:r>
        <w:r w:rsidR="00695E00" w:rsidRPr="00B245E7">
          <w:rPr>
            <w:sz w:val="22"/>
            <w:szCs w:val="22"/>
          </w:rPr>
          <w:t xml:space="preserve"> </w:t>
        </w:r>
      </w:ins>
      <w:del w:id="127" w:author="Coggon, Amelia Charlotte" w:date="2024-12-11T21:54:00Z" w16du:dateUtc="2024-12-11T20:54:00Z">
        <w:r w:rsidR="00705C6F" w:rsidRPr="00B245E7" w:rsidDel="00695E00">
          <w:rPr>
            <w:sz w:val="22"/>
            <w:szCs w:val="22"/>
          </w:rPr>
          <w:delText xml:space="preserve">in </w:delText>
        </w:r>
      </w:del>
      <w:ins w:id="128" w:author="Coggon, Amelia Charlotte" w:date="2024-12-11T21:54:00Z" w16du:dateUtc="2024-12-11T20:54:00Z">
        <w:r w:rsidR="00695E00">
          <w:rPr>
            <w:sz w:val="22"/>
            <w:szCs w:val="22"/>
          </w:rPr>
          <w:t>from</w:t>
        </w:r>
        <w:r w:rsidR="00695E00" w:rsidRPr="00B245E7">
          <w:rPr>
            <w:sz w:val="22"/>
            <w:szCs w:val="22"/>
          </w:rPr>
          <w:t xml:space="preserve"> </w:t>
        </w:r>
      </w:ins>
      <w:r w:rsidR="00705C6F" w:rsidRPr="00B245E7">
        <w:rPr>
          <w:sz w:val="22"/>
          <w:szCs w:val="22"/>
        </w:rPr>
        <w:t xml:space="preserve">the early 2000s </w:t>
      </w:r>
      <w:ins w:id="129" w:author="Coggon, Amelia Charlotte" w:date="2024-12-11T21:54:00Z" w16du:dateUtc="2024-12-11T20:54:00Z">
        <w:r w:rsidR="00695E00">
          <w:rPr>
            <w:sz w:val="22"/>
            <w:szCs w:val="22"/>
          </w:rPr>
          <w:t xml:space="preserve">into pig populations </w:t>
        </w:r>
      </w:ins>
      <w:r w:rsidRPr="00B245E7">
        <w:rPr>
          <w:sz w:val="22"/>
          <w:szCs w:val="22"/>
        </w:rPr>
        <w:t>ha</w:t>
      </w:r>
      <w:r w:rsidR="00705C6F" w:rsidRPr="00B245E7">
        <w:rPr>
          <w:sz w:val="22"/>
          <w:szCs w:val="22"/>
        </w:rPr>
        <w:t>s</w:t>
      </w:r>
      <w:r w:rsidRPr="00B245E7">
        <w:rPr>
          <w:sz w:val="22"/>
          <w:szCs w:val="22"/>
        </w:rPr>
        <w:t xml:space="preserve"> </w:t>
      </w:r>
      <w:del w:id="130" w:author="Coggon, Amelia Charlotte" w:date="2024-12-11T17:22:00Z" w16du:dateUtc="2024-12-11T16:22:00Z">
        <w:r w:rsidR="00824C5D" w:rsidRPr="00B245E7" w:rsidDel="00023310">
          <w:rPr>
            <w:sz w:val="22"/>
            <w:szCs w:val="22"/>
          </w:rPr>
          <w:delText xml:space="preserve">recently </w:delText>
        </w:r>
      </w:del>
      <w:r w:rsidRPr="00B245E7">
        <w:rPr>
          <w:sz w:val="22"/>
          <w:szCs w:val="22"/>
        </w:rPr>
        <w:t xml:space="preserve">been detected in several </w:t>
      </w:r>
      <w:del w:id="131" w:author="Coggon, Amelia Charlotte" w:date="2024-12-11T20:48:00Z" w16du:dateUtc="2024-12-11T19:48:00Z">
        <w:r w:rsidR="00D7389C" w:rsidRPr="00B245E7" w:rsidDel="00244641">
          <w:rPr>
            <w:sz w:val="22"/>
            <w:szCs w:val="22"/>
          </w:rPr>
          <w:delText xml:space="preserve">European </w:delText>
        </w:r>
      </w:del>
      <w:r w:rsidR="00D7389C" w:rsidRPr="00B245E7">
        <w:rPr>
          <w:sz w:val="22"/>
          <w:szCs w:val="22"/>
        </w:rPr>
        <w:t>countries</w:t>
      </w:r>
      <w:ins w:id="132" w:author="Coggon, Amelia Charlotte" w:date="2024-12-11T20:48:00Z" w16du:dateUtc="2024-12-11T19:48:00Z">
        <w:r w:rsidR="00244641">
          <w:rPr>
            <w:sz w:val="22"/>
            <w:szCs w:val="22"/>
          </w:rPr>
          <w:t xml:space="preserve"> in Europe</w:t>
        </w:r>
      </w:ins>
      <w:r w:rsidRPr="00B245E7">
        <w:rPr>
          <w:sz w:val="22"/>
          <w:szCs w:val="22"/>
        </w:rPr>
        <w:t xml:space="preserve">. </w:t>
      </w:r>
      <w:ins w:id="133" w:author="Coggon, Amelia Charlotte" w:date="2024-12-11T17:21:00Z" w16du:dateUtc="2024-12-11T16:21:00Z">
        <w:r w:rsidR="00023310">
          <w:rPr>
            <w:sz w:val="22"/>
            <w:szCs w:val="22"/>
          </w:rPr>
          <w:t>Due to the predominance of H1 detections</w:t>
        </w:r>
      </w:ins>
      <w:ins w:id="134" w:author="Coggon, Amelia Charlotte" w:date="2024-12-11T21:56:00Z" w16du:dateUtc="2024-12-11T20:56:00Z">
        <w:r w:rsidR="00C673B7">
          <w:rPr>
            <w:sz w:val="22"/>
            <w:szCs w:val="22"/>
          </w:rPr>
          <w:t xml:space="preserve"> in pigs</w:t>
        </w:r>
      </w:ins>
      <w:ins w:id="135" w:author="Coggon, Amelia Charlotte" w:date="2024-12-11T17:21:00Z" w16du:dateUtc="2024-12-11T16:21:00Z">
        <w:r w:rsidR="00023310">
          <w:rPr>
            <w:sz w:val="22"/>
            <w:szCs w:val="22"/>
          </w:rPr>
          <w:t xml:space="preserve"> and their associat</w:t>
        </w:r>
      </w:ins>
      <w:ins w:id="136" w:author="Coggon, Amelia Charlotte" w:date="2024-12-11T21:56:00Z" w16du:dateUtc="2024-12-11T20:56:00Z">
        <w:r w:rsidR="00C673B7">
          <w:rPr>
            <w:sz w:val="22"/>
            <w:szCs w:val="22"/>
          </w:rPr>
          <w:t>ion</w:t>
        </w:r>
      </w:ins>
      <w:ins w:id="137" w:author="Coggon, Amelia Charlotte" w:date="2024-12-11T17:21:00Z" w16du:dateUtc="2024-12-11T16:21:00Z">
        <w:r w:rsidR="00023310">
          <w:rPr>
            <w:sz w:val="22"/>
            <w:szCs w:val="22"/>
          </w:rPr>
          <w:t xml:space="preserve"> with human zoonotic cases, w</w:t>
        </w:r>
      </w:ins>
      <w:del w:id="138" w:author="Coggon, Amelia Charlotte" w:date="2024-12-11T17:21:00Z" w16du:dateUtc="2024-12-11T16:21:00Z">
        <w:r w:rsidR="00335C4B" w:rsidRPr="00B245E7" w:rsidDel="00023310">
          <w:rPr>
            <w:sz w:val="22"/>
            <w:szCs w:val="22"/>
          </w:rPr>
          <w:delText>W</w:delText>
        </w:r>
      </w:del>
      <w:r w:rsidR="00335C4B" w:rsidRPr="00B245E7">
        <w:rPr>
          <w:sz w:val="22"/>
          <w:szCs w:val="22"/>
        </w:rPr>
        <w:t xml:space="preserve">e quantified antigenic evolution </w:t>
      </w:r>
      <w:r w:rsidR="006E347D" w:rsidRPr="00B245E7">
        <w:rPr>
          <w:sz w:val="22"/>
          <w:szCs w:val="22"/>
        </w:rPr>
        <w:t xml:space="preserve">of H1 viruses </w:t>
      </w:r>
      <w:r w:rsidR="00335C4B" w:rsidRPr="00B245E7">
        <w:rPr>
          <w:sz w:val="22"/>
          <w:szCs w:val="22"/>
        </w:rPr>
        <w:t xml:space="preserve">among IAVs in European pigs and assessed diversity relative to swine </w:t>
      </w:r>
      <w:r w:rsidR="00F26EDF" w:rsidRPr="00B245E7">
        <w:rPr>
          <w:sz w:val="22"/>
          <w:szCs w:val="22"/>
        </w:rPr>
        <w:t xml:space="preserve">IAV </w:t>
      </w:r>
      <w:r w:rsidR="00335C4B" w:rsidRPr="00B245E7">
        <w:rPr>
          <w:sz w:val="22"/>
          <w:szCs w:val="22"/>
        </w:rPr>
        <w:t xml:space="preserve">vaccine strains. We compared evolutionary patterns characterised with both natural host antisera (pigs) and ferret antisera raised to </w:t>
      </w:r>
      <w:r w:rsidR="00B0060D" w:rsidRPr="00B245E7">
        <w:rPr>
          <w:sz w:val="22"/>
          <w:szCs w:val="22"/>
        </w:rPr>
        <w:t>human seasonal vaccines or pre</w:t>
      </w:r>
      <w:r w:rsidR="009D0712" w:rsidRPr="00B245E7">
        <w:rPr>
          <w:sz w:val="22"/>
          <w:szCs w:val="22"/>
        </w:rPr>
        <w:t>-</w:t>
      </w:r>
      <w:r w:rsidR="00B0060D" w:rsidRPr="00B245E7">
        <w:rPr>
          <w:sz w:val="22"/>
          <w:szCs w:val="22"/>
        </w:rPr>
        <w:t>pandemic</w:t>
      </w:r>
      <w:r w:rsidR="00F552B0" w:rsidRPr="00B245E7">
        <w:rPr>
          <w:sz w:val="22"/>
          <w:szCs w:val="22"/>
        </w:rPr>
        <w:t xml:space="preserve"> candidate vaccine viruses (CVVs</w:t>
      </w:r>
      <w:commentRangeStart w:id="139"/>
      <w:r w:rsidR="00F552B0" w:rsidRPr="00B245E7">
        <w:rPr>
          <w:sz w:val="22"/>
          <w:szCs w:val="22"/>
        </w:rPr>
        <w:t>)</w:t>
      </w:r>
      <w:r w:rsidR="00335C4B" w:rsidRPr="00B245E7">
        <w:rPr>
          <w:sz w:val="22"/>
          <w:szCs w:val="22"/>
        </w:rPr>
        <w:t>.</w:t>
      </w:r>
      <w:commentRangeEnd w:id="139"/>
      <w:r w:rsidR="00F552B0" w:rsidRPr="00B245E7">
        <w:rPr>
          <w:rStyle w:val="CommentReference"/>
          <w:rFonts w:eastAsiaTheme="minorHAnsi"/>
          <w:sz w:val="22"/>
          <w:szCs w:val="22"/>
          <w:lang w:eastAsia="en-US"/>
        </w:rPr>
        <w:commentReference w:id="139"/>
      </w:r>
      <w:r w:rsidR="00335C4B" w:rsidRPr="00B245E7">
        <w:rPr>
          <w:sz w:val="22"/>
          <w:szCs w:val="22"/>
        </w:rPr>
        <w:t xml:space="preserve"> </w:t>
      </w:r>
      <w:r w:rsidR="00F552B0" w:rsidRPr="00B245E7">
        <w:rPr>
          <w:sz w:val="22"/>
          <w:szCs w:val="22"/>
        </w:rPr>
        <w:t>The H1</w:t>
      </w:r>
      <w:r w:rsidR="00B36C95" w:rsidRPr="00B245E7">
        <w:rPr>
          <w:sz w:val="22"/>
          <w:szCs w:val="22"/>
        </w:rPr>
        <w:t xml:space="preserve"> </w:t>
      </w:r>
      <w:r w:rsidR="00335C4B" w:rsidRPr="00B245E7">
        <w:rPr>
          <w:color w:val="000000"/>
          <w:sz w:val="22"/>
          <w:szCs w:val="22"/>
        </w:rPr>
        <w:t xml:space="preserve">1A.3.3.2 </w:t>
      </w:r>
      <w:r w:rsidR="00F552B0" w:rsidRPr="00B245E7">
        <w:rPr>
          <w:color w:val="000000"/>
          <w:sz w:val="22"/>
          <w:szCs w:val="22"/>
        </w:rPr>
        <w:t xml:space="preserve">clade </w:t>
      </w:r>
      <w:r w:rsidR="00335C4B" w:rsidRPr="00B245E7">
        <w:rPr>
          <w:color w:val="000000"/>
          <w:sz w:val="22"/>
          <w:szCs w:val="22"/>
        </w:rPr>
        <w:t>viruses antigenically drifted after reverse zoonos</w:t>
      </w:r>
      <w:r w:rsidR="0064730C" w:rsidRPr="00B245E7">
        <w:rPr>
          <w:color w:val="000000"/>
          <w:sz w:val="22"/>
          <w:szCs w:val="22"/>
        </w:rPr>
        <w:t>e</w:t>
      </w:r>
      <w:r w:rsidR="00335C4B" w:rsidRPr="00B245E7">
        <w:rPr>
          <w:color w:val="000000"/>
          <w:sz w:val="22"/>
          <w:szCs w:val="22"/>
        </w:rPr>
        <w:t xml:space="preserve">s into European pigs leading to loss in cross-reactivity to human seasonal vaccine strains. </w:t>
      </w:r>
      <w:r w:rsidR="0064730C" w:rsidRPr="00B245E7">
        <w:rPr>
          <w:color w:val="000000"/>
          <w:sz w:val="22"/>
          <w:szCs w:val="22"/>
        </w:rPr>
        <w:t>The H1</w:t>
      </w:r>
      <w:r w:rsidR="00B36C95" w:rsidRPr="00B245E7">
        <w:rPr>
          <w:color w:val="000000"/>
          <w:sz w:val="22"/>
          <w:szCs w:val="22"/>
        </w:rPr>
        <w:t xml:space="preserve"> </w:t>
      </w:r>
      <w:r w:rsidR="00335C4B" w:rsidRPr="00B245E7">
        <w:rPr>
          <w:color w:val="000000"/>
          <w:sz w:val="22"/>
          <w:szCs w:val="22"/>
        </w:rPr>
        <w:t>1B.1.2.</w:t>
      </w:r>
      <w:commentRangeStart w:id="140"/>
      <w:r w:rsidR="00335C4B" w:rsidRPr="00B245E7">
        <w:rPr>
          <w:color w:val="000000"/>
          <w:sz w:val="22"/>
          <w:szCs w:val="22"/>
        </w:rPr>
        <w:t>2</w:t>
      </w:r>
      <w:commentRangeEnd w:id="140"/>
      <w:r w:rsidR="0064730C" w:rsidRPr="00B245E7">
        <w:rPr>
          <w:rStyle w:val="CommentReference"/>
          <w:rFonts w:eastAsiaTheme="minorHAnsi"/>
          <w:sz w:val="22"/>
          <w:szCs w:val="22"/>
          <w:lang w:eastAsia="en-US"/>
        </w:rPr>
        <w:commentReference w:id="140"/>
      </w:r>
      <w:r w:rsidR="00335C4B" w:rsidRPr="00B245E7">
        <w:rPr>
          <w:color w:val="000000"/>
          <w:sz w:val="22"/>
          <w:szCs w:val="22"/>
        </w:rPr>
        <w:t xml:space="preserve"> </w:t>
      </w:r>
      <w:r w:rsidR="00FA11FA" w:rsidRPr="00B245E7">
        <w:rPr>
          <w:color w:val="000000"/>
          <w:sz w:val="22"/>
          <w:szCs w:val="22"/>
        </w:rPr>
        <w:t xml:space="preserve">clade </w:t>
      </w:r>
      <w:r w:rsidR="00335C4B" w:rsidRPr="00B245E7">
        <w:rPr>
          <w:color w:val="000000"/>
          <w:sz w:val="22"/>
          <w:szCs w:val="22"/>
        </w:rPr>
        <w:t>viruses d</w:t>
      </w:r>
      <w:r w:rsidR="0064730C" w:rsidRPr="00B245E7">
        <w:rPr>
          <w:color w:val="000000"/>
          <w:sz w:val="22"/>
          <w:szCs w:val="22"/>
        </w:rPr>
        <w:t>id</w:t>
      </w:r>
      <w:r w:rsidR="00335C4B" w:rsidRPr="00B245E7">
        <w:rPr>
          <w:color w:val="000000"/>
          <w:sz w:val="22"/>
          <w:szCs w:val="22"/>
        </w:rPr>
        <w:t xml:space="preserve"> not have cross-reactivity to older human seasonal influenza viruses nor to </w:t>
      </w:r>
      <w:r w:rsidR="0064730C" w:rsidRPr="00B245E7">
        <w:rPr>
          <w:color w:val="000000"/>
          <w:sz w:val="22"/>
          <w:szCs w:val="22"/>
        </w:rPr>
        <w:t xml:space="preserve">a CVV derived from </w:t>
      </w:r>
      <w:r w:rsidR="00B36C95" w:rsidRPr="00B245E7">
        <w:rPr>
          <w:color w:val="000000"/>
          <w:sz w:val="22"/>
          <w:szCs w:val="22"/>
        </w:rPr>
        <w:t>an evolutionarily similar virus</w:t>
      </w:r>
      <w:r w:rsidR="00335C4B" w:rsidRPr="00B245E7">
        <w:rPr>
          <w:color w:val="000000"/>
          <w:sz w:val="22"/>
          <w:szCs w:val="22"/>
        </w:rPr>
        <w:t xml:space="preserve">. </w:t>
      </w:r>
      <w:r w:rsidR="00B36C95" w:rsidRPr="00B245E7">
        <w:rPr>
          <w:color w:val="000000"/>
          <w:sz w:val="22"/>
          <w:szCs w:val="22"/>
        </w:rPr>
        <w:t xml:space="preserve">The H1 </w:t>
      </w:r>
      <w:r w:rsidR="00335C4B" w:rsidRPr="00B245E7">
        <w:rPr>
          <w:color w:val="000000"/>
          <w:sz w:val="22"/>
          <w:szCs w:val="22"/>
        </w:rPr>
        <w:t xml:space="preserve">1C.2.1 and 1C.2.2 variant strains </w:t>
      </w:r>
      <w:r w:rsidR="00B36C95" w:rsidRPr="00B245E7">
        <w:rPr>
          <w:color w:val="000000"/>
          <w:sz w:val="22"/>
          <w:szCs w:val="22"/>
        </w:rPr>
        <w:t xml:space="preserve">had </w:t>
      </w:r>
      <w:r w:rsidR="00335C4B" w:rsidRPr="00B245E7">
        <w:rPr>
          <w:color w:val="000000"/>
          <w:sz w:val="22"/>
          <w:szCs w:val="22"/>
        </w:rPr>
        <w:t xml:space="preserve">variable cross-reactivity against </w:t>
      </w:r>
      <w:r w:rsidR="00B36C95" w:rsidRPr="00B245E7">
        <w:rPr>
          <w:color w:val="000000"/>
          <w:sz w:val="22"/>
          <w:szCs w:val="22"/>
        </w:rPr>
        <w:t xml:space="preserve">the tested </w:t>
      </w:r>
      <w:r w:rsidR="00335C4B" w:rsidRPr="00B245E7">
        <w:rPr>
          <w:color w:val="000000"/>
          <w:sz w:val="22"/>
          <w:szCs w:val="22"/>
        </w:rPr>
        <w:t xml:space="preserve">1C CVVs. </w:t>
      </w:r>
      <w:r w:rsidR="00B36C95" w:rsidRPr="00B245E7">
        <w:rPr>
          <w:color w:val="000000"/>
          <w:sz w:val="22"/>
          <w:szCs w:val="22"/>
        </w:rPr>
        <w:t xml:space="preserve">We demonstrated that two clades of viruses in the 1C lineage, </w:t>
      </w:r>
      <w:r w:rsidR="00335C4B" w:rsidRPr="00B245E7">
        <w:rPr>
          <w:color w:val="000000"/>
          <w:sz w:val="22"/>
          <w:szCs w:val="22"/>
        </w:rPr>
        <w:t>1C.2.4 and 1C.2.5</w:t>
      </w:r>
      <w:r w:rsidR="00B36C95" w:rsidRPr="00B245E7">
        <w:rPr>
          <w:color w:val="000000"/>
          <w:sz w:val="22"/>
          <w:szCs w:val="22"/>
        </w:rPr>
        <w:t>, have</w:t>
      </w:r>
      <w:r w:rsidR="00335C4B" w:rsidRPr="00B245E7">
        <w:rPr>
          <w:color w:val="000000"/>
          <w:sz w:val="22"/>
          <w:szCs w:val="22"/>
        </w:rPr>
        <w:t xml:space="preserve"> rapidly diversified</w:t>
      </w:r>
      <w:r w:rsidR="006E347D" w:rsidRPr="00B245E7">
        <w:rPr>
          <w:color w:val="000000"/>
          <w:sz w:val="22"/>
          <w:szCs w:val="22"/>
        </w:rPr>
        <w:t xml:space="preserve">. </w:t>
      </w:r>
      <w:r w:rsidR="00335C4B" w:rsidRPr="00B245E7">
        <w:rPr>
          <w:color w:val="000000"/>
          <w:sz w:val="22"/>
          <w:szCs w:val="22"/>
        </w:rPr>
        <w:t xml:space="preserve">To further assess </w:t>
      </w:r>
      <w:r w:rsidR="009D0712" w:rsidRPr="00B245E7">
        <w:rPr>
          <w:color w:val="000000"/>
          <w:sz w:val="22"/>
          <w:szCs w:val="22"/>
        </w:rPr>
        <w:t>pre-</w:t>
      </w:r>
      <w:commentRangeStart w:id="141"/>
      <w:r w:rsidR="00335C4B" w:rsidRPr="00B245E7">
        <w:rPr>
          <w:color w:val="000000"/>
          <w:sz w:val="22"/>
          <w:szCs w:val="22"/>
        </w:rPr>
        <w:t xml:space="preserve">pandemic </w:t>
      </w:r>
      <w:commentRangeEnd w:id="141"/>
      <w:r w:rsidR="00556579" w:rsidRPr="00B245E7">
        <w:rPr>
          <w:rStyle w:val="CommentReference"/>
          <w:rFonts w:eastAsiaTheme="minorHAnsi"/>
          <w:sz w:val="22"/>
          <w:szCs w:val="22"/>
          <w:lang w:eastAsia="en-US"/>
        </w:rPr>
        <w:commentReference w:id="141"/>
      </w:r>
      <w:r w:rsidR="00335C4B" w:rsidRPr="00B245E7">
        <w:rPr>
          <w:color w:val="000000"/>
          <w:sz w:val="22"/>
          <w:szCs w:val="22"/>
        </w:rPr>
        <w:t xml:space="preserve">risk, </w:t>
      </w:r>
      <w:r w:rsidR="00335C4B" w:rsidRPr="00B245E7">
        <w:rPr>
          <w:sz w:val="22"/>
          <w:szCs w:val="22"/>
        </w:rPr>
        <w:t>we use</w:t>
      </w:r>
      <w:r w:rsidR="00556579" w:rsidRPr="00B245E7">
        <w:rPr>
          <w:sz w:val="22"/>
          <w:szCs w:val="22"/>
        </w:rPr>
        <w:t>d</w:t>
      </w:r>
      <w:r w:rsidR="00335C4B" w:rsidRPr="00B245E7">
        <w:rPr>
          <w:sz w:val="22"/>
          <w:szCs w:val="22"/>
        </w:rPr>
        <w:t xml:space="preserve"> age-stratified human serum panels to measure potential cross-protection to contemporary IAVs in European </w:t>
      </w:r>
      <w:r w:rsidR="00F26EDF" w:rsidRPr="00B245E7">
        <w:rPr>
          <w:sz w:val="22"/>
          <w:szCs w:val="22"/>
        </w:rPr>
        <w:t>pigs</w:t>
      </w:r>
      <w:r w:rsidR="00335C4B" w:rsidRPr="00B245E7">
        <w:rPr>
          <w:sz w:val="22"/>
          <w:szCs w:val="22"/>
        </w:rPr>
        <w:t xml:space="preserve">. </w:t>
      </w:r>
      <w:r w:rsidR="00335C4B" w:rsidRPr="00B245E7">
        <w:rPr>
          <w:color w:val="000000"/>
          <w:sz w:val="22"/>
          <w:szCs w:val="22"/>
        </w:rPr>
        <w:t xml:space="preserve">Age-stratified sera showed poor cross-reactivity and </w:t>
      </w:r>
      <w:r w:rsidR="00556579" w:rsidRPr="00B245E7">
        <w:rPr>
          <w:color w:val="000000"/>
          <w:sz w:val="22"/>
          <w:szCs w:val="22"/>
        </w:rPr>
        <w:t xml:space="preserve">suggest that </w:t>
      </w:r>
      <w:r w:rsidR="00335C4B" w:rsidRPr="00B245E7">
        <w:rPr>
          <w:color w:val="000000"/>
          <w:sz w:val="22"/>
          <w:szCs w:val="22"/>
        </w:rPr>
        <w:t>several of the IAVs in European pigs</w:t>
      </w:r>
      <w:r w:rsidR="00556579" w:rsidRPr="00B245E7">
        <w:rPr>
          <w:color w:val="000000"/>
          <w:sz w:val="22"/>
          <w:szCs w:val="22"/>
        </w:rPr>
        <w:t xml:space="preserve"> have a high</w:t>
      </w:r>
      <w:del w:id="142" w:author="Coggon, Amelia Charlotte" w:date="2024-12-11T21:57:00Z" w16du:dateUtc="2024-12-11T20:57:00Z">
        <w:r w:rsidR="00556579" w:rsidRPr="00B245E7" w:rsidDel="00C673B7">
          <w:rPr>
            <w:color w:val="000000"/>
            <w:sz w:val="22"/>
            <w:szCs w:val="22"/>
          </w:rPr>
          <w:delText>er</w:delText>
        </w:r>
      </w:del>
      <w:r w:rsidR="00556579" w:rsidRPr="00B245E7">
        <w:rPr>
          <w:color w:val="000000"/>
          <w:sz w:val="22"/>
          <w:szCs w:val="22"/>
        </w:rPr>
        <w:t xml:space="preserve"> </w:t>
      </w:r>
      <w:r w:rsidR="00A946E4" w:rsidRPr="00B245E7">
        <w:rPr>
          <w:color w:val="000000"/>
          <w:sz w:val="22"/>
          <w:szCs w:val="22"/>
        </w:rPr>
        <w:t xml:space="preserve">zoonotic risk to </w:t>
      </w:r>
      <w:r w:rsidR="00556579" w:rsidRPr="00B245E7">
        <w:rPr>
          <w:color w:val="000000"/>
          <w:sz w:val="22"/>
          <w:szCs w:val="22"/>
        </w:rPr>
        <w:t>human populations</w:t>
      </w:r>
      <w:r w:rsidR="00335C4B" w:rsidRPr="00B245E7">
        <w:rPr>
          <w:color w:val="000000"/>
          <w:sz w:val="22"/>
          <w:szCs w:val="22"/>
        </w:rPr>
        <w:t xml:space="preserve">. </w:t>
      </w:r>
      <w:r w:rsidR="00975933" w:rsidRPr="00B245E7">
        <w:rPr>
          <w:color w:val="000000"/>
          <w:sz w:val="22"/>
          <w:szCs w:val="22"/>
        </w:rPr>
        <w:t>Our data objectively quantif</w:t>
      </w:r>
      <w:r w:rsidR="00AD0814" w:rsidRPr="00B245E7">
        <w:rPr>
          <w:color w:val="000000"/>
          <w:sz w:val="22"/>
          <w:szCs w:val="22"/>
        </w:rPr>
        <w:t>ies</w:t>
      </w:r>
      <w:r w:rsidR="00975933" w:rsidRPr="00B245E7">
        <w:rPr>
          <w:color w:val="000000"/>
          <w:sz w:val="22"/>
          <w:szCs w:val="22"/>
        </w:rPr>
        <w:t xml:space="preserve"> </w:t>
      </w:r>
      <w:r w:rsidR="00AD0814" w:rsidRPr="00B245E7">
        <w:rPr>
          <w:sz w:val="22"/>
          <w:szCs w:val="22"/>
        </w:rPr>
        <w:t xml:space="preserve">the </w:t>
      </w:r>
      <w:r w:rsidR="00975933" w:rsidRPr="00B245E7">
        <w:rPr>
          <w:sz w:val="22"/>
          <w:szCs w:val="22"/>
        </w:rPr>
        <w:t xml:space="preserve">genetic and antigenic </w:t>
      </w:r>
      <w:r w:rsidR="00335C4B" w:rsidRPr="00B245E7">
        <w:rPr>
          <w:sz w:val="22"/>
          <w:szCs w:val="22"/>
        </w:rPr>
        <w:t xml:space="preserve">diversity of co-circulating lineages </w:t>
      </w:r>
      <w:r w:rsidR="00975933" w:rsidRPr="00B245E7">
        <w:rPr>
          <w:sz w:val="22"/>
          <w:szCs w:val="22"/>
        </w:rPr>
        <w:t xml:space="preserve">of IAV in swine in </w:t>
      </w:r>
      <w:r w:rsidR="0085268D" w:rsidRPr="00B245E7">
        <w:rPr>
          <w:sz w:val="22"/>
          <w:szCs w:val="22"/>
        </w:rPr>
        <w:t>Europe and</w:t>
      </w:r>
      <w:r w:rsidR="00AD0814" w:rsidRPr="00B245E7">
        <w:rPr>
          <w:sz w:val="22"/>
          <w:szCs w:val="22"/>
        </w:rPr>
        <w:t xml:space="preserve"> identif</w:t>
      </w:r>
      <w:r w:rsidR="00A96076" w:rsidRPr="00B245E7">
        <w:rPr>
          <w:sz w:val="22"/>
          <w:szCs w:val="22"/>
        </w:rPr>
        <w:t>ies</w:t>
      </w:r>
      <w:r w:rsidR="00AD0814" w:rsidRPr="00B245E7">
        <w:rPr>
          <w:sz w:val="22"/>
          <w:szCs w:val="22"/>
        </w:rPr>
        <w:t xml:space="preserve"> how specific groups of </w:t>
      </w:r>
      <w:r w:rsidR="00A946E4" w:rsidRPr="00B245E7">
        <w:rPr>
          <w:sz w:val="22"/>
          <w:szCs w:val="22"/>
        </w:rPr>
        <w:t>viruses represent</w:t>
      </w:r>
      <w:r w:rsidR="00A96076" w:rsidRPr="00B245E7">
        <w:rPr>
          <w:sz w:val="22"/>
          <w:szCs w:val="22"/>
        </w:rPr>
        <w:t xml:space="preserve"> 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 and</w:t>
      </w:r>
      <w:r w:rsidR="00975933" w:rsidRPr="00B245E7">
        <w:rPr>
          <w:sz w:val="22"/>
          <w:szCs w:val="22"/>
        </w:rPr>
        <w:t xml:space="preserve">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r w:rsidR="00A5728D" w:rsidRPr="00B245E7">
        <w:rPr>
          <w:b/>
          <w:bCs/>
          <w:sz w:val="22"/>
          <w:szCs w:val="22"/>
        </w:rPr>
        <w:br w:type="page"/>
      </w:r>
    </w:p>
    <w:p w14:paraId="51B2A061" w14:textId="2A4DA46F" w:rsidR="00ED6B1D" w:rsidRPr="00B245E7" w:rsidRDefault="00ED6B1D" w:rsidP="00B245E7">
      <w:pPr>
        <w:spacing w:line="360" w:lineRule="auto"/>
        <w:rPr>
          <w:b/>
          <w:bCs/>
          <w:sz w:val="22"/>
          <w:szCs w:val="22"/>
        </w:rPr>
      </w:pPr>
      <w:r w:rsidRPr="00B245E7">
        <w:rPr>
          <w:b/>
          <w:bCs/>
          <w:sz w:val="22"/>
          <w:szCs w:val="22"/>
        </w:rPr>
        <w:lastRenderedPageBreak/>
        <w:t>Introduction</w:t>
      </w:r>
    </w:p>
    <w:p w14:paraId="4CBF91EA" w14:textId="39D0AF68" w:rsidR="00ED6B1D" w:rsidDel="000F4C73" w:rsidRDefault="000F4C73" w:rsidP="00B245E7">
      <w:pPr>
        <w:spacing w:line="360" w:lineRule="auto"/>
        <w:rPr>
          <w:del w:id="143" w:author="SIMON Gaelle" w:date="2024-11-29T18:46:00Z"/>
          <w:sz w:val="22"/>
          <w:szCs w:val="22"/>
        </w:rPr>
      </w:pPr>
      <w:moveToRangeStart w:id="144" w:author="Coggon, Amelia Charlotte" w:date="2024-12-09T19:06:00Z" w:name="move184663601"/>
      <w:commentRangeStart w:id="145"/>
      <w:moveTo w:id="146" w:author="Coggon, Amelia Charlotte" w:date="2024-12-09T19:06:00Z" w16du:dateUtc="2024-12-09T18:06:00Z">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moveTo>
      <w:ins w:id="147" w:author="Coggon, Amelia Charlotte" w:date="2024-12-09T19:09:00Z" w16du:dateUtc="2024-12-09T18:09:00Z">
        <w:r>
          <w:rPr>
            <w:sz w:val="22"/>
            <w:szCs w:val="22"/>
          </w:rPr>
          <w:t xml:space="preserve">. </w:t>
        </w:r>
      </w:ins>
      <w:moveTo w:id="148" w:author="Coggon, Amelia Charlotte" w:date="2024-12-09T19:06:00Z" w16du:dateUtc="2024-12-09T18:06:00Z">
        <w:del w:id="149" w:author="Coggon, Amelia Charlotte" w:date="2024-12-09T19:09:00Z" w16du:dateUtc="2024-12-09T18:09:00Z">
          <w:r w:rsidRPr="00B245E7" w:rsidDel="000F4C73">
            <w:rPr>
              <w:sz w:val="22"/>
              <w:szCs w:val="22"/>
            </w:rPr>
            <w:delText xml:space="preserve"> </w:delText>
          </w:r>
          <w:commentRangeStart w:id="150"/>
          <w:r w:rsidRPr="00B245E7" w:rsidDel="000F4C73">
            <w:rPr>
              <w:sz w:val="22"/>
              <w:szCs w:val="22"/>
            </w:rPr>
            <w:delText xml:space="preserve">and </w:delText>
          </w:r>
        </w:del>
      </w:moveTo>
      <w:ins w:id="151" w:author="Coggon, Amelia Charlotte" w:date="2024-12-09T19:09:00Z" w16du:dateUtc="2024-12-09T18:09:00Z">
        <w:r>
          <w:rPr>
            <w:sz w:val="22"/>
            <w:szCs w:val="22"/>
          </w:rPr>
          <w:t>I</w:t>
        </w:r>
      </w:ins>
      <w:moveTo w:id="152" w:author="Coggon, Amelia Charlotte" w:date="2024-12-09T19:06:00Z" w16du:dateUtc="2024-12-09T18:06:00Z">
        <w:del w:id="153" w:author="Coggon, Amelia Charlotte" w:date="2024-12-09T19:09:00Z" w16du:dateUtc="2024-12-09T18:09:00Z">
          <w:r w:rsidRPr="00B245E7" w:rsidDel="000F4C73">
            <w:rPr>
              <w:sz w:val="22"/>
              <w:szCs w:val="22"/>
            </w:rPr>
            <w:delText>i</w:delText>
          </w:r>
        </w:del>
        <w:r w:rsidRPr="00B245E7">
          <w:rPr>
            <w:sz w:val="22"/>
            <w:szCs w:val="22"/>
          </w:rPr>
          <w:t xml:space="preserve">n the UK </w:t>
        </w:r>
        <w:commentRangeEnd w:id="150"/>
        <w:r w:rsidRPr="00B245E7">
          <w:rPr>
            <w:rStyle w:val="CommentReference"/>
            <w:rFonts w:eastAsiaTheme="minorHAnsi"/>
            <w:sz w:val="22"/>
            <w:szCs w:val="22"/>
            <w:lang w:eastAsia="en-US"/>
          </w:rPr>
          <w:commentReference w:id="150"/>
        </w:r>
        <w:r w:rsidRPr="00B245E7">
          <w:rPr>
            <w:sz w:val="22"/>
            <w:szCs w:val="22"/>
          </w:rPr>
          <w:t xml:space="preserve">alone, approximately 50% of the adult pig population has been exposed to one or more strains of IAV </w:t>
        </w:r>
        <w:del w:id="154" w:author="Coggon, Amelia Charlotte" w:date="2024-12-09T19:10:00Z" w16du:dateUtc="2024-12-09T18:10:00Z">
          <w:r w:rsidRPr="00B245E7" w:rsidDel="000F4C73">
            <w:rPr>
              <w:sz w:val="22"/>
              <w:szCs w:val="22"/>
            </w:rPr>
            <w:delText>during</w:delText>
          </w:r>
        </w:del>
      </w:moveTo>
      <w:ins w:id="155" w:author="Coggon, Amelia Charlotte" w:date="2024-12-09T19:10:00Z" w16du:dateUtc="2024-12-09T18:10:00Z">
        <w:r>
          <w:rPr>
            <w:sz w:val="22"/>
            <w:szCs w:val="22"/>
          </w:rPr>
          <w:t>over</w:t>
        </w:r>
      </w:ins>
      <w:moveTo w:id="156" w:author="Coggon, Amelia Charlotte" w:date="2024-12-09T19:06:00Z" w16du:dateUtc="2024-12-09T18:06:00Z">
        <w:r w:rsidRPr="00B245E7">
          <w:rPr>
            <w:sz w:val="22"/>
            <w:szCs w:val="22"/>
          </w:rPr>
          <w:t xml:space="preserve"> their lifetime </w:t>
        </w:r>
        <w:commentRangeEnd w:id="145"/>
        <w:r>
          <w:rPr>
            <w:rStyle w:val="CommentReference"/>
            <w:rFonts w:asciiTheme="minorHAnsi" w:eastAsiaTheme="minorHAnsi" w:hAnsiTheme="minorHAnsi" w:cstheme="minorBidi"/>
            <w:lang w:eastAsia="en-US"/>
          </w:rPr>
          <w:commentReference w:id="145"/>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Pr="00B245E7">
          <w:rPr>
            <w:sz w:val="22"/>
            <w:szCs w:val="22"/>
          </w:rPr>
          <w:t xml:space="preserve">(Henritzi </w:t>
        </w:r>
        <w:r w:rsidRPr="00B245E7">
          <w:rPr>
            <w:i/>
            <w:iCs/>
            <w:sz w:val="22"/>
            <w:szCs w:val="22"/>
          </w:rPr>
          <w:t>et al.</w:t>
        </w:r>
        <w:r w:rsidRPr="00B245E7">
          <w:rPr>
            <w:sz w:val="22"/>
            <w:szCs w:val="22"/>
          </w:rPr>
          <w:t>, 2020)</w:t>
        </w:r>
        <w:r w:rsidRPr="00B245E7">
          <w:rPr>
            <w:sz w:val="22"/>
            <w:szCs w:val="22"/>
          </w:rPr>
          <w:fldChar w:fldCharType="end"/>
        </w:r>
        <w:r w:rsidRPr="00B245E7">
          <w:rPr>
            <w:sz w:val="22"/>
            <w:szCs w:val="22"/>
          </w:rPr>
          <w:t xml:space="preserve">. </w:t>
        </w:r>
      </w:moveTo>
      <w:moveToRangeEnd w:id="144"/>
      <w:del w:id="157" w:author="SIMON Gaelle" w:date="2024-11-29T18:46:00Z">
        <w:r w:rsidR="00ED6B1D" w:rsidRPr="00B245E7">
          <w:rPr>
            <w:b/>
            <w:bCs/>
            <w:sz w:val="22"/>
            <w:szCs w:val="22"/>
          </w:rPr>
          <w:delText>Ecology and evolution of H1 and H3</w:delText>
        </w:r>
      </w:del>
    </w:p>
    <w:p w14:paraId="6C4D8E54" w14:textId="77D7DDC5" w:rsidR="00ED6B1D" w:rsidRPr="00B245E7" w:rsidRDefault="00F606AE" w:rsidP="00B245E7">
      <w:pPr>
        <w:spacing w:line="360" w:lineRule="auto"/>
        <w:rPr>
          <w:sz w:val="22"/>
          <w:szCs w:val="22"/>
        </w:rPr>
      </w:pPr>
      <w:commentRangeStart w:id="158"/>
      <w:r w:rsidRPr="00B245E7">
        <w:rPr>
          <w:sz w:val="22"/>
          <w:szCs w:val="22"/>
        </w:rPr>
        <w:t xml:space="preserve">Three predominant lineages of swine </w:t>
      </w:r>
      <w:r w:rsidR="00F26EDF" w:rsidRPr="00B245E7">
        <w:rPr>
          <w:sz w:val="22"/>
          <w:szCs w:val="22"/>
        </w:rPr>
        <w:t xml:space="preserve">IAV </w:t>
      </w:r>
      <w:r w:rsidRPr="00B245E7">
        <w:rPr>
          <w:sz w:val="22"/>
          <w:szCs w:val="22"/>
        </w:rPr>
        <w:t xml:space="preserve">H1 viruses </w:t>
      </w:r>
      <w:commentRangeEnd w:id="158"/>
      <w:r w:rsidR="0032323B">
        <w:rPr>
          <w:rStyle w:val="CommentReference"/>
          <w:rFonts w:asciiTheme="minorHAnsi" w:eastAsiaTheme="minorHAnsi" w:hAnsiTheme="minorHAnsi" w:cstheme="minorBidi"/>
          <w:lang w:eastAsia="en-US"/>
        </w:rPr>
        <w:commentReference w:id="158"/>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Pr="00B245E7">
        <w:rPr>
          <w:sz w:val="22"/>
          <w:szCs w:val="22"/>
        </w:rPr>
        <w:t xml:space="preserve">continuously </w:t>
      </w:r>
      <w:del w:id="159" w:author="Ian Brown" w:date="2024-11-25T15:02:00Z">
        <w:r w:rsidRPr="00B245E7">
          <w:rPr>
            <w:sz w:val="22"/>
            <w:szCs w:val="22"/>
          </w:rPr>
          <w:delText xml:space="preserve">to </w:delText>
        </w:r>
      </w:del>
      <w:r w:rsidRPr="00B245E7">
        <w:rPr>
          <w:sz w:val="22"/>
          <w:szCs w:val="22"/>
        </w:rPr>
        <w:t>circulate in global pig populations</w:t>
      </w:r>
      <w:r w:rsidR="006E347D" w:rsidRPr="00B245E7">
        <w:rPr>
          <w:sz w:val="22"/>
          <w:szCs w:val="22"/>
        </w:rPr>
        <w:t xml:space="preserve"> </w:t>
      </w:r>
      <w:r w:rsidR="000E5747" w:rsidRPr="00B245E7">
        <w:rPr>
          <w:sz w:val="22"/>
          <w:szCs w:val="22"/>
        </w:rPr>
        <w:fldChar w:fldCharType="begin"/>
      </w:r>
      <w:r w:rsidR="007135D9">
        <w:rPr>
          <w:sz w:val="22"/>
          <w:szCs w:val="22"/>
        </w:rPr>
        <w:instrText xml:space="preserve"> ADDIN ZOTERO_ITEM CSL_CITATION {"citationID":"MjE7LOhB","properties":{"formattedCitation":"(Anderson {\\i{}et al.}, 2021)","plainCitation":"(Anderson et al., 2021)","noteIndex":0},"citationItems":[{"id":"7HjIxZio/m6SPRS3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7135D9">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w:instrText>
      </w:r>
      <w:r w:rsidR="007135D9" w:rsidRPr="0032323B">
        <w:rPr>
          <w:sz w:val="22"/>
          <w:lang w:val="fr-FR"/>
          <w:rPrChange w:id="160" w:author="RICHARD Gautier" w:date="2024-12-08T13:41:00Z" w16du:dateUtc="2024-12-08T12:41:00Z">
            <w:rPr>
              <w:sz w:val="22"/>
            </w:rPr>
          </w:rPrChange>
        </w:rPr>
        <w:instrText xml:space="preserve">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2D4B44">
        <w:rPr>
          <w:sz w:val="22"/>
          <w:lang w:val="nl-BE"/>
          <w:rPrChange w:id="161" w:author="Kristien Van Reeth" w:date="2024-12-08T13:41:00Z" w16du:dateUtc="2024-12-08T12:41:00Z">
            <w:rPr>
              <w:sz w:val="22"/>
            </w:rPr>
          </w:rPrChange>
        </w:rPr>
        <w:t xml:space="preserve">(Watson </w:t>
      </w:r>
      <w:r w:rsidR="00556C4F" w:rsidRPr="002D4B44">
        <w:rPr>
          <w:i/>
          <w:sz w:val="22"/>
          <w:lang w:val="nl-BE"/>
          <w:rPrChange w:id="162" w:author="Kristien Van Reeth" w:date="2024-12-08T13:41:00Z" w16du:dateUtc="2024-12-08T12:41:00Z">
            <w:rPr>
              <w:i/>
              <w:sz w:val="22"/>
            </w:rPr>
          </w:rPrChange>
        </w:rPr>
        <w:t>et al.</w:t>
      </w:r>
      <w:r w:rsidR="00556C4F" w:rsidRPr="002D4B44">
        <w:rPr>
          <w:sz w:val="22"/>
          <w:lang w:val="nl-BE"/>
          <w:rPrChange w:id="163" w:author="Kristien Van Reeth" w:date="2024-12-08T13:41:00Z" w16du:dateUtc="2024-12-08T12:41:00Z">
            <w:rPr>
              <w:sz w:val="22"/>
            </w:rPr>
          </w:rPrChange>
        </w:rPr>
        <w:t xml:space="preserve">, 2015; </w:t>
      </w:r>
      <w:r w:rsidR="007A2800" w:rsidRPr="002D4B44">
        <w:rPr>
          <w:sz w:val="22"/>
          <w:lang w:val="nl-BE"/>
          <w:rPrChange w:id="164" w:author="Kristien Van Reeth" w:date="2024-12-08T13:41:00Z" w16du:dateUtc="2024-12-08T12:41:00Z">
            <w:rPr>
              <w:sz w:val="22"/>
            </w:rPr>
          </w:rPrChange>
        </w:rPr>
        <w:t>Lewis</w:t>
      </w:r>
      <w:r w:rsidR="00556C4F" w:rsidRPr="002D4B44">
        <w:rPr>
          <w:sz w:val="22"/>
          <w:lang w:val="nl-BE"/>
          <w:rPrChange w:id="165" w:author="Kristien Van Reeth" w:date="2024-12-08T13:41:00Z" w16du:dateUtc="2024-12-08T12:41:00Z">
            <w:rPr>
              <w:sz w:val="22"/>
            </w:rPr>
          </w:rPrChange>
        </w:rPr>
        <w:t xml:space="preserve"> </w:t>
      </w:r>
      <w:r w:rsidR="00556C4F" w:rsidRPr="002D4B44">
        <w:rPr>
          <w:i/>
          <w:sz w:val="22"/>
          <w:lang w:val="nl-BE"/>
          <w:rPrChange w:id="166" w:author="Kristien Van Reeth" w:date="2024-12-08T13:41:00Z" w16du:dateUtc="2024-12-08T12:41:00Z">
            <w:rPr>
              <w:i/>
              <w:sz w:val="22"/>
            </w:rPr>
          </w:rPrChange>
        </w:rPr>
        <w:t>et al.</w:t>
      </w:r>
      <w:r w:rsidR="00556C4F" w:rsidRPr="002D4B44">
        <w:rPr>
          <w:sz w:val="22"/>
          <w:lang w:val="nl-BE"/>
          <w:rPrChange w:id="167" w:author="Kristien Van Reeth" w:date="2024-12-08T13:41:00Z" w16du:dateUtc="2024-12-08T12:41:00Z">
            <w:rPr>
              <w:sz w:val="22"/>
            </w:rPr>
          </w:rPrChange>
        </w:rPr>
        <w:t xml:space="preserve">, 2016; Rajão </w:t>
      </w:r>
      <w:r w:rsidR="00556C4F" w:rsidRPr="002D4B44">
        <w:rPr>
          <w:i/>
          <w:sz w:val="22"/>
          <w:lang w:val="nl-BE"/>
          <w:rPrChange w:id="168" w:author="Kristien Van Reeth" w:date="2024-12-08T13:41:00Z" w16du:dateUtc="2024-12-08T12:41:00Z">
            <w:rPr>
              <w:i/>
              <w:sz w:val="22"/>
            </w:rPr>
          </w:rPrChange>
        </w:rPr>
        <w:t>et al.</w:t>
      </w:r>
      <w:r w:rsidR="00556C4F" w:rsidRPr="002D4B44">
        <w:rPr>
          <w:sz w:val="22"/>
          <w:lang w:val="nl-BE"/>
          <w:rPrChange w:id="169" w:author="Kristien Van Reeth" w:date="2024-12-08T13:41:00Z" w16du:dateUtc="2024-12-08T12:41:00Z">
            <w:rPr>
              <w:sz w:val="22"/>
            </w:rPr>
          </w:rPrChange>
        </w:rPr>
        <w:t xml:space="preserve">, 2017; </w:t>
      </w:r>
      <w:r w:rsidR="007A2800" w:rsidRPr="002D4B44">
        <w:rPr>
          <w:sz w:val="22"/>
          <w:lang w:val="nl-BE"/>
          <w:rPrChange w:id="170" w:author="Kristien Van Reeth" w:date="2024-12-08T13:41:00Z" w16du:dateUtc="2024-12-08T12:41:00Z">
            <w:rPr>
              <w:sz w:val="22"/>
            </w:rPr>
          </w:rPrChange>
        </w:rPr>
        <w:t>Gao</w:t>
      </w:r>
      <w:r w:rsidR="00556C4F" w:rsidRPr="002D4B44">
        <w:rPr>
          <w:sz w:val="22"/>
          <w:lang w:val="nl-BE"/>
          <w:rPrChange w:id="171" w:author="Kristien Van Reeth" w:date="2024-12-08T13:41:00Z" w16du:dateUtc="2024-12-08T12:41:00Z">
            <w:rPr>
              <w:sz w:val="22"/>
            </w:rPr>
          </w:rPrChange>
        </w:rPr>
        <w:t xml:space="preserve"> </w:t>
      </w:r>
      <w:r w:rsidR="00556C4F" w:rsidRPr="002D4B44">
        <w:rPr>
          <w:i/>
          <w:sz w:val="22"/>
          <w:lang w:val="nl-BE"/>
          <w:rPrChange w:id="172" w:author="Kristien Van Reeth" w:date="2024-12-08T13:41:00Z" w16du:dateUtc="2024-12-08T12:41:00Z">
            <w:rPr>
              <w:i/>
              <w:sz w:val="22"/>
            </w:rPr>
          </w:rPrChange>
        </w:rPr>
        <w:t>et al.</w:t>
      </w:r>
      <w:r w:rsidR="00556C4F" w:rsidRPr="002D4B44">
        <w:rPr>
          <w:sz w:val="22"/>
          <w:lang w:val="nl-BE"/>
          <w:rPrChange w:id="173" w:author="Kristien Van Reeth" w:date="2024-12-08T13:41:00Z" w16du:dateUtc="2024-12-08T12:41:00Z">
            <w:rPr>
              <w:sz w:val="22"/>
            </w:rPr>
          </w:rPrChange>
        </w:rPr>
        <w:t xml:space="preserve">, 2017; Chastagner </w:t>
      </w:r>
      <w:r w:rsidR="00556C4F" w:rsidRPr="002D4B44">
        <w:rPr>
          <w:i/>
          <w:sz w:val="22"/>
          <w:lang w:val="nl-BE"/>
          <w:rPrChange w:id="174" w:author="Kristien Van Reeth" w:date="2024-12-08T13:41:00Z" w16du:dateUtc="2024-12-08T12:41:00Z">
            <w:rPr>
              <w:i/>
              <w:sz w:val="22"/>
            </w:rPr>
          </w:rPrChange>
        </w:rPr>
        <w:t>et al.</w:t>
      </w:r>
      <w:r w:rsidR="00556C4F" w:rsidRPr="002D4B44">
        <w:rPr>
          <w:sz w:val="22"/>
          <w:lang w:val="nl-BE"/>
          <w:rPrChange w:id="175" w:author="Kristien Van Reeth" w:date="2024-12-08T13:41:00Z" w16du:dateUtc="2024-12-08T12:41:00Z">
            <w:rPr>
              <w:sz w:val="22"/>
            </w:rPr>
          </w:rPrChange>
        </w:rPr>
        <w:t xml:space="preserve">, 2020; Henritzi </w:t>
      </w:r>
      <w:r w:rsidR="00556C4F" w:rsidRPr="002D4B44">
        <w:rPr>
          <w:i/>
          <w:sz w:val="22"/>
          <w:lang w:val="nl-BE"/>
          <w:rPrChange w:id="176" w:author="Kristien Van Reeth" w:date="2024-12-08T13:41:00Z" w16du:dateUtc="2024-12-08T12:41:00Z">
            <w:rPr>
              <w:i/>
              <w:sz w:val="22"/>
            </w:rPr>
          </w:rPrChange>
        </w:rPr>
        <w:t>et al.</w:t>
      </w:r>
      <w:r w:rsidR="00556C4F" w:rsidRPr="002D4B44">
        <w:rPr>
          <w:sz w:val="22"/>
          <w:lang w:val="nl-BE"/>
          <w:rPrChange w:id="177" w:author="Kristien Van Reeth" w:date="2024-12-08T13:41:00Z" w16du:dateUtc="2024-12-08T12:41:00Z">
            <w:rPr>
              <w:sz w:val="22"/>
            </w:rPr>
          </w:rPrChange>
        </w:rPr>
        <w:t xml:space="preserve">, 2020; Chepkwony </w:t>
      </w:r>
      <w:r w:rsidR="00556C4F" w:rsidRPr="002D4B44">
        <w:rPr>
          <w:i/>
          <w:sz w:val="22"/>
          <w:lang w:val="nl-BE"/>
          <w:rPrChange w:id="178" w:author="Kristien Van Reeth" w:date="2024-12-08T13:41:00Z" w16du:dateUtc="2024-12-08T12:41:00Z">
            <w:rPr>
              <w:i/>
              <w:sz w:val="22"/>
            </w:rPr>
          </w:rPrChange>
        </w:rPr>
        <w:t>et al.</w:t>
      </w:r>
      <w:r w:rsidR="00556C4F" w:rsidRPr="002D4B44">
        <w:rPr>
          <w:sz w:val="22"/>
          <w:lang w:val="nl-BE"/>
          <w:rPrChange w:id="179" w:author="Kristien Van Reeth" w:date="2024-12-08T13:41:00Z" w16du:dateUtc="2024-12-08T12:41:00Z">
            <w:rPr>
              <w:sz w:val="22"/>
            </w:rPr>
          </w:rPrChange>
        </w:rPr>
        <w:t xml:space="preserve">, 2021; Hufnagel </w:t>
      </w:r>
      <w:r w:rsidR="00556C4F" w:rsidRPr="002D4B44">
        <w:rPr>
          <w:i/>
          <w:sz w:val="22"/>
          <w:lang w:val="nl-BE"/>
          <w:rPrChange w:id="180" w:author="Kristien Van Reeth" w:date="2024-12-08T13:41:00Z" w16du:dateUtc="2024-12-08T12:41:00Z">
            <w:rPr>
              <w:i/>
              <w:sz w:val="22"/>
            </w:rPr>
          </w:rPrChange>
        </w:rPr>
        <w:t>et al.</w:t>
      </w:r>
      <w:r w:rsidR="00556C4F" w:rsidRPr="002D4B44">
        <w:rPr>
          <w:sz w:val="22"/>
          <w:lang w:val="nl-BE"/>
          <w:rPrChange w:id="181" w:author="Kristien Van Reeth" w:date="2024-12-08T13:41:00Z" w16du:dateUtc="2024-12-08T12:41:00Z">
            <w:rPr>
              <w:sz w:val="22"/>
            </w:rPr>
          </w:rPrChange>
        </w:rPr>
        <w:t>, 2023)</w:t>
      </w:r>
      <w:r w:rsidR="00750D5F" w:rsidRPr="00B245E7">
        <w:rPr>
          <w:sz w:val="22"/>
          <w:szCs w:val="22"/>
        </w:rPr>
        <w:fldChar w:fldCharType="end"/>
      </w:r>
      <w:r w:rsidR="00ED6B1D" w:rsidRPr="002D4B44">
        <w:rPr>
          <w:sz w:val="22"/>
          <w:lang w:val="nl-BE"/>
          <w:rPrChange w:id="182" w:author="Kristien Van Reeth" w:date="2024-12-08T13:41:00Z" w16du:dateUtc="2024-12-08T12:41:00Z">
            <w:rPr>
              <w:sz w:val="22"/>
            </w:rPr>
          </w:rPrChang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55F8DA9C" w:rsidR="00EC0C02" w:rsidRPr="00B245E7" w:rsidRDefault="00ED6B1D" w:rsidP="00B245E7">
      <w:pPr>
        <w:spacing w:line="360" w:lineRule="auto"/>
        <w:rPr>
          <w:sz w:val="22"/>
          <w:szCs w:val="22"/>
        </w:rPr>
      </w:pPr>
      <w:moveFromRangeStart w:id="183" w:author="Coggon, Amelia Charlotte" w:date="2024-12-09T19:06:00Z" w:name="move184663601"/>
      <w:commentRangeStart w:id="184"/>
      <w:moveFrom w:id="185" w:author="Coggon, Amelia Charlotte" w:date="2024-12-09T19:06:00Z" w16du:dateUtc="2024-12-09T18:06:00Z">
        <w:r w:rsidRPr="00B245E7" w:rsidDel="000F4C73">
          <w:rPr>
            <w:sz w:val="22"/>
            <w:szCs w:val="22"/>
          </w:rPr>
          <w:t xml:space="preserve">Swine IAV </w:t>
        </w:r>
        <w:r w:rsidR="003B5C72" w:rsidRPr="00B245E7" w:rsidDel="000F4C73">
          <w:rPr>
            <w:sz w:val="22"/>
            <w:szCs w:val="22"/>
          </w:rPr>
          <w:t xml:space="preserve">causes </w:t>
        </w:r>
        <w:ins w:id="186" w:author="SIMON Gaelle" w:date="2024-11-29T16:37:00Z">
          <w:r w:rsidR="00FE511C" w:rsidDel="000F4C73">
            <w:rPr>
              <w:sz w:val="22"/>
              <w:szCs w:val="22"/>
            </w:rPr>
            <w:t xml:space="preserve">respiratory </w:t>
          </w:r>
        </w:ins>
        <w:r w:rsidR="003B5C72" w:rsidRPr="00B245E7" w:rsidDel="000F4C73">
          <w:rPr>
            <w:sz w:val="22"/>
            <w:szCs w:val="22"/>
          </w:rPr>
          <w:t xml:space="preserve">disease of pigs which is of significant economic concern in Europe </w:t>
        </w:r>
        <w:commentRangeStart w:id="187"/>
        <w:r w:rsidRPr="00B245E7" w:rsidDel="000F4C73">
          <w:rPr>
            <w:sz w:val="22"/>
            <w:szCs w:val="22"/>
          </w:rPr>
          <w:t xml:space="preserve">and in the UK </w:t>
        </w:r>
        <w:commentRangeEnd w:id="187"/>
        <w:r w:rsidR="00F77F35" w:rsidRPr="00B245E7" w:rsidDel="000F4C73">
          <w:rPr>
            <w:rStyle w:val="CommentReference"/>
            <w:rFonts w:eastAsiaTheme="minorHAnsi"/>
            <w:sz w:val="22"/>
            <w:szCs w:val="22"/>
            <w:lang w:eastAsia="en-US"/>
          </w:rPr>
          <w:commentReference w:id="187"/>
        </w:r>
        <w:r w:rsidRPr="00B245E7" w:rsidDel="000F4C73">
          <w:rPr>
            <w:sz w:val="22"/>
            <w:szCs w:val="22"/>
          </w:rPr>
          <w:t>alone, approximately 50% of the adult pig population has been exposed to one or more strains of IAV during their lifetime</w:t>
        </w:r>
        <w:r w:rsidR="006E347D" w:rsidRPr="00B245E7" w:rsidDel="000F4C73">
          <w:rPr>
            <w:sz w:val="22"/>
            <w:szCs w:val="22"/>
          </w:rPr>
          <w:t xml:space="preserve"> </w:t>
        </w:r>
        <w:commentRangeEnd w:id="184"/>
        <w:r w:rsidR="00BB729E" w:rsidDel="000F4C73">
          <w:rPr>
            <w:rStyle w:val="CommentReference"/>
            <w:rFonts w:asciiTheme="minorHAnsi" w:eastAsiaTheme="minorHAnsi" w:hAnsiTheme="minorHAnsi" w:cstheme="minorBidi"/>
            <w:lang w:eastAsia="en-US"/>
          </w:rPr>
          <w:commentReference w:id="184"/>
        </w:r>
        <w:r w:rsidR="00133B62" w:rsidRPr="00B245E7" w:rsidDel="000F4C73">
          <w:rPr>
            <w:sz w:val="22"/>
            <w:szCs w:val="22"/>
          </w:rPr>
          <w:fldChar w:fldCharType="begin"/>
        </w:r>
        <w:r w:rsidR="007135D9" w:rsidDel="000F4C73">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133B62" w:rsidRPr="00B245E7" w:rsidDel="000F4C73">
          <w:rPr>
            <w:sz w:val="22"/>
            <w:szCs w:val="22"/>
          </w:rPr>
          <w:fldChar w:fldCharType="separate"/>
        </w:r>
        <w:r w:rsidR="00133B62" w:rsidRPr="00B245E7" w:rsidDel="000F4C73">
          <w:rPr>
            <w:sz w:val="22"/>
            <w:szCs w:val="22"/>
          </w:rPr>
          <w:t xml:space="preserve">(Henritzi </w:t>
        </w:r>
        <w:r w:rsidR="00133B62" w:rsidRPr="00B245E7" w:rsidDel="000F4C73">
          <w:rPr>
            <w:i/>
            <w:iCs/>
            <w:sz w:val="22"/>
            <w:szCs w:val="22"/>
          </w:rPr>
          <w:t>et al.</w:t>
        </w:r>
        <w:r w:rsidR="00133B62" w:rsidRPr="00B245E7" w:rsidDel="000F4C73">
          <w:rPr>
            <w:sz w:val="22"/>
            <w:szCs w:val="22"/>
          </w:rPr>
          <w:t>, 2020)</w:t>
        </w:r>
        <w:r w:rsidR="00133B62" w:rsidRPr="00B245E7" w:rsidDel="000F4C73">
          <w:rPr>
            <w:sz w:val="22"/>
            <w:szCs w:val="22"/>
          </w:rPr>
          <w:fldChar w:fldCharType="end"/>
        </w:r>
        <w:r w:rsidRPr="00B245E7" w:rsidDel="000F4C73">
          <w:rPr>
            <w:sz w:val="22"/>
            <w:szCs w:val="22"/>
          </w:rPr>
          <w:t xml:space="preserve">. </w:t>
        </w:r>
      </w:moveFrom>
      <w:moveFromRangeEnd w:id="183"/>
      <w:r w:rsidR="00E3501C" w:rsidRPr="00B245E7">
        <w:rPr>
          <w:sz w:val="22"/>
          <w:szCs w:val="22"/>
        </w:rPr>
        <w:t xml:space="preserve">A </w:t>
      </w:r>
      <w:commentRangeStart w:id="188"/>
      <w:r w:rsidR="00E3501C" w:rsidRPr="00B245E7">
        <w:rPr>
          <w:sz w:val="22"/>
          <w:szCs w:val="22"/>
        </w:rPr>
        <w:t xml:space="preserve">coordinated </w:t>
      </w:r>
      <w:commentRangeEnd w:id="188"/>
      <w:r w:rsidR="00E3501C" w:rsidRPr="00B245E7">
        <w:rPr>
          <w:rStyle w:val="CommentReference"/>
          <w:rFonts w:eastAsiaTheme="minorHAnsi"/>
          <w:sz w:val="22"/>
          <w:szCs w:val="22"/>
          <w:lang w:eastAsia="en-US"/>
        </w:rPr>
        <w:commentReference w:id="188"/>
      </w:r>
      <w:r w:rsidR="00E3501C" w:rsidRPr="00B245E7">
        <w:rPr>
          <w:sz w:val="22"/>
          <w:szCs w:val="22"/>
        </w:rPr>
        <w:t xml:space="preserve">European </w:t>
      </w:r>
      <w:r w:rsidRPr="00B245E7">
        <w:rPr>
          <w:sz w:val="22"/>
          <w:szCs w:val="22"/>
        </w:rPr>
        <w:t xml:space="preserve">swine </w:t>
      </w:r>
      <w:r w:rsidR="00E3501C" w:rsidRPr="00B245E7">
        <w:rPr>
          <w:sz w:val="22"/>
          <w:szCs w:val="22"/>
        </w:rPr>
        <w:t xml:space="preserve">IAV </w:t>
      </w:r>
      <w:r w:rsidRPr="00B245E7">
        <w:rPr>
          <w:sz w:val="22"/>
          <w:szCs w:val="22"/>
        </w:rPr>
        <w:t xml:space="preserve">surveillance network identified </w:t>
      </w:r>
      <w:r w:rsidR="005B211E" w:rsidRPr="00B245E7">
        <w:rPr>
          <w:sz w:val="22"/>
          <w:szCs w:val="22"/>
        </w:rPr>
        <w:t xml:space="preserve">23 distinct gene constellations of </w:t>
      </w:r>
      <w:r w:rsidRPr="00B245E7">
        <w:rPr>
          <w:sz w:val="22"/>
          <w:szCs w:val="22"/>
        </w:rPr>
        <w:t xml:space="preserve">enzootic </w:t>
      </w:r>
      <w:r w:rsidR="00656998" w:rsidRPr="00B245E7">
        <w:rPr>
          <w:sz w:val="22"/>
          <w:szCs w:val="22"/>
        </w:rPr>
        <w:t>1A</w:t>
      </w:r>
      <w:r w:rsidR="009923C6" w:rsidRPr="00B245E7" w:rsidDel="009923C6">
        <w:rPr>
          <w:sz w:val="22"/>
          <w:szCs w:val="22"/>
        </w:rPr>
        <w:t xml:space="preserve"> </w:t>
      </w:r>
      <w:commentRangeStart w:id="189"/>
      <w:r w:rsidR="00656998" w:rsidRPr="00B245E7">
        <w:rPr>
          <w:sz w:val="22"/>
          <w:szCs w:val="22"/>
        </w:rPr>
        <w:t>lineage</w:t>
      </w:r>
      <w:r w:rsidR="009923C6" w:rsidRPr="00B245E7">
        <w:rPr>
          <w:sz w:val="22"/>
          <w:szCs w:val="22"/>
        </w:rPr>
        <w:t xml:space="preserve"> </w:t>
      </w:r>
      <w:commentRangeEnd w:id="189"/>
      <w:r w:rsidR="00D13292" w:rsidRPr="00B245E7">
        <w:rPr>
          <w:rStyle w:val="CommentReference"/>
          <w:rFonts w:eastAsiaTheme="minorHAnsi"/>
          <w:sz w:val="22"/>
          <w:szCs w:val="22"/>
          <w:lang w:eastAsia="en-US"/>
        </w:rPr>
        <w:commentReference w:id="189"/>
      </w:r>
      <w:r w:rsidR="009923C6" w:rsidRPr="00B245E7">
        <w:rPr>
          <w:sz w:val="22"/>
          <w:szCs w:val="22"/>
        </w:rPr>
        <w:t>(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Pr="00B245E7">
        <w:rPr>
          <w:sz w:val="22"/>
          <w:szCs w:val="22"/>
        </w:rPr>
        <w:t xml:space="preserve"> and </w:t>
      </w:r>
      <w:r w:rsidR="005B211E" w:rsidRPr="00B245E7">
        <w:rPr>
          <w:sz w:val="22"/>
          <w:szCs w:val="22"/>
        </w:rPr>
        <w:t xml:space="preserve">human-like </w:t>
      </w:r>
      <w:r w:rsidRPr="00B245E7">
        <w:rPr>
          <w:sz w:val="22"/>
          <w:szCs w:val="22"/>
        </w:rPr>
        <w:t xml:space="preserve">H3N2 subtypes in European pigs </w:t>
      </w:r>
      <w:r w:rsidR="003B5C72" w:rsidRPr="00B245E7">
        <w:rPr>
          <w:sz w:val="22"/>
          <w:szCs w:val="22"/>
        </w:rPr>
        <w:t xml:space="preserve">from </w:t>
      </w:r>
      <w:r w:rsidRPr="00B245E7">
        <w:rPr>
          <w:sz w:val="22"/>
          <w:szCs w:val="22"/>
        </w:rPr>
        <w:t xml:space="preserve">2010 </w:t>
      </w:r>
      <w:r w:rsidR="003B5C72" w:rsidRPr="00B245E7">
        <w:rPr>
          <w:sz w:val="22"/>
          <w:szCs w:val="22"/>
        </w:rPr>
        <w:t xml:space="preserve">to </w:t>
      </w:r>
      <w:r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nRu8OylY","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D26C66" w:rsidRPr="00B245E7">
        <w:rPr>
          <w:sz w:val="22"/>
          <w:szCs w:val="22"/>
        </w:rPr>
        <w:t xml:space="preserve">(Henritzi </w:t>
      </w:r>
      <w:r w:rsidR="00D26C66" w:rsidRPr="00B245E7">
        <w:rPr>
          <w:i/>
          <w:iCs/>
          <w:sz w:val="22"/>
          <w:szCs w:val="22"/>
        </w:rPr>
        <w:t>et al.</w:t>
      </w:r>
      <w:r w:rsidR="00D26C66" w:rsidRPr="00B245E7">
        <w:rPr>
          <w:sz w:val="22"/>
          <w:szCs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5A7CDC">
        <w:rPr>
          <w:sz w:val="22"/>
          <w:lang w:val="fr-FR"/>
          <w:rPrChange w:id="190" w:author="SIMON Gaelle" w:date="2024-12-08T13:41:00Z" w16du:dateUtc="2024-12-08T12:41:00Z">
            <w:rPr>
              <w:sz w:val="22"/>
            </w:rPr>
          </w:rPrChange>
        </w:rPr>
        <w:instrText>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w:instrText>
      </w:r>
      <w:r w:rsidR="007135D9" w:rsidRPr="0032323B">
        <w:rPr>
          <w:sz w:val="22"/>
          <w:lang w:val="fr-FR"/>
          <w:rPrChange w:id="191" w:author="RICHARD Gautier" w:date="2024-12-08T13:41:00Z" w16du:dateUtc="2024-12-08T12:41:00Z">
            <w:rPr>
              <w:sz w:val="22"/>
            </w:rPr>
          </w:rPrChange>
        </w:rPr>
        <w:instrText xml:space="preserve">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32323B">
        <w:rPr>
          <w:sz w:val="22"/>
          <w:lang w:val="fr-FR"/>
          <w:rPrChange w:id="192" w:author="RICHARD Gautier" w:date="2024-12-08T13:41:00Z" w16du:dateUtc="2024-12-08T12:41:00Z">
            <w:rPr>
              <w:sz w:val="22"/>
            </w:rPr>
          </w:rPrChange>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32323B">
        <w:rPr>
          <w:sz w:val="22"/>
          <w:lang w:val="fr-FR"/>
          <w:rPrChange w:id="193" w:author="RICHARD Gautier" w:date="2024-12-08T13:41:00Z" w16du:dateUtc="2024-12-08T12:41:00Z">
            <w:rPr>
              <w:sz w:val="22"/>
            </w:rPr>
          </w:rPrChange>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32323B">
        <w:rPr>
          <w:sz w:val="22"/>
          <w:lang w:val="fr-FR"/>
          <w:rPrChange w:id="194" w:author="RICHARD Gautier" w:date="2024-12-08T13:41:00Z" w16du:dateUtc="2024-12-08T12:41:00Z">
            <w:rPr>
              <w:sz w:val="22"/>
            </w:rPr>
          </w:rPrChange>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commentRangeStart w:id="195"/>
      <w:r w:rsidR="005D0D90" w:rsidRPr="00B245E7">
        <w:rPr>
          <w:sz w:val="22"/>
          <w:szCs w:val="22"/>
        </w:rPr>
        <w:fldChar w:fldCharType="begin"/>
      </w:r>
      <w:r w:rsidR="007135D9" w:rsidRPr="0032323B">
        <w:rPr>
          <w:sz w:val="22"/>
          <w:lang w:val="fr-FR"/>
          <w:rPrChange w:id="196" w:author="RICHARD Gautier" w:date="2024-12-08T13:41:00Z" w16du:dateUtc="2024-12-08T12:41:00Z">
            <w:rPr>
              <w:sz w:val="22"/>
            </w:rPr>
          </w:rPrChange>
        </w:rPr>
        <w:instrText xml:space="preserve"> ADDIN ZOTERO_ITEM CSL_CITATION {</w:instrText>
      </w:r>
      <w:r w:rsidR="007135D9" w:rsidRPr="00ED76AA">
        <w:rPr>
          <w:sz w:val="22"/>
          <w:lang w:val="en-US"/>
          <w:rPrChange w:id="197" w:author="SIMON Gaelle" w:date="2024-12-08T13:41:00Z" w16du:dateUtc="2024-12-08T12:41:00Z">
            <w:rPr>
              <w:sz w:val="22"/>
            </w:rPr>
          </w:rPrChange>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commentRangeEnd w:id="195"/>
      <w:r w:rsidR="005C62D6" w:rsidRPr="00B245E7">
        <w:rPr>
          <w:rStyle w:val="CommentReference"/>
          <w:rFonts w:eastAsiaTheme="minorHAnsi"/>
          <w:sz w:val="22"/>
          <w:szCs w:val="22"/>
          <w:lang w:eastAsia="en-US"/>
        </w:rPr>
        <w:commentReference w:id="195"/>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complicate</w:t>
      </w:r>
      <w:r w:rsidR="00117C7F" w:rsidRPr="00B245E7">
        <w:rPr>
          <w:sz w:val="22"/>
          <w:szCs w:val="22"/>
        </w:rPr>
        <w:t>s</w:t>
      </w:r>
      <w:r w:rsidR="00D26C66" w:rsidRPr="00B245E7">
        <w:rPr>
          <w:sz w:val="22"/>
          <w:szCs w:val="22"/>
        </w:rPr>
        <w:t xml:space="preserve"> control measures and pose</w:t>
      </w:r>
      <w:r w:rsidR="00117C7F" w:rsidRPr="00B245E7">
        <w:rPr>
          <w:sz w:val="22"/>
          <w:szCs w:val="22"/>
        </w:rPr>
        <w:t>s</w:t>
      </w:r>
      <w:r w:rsidR="00D26C66" w:rsidRPr="00B245E7">
        <w:rPr>
          <w:sz w:val="22"/>
          <w:szCs w:val="22"/>
        </w:rPr>
        <w:t xml:space="preserve"> a </w:t>
      </w:r>
      <w:r w:rsidR="009D0712" w:rsidRPr="00B245E7">
        <w:rPr>
          <w:sz w:val="22"/>
          <w:szCs w:val="22"/>
        </w:rPr>
        <w:t xml:space="preserve">zoonotic and pre-pandemic </w:t>
      </w:r>
      <w:r w:rsidR="00D26C66" w:rsidRPr="00B245E7">
        <w:rPr>
          <w:sz w:val="22"/>
          <w:szCs w:val="22"/>
        </w:rPr>
        <w:t xml:space="preserve">concern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2CF3F1E2" w:rsidR="00ED6B1D" w:rsidRPr="00B245E7" w:rsidRDefault="00224FAC" w:rsidP="00B245E7">
      <w:pPr>
        <w:spacing w:line="360" w:lineRule="auto"/>
        <w:rPr>
          <w:sz w:val="22"/>
          <w:szCs w:val="22"/>
        </w:rPr>
      </w:pPr>
      <w:commentRangeStart w:id="198"/>
      <w:commentRangeStart w:id="199"/>
      <w:commentRangeStart w:id="200"/>
      <w:r w:rsidRPr="00B245E7">
        <w:rPr>
          <w:sz w:val="22"/>
          <w:szCs w:val="22"/>
        </w:rPr>
        <w:t>A stra</w:t>
      </w:r>
      <w:r w:rsidR="0070298D" w:rsidRPr="00B245E7">
        <w:rPr>
          <w:sz w:val="22"/>
          <w:szCs w:val="22"/>
        </w:rPr>
        <w:t xml:space="preserve">tegy </w:t>
      </w:r>
      <w:commentRangeEnd w:id="198"/>
      <w:r w:rsidR="0070298D" w:rsidRPr="00B245E7">
        <w:rPr>
          <w:rStyle w:val="CommentReference"/>
          <w:rFonts w:eastAsiaTheme="minorHAnsi"/>
          <w:sz w:val="22"/>
          <w:szCs w:val="22"/>
          <w:lang w:eastAsia="en-US"/>
        </w:rPr>
        <w:commentReference w:id="198"/>
      </w:r>
      <w:commentRangeEnd w:id="199"/>
      <w:r w:rsidR="0070298D" w:rsidRPr="00B245E7">
        <w:rPr>
          <w:rStyle w:val="CommentReference"/>
          <w:rFonts w:eastAsiaTheme="minorHAnsi"/>
          <w:sz w:val="22"/>
          <w:szCs w:val="22"/>
          <w:lang w:eastAsia="en-US"/>
        </w:rPr>
        <w:commentReference w:id="199"/>
      </w:r>
      <w:commentRangeEnd w:id="200"/>
      <w:r w:rsidR="009D2A04">
        <w:rPr>
          <w:rStyle w:val="CommentReference"/>
          <w:rFonts w:asciiTheme="minorHAnsi" w:eastAsiaTheme="minorHAnsi" w:hAnsiTheme="minorHAnsi" w:cstheme="minorBidi"/>
          <w:lang w:eastAsia="en-US"/>
        </w:rPr>
        <w:commentReference w:id="200"/>
      </w:r>
      <w:r w:rsidR="0070298D" w:rsidRPr="00B245E7">
        <w:rPr>
          <w:sz w:val="22"/>
          <w:szCs w:val="22"/>
        </w:rPr>
        <w:t>to minimi</w:t>
      </w:r>
      <w:r w:rsidR="008D1CBB" w:rsidRPr="00B245E7">
        <w:rPr>
          <w:sz w:val="22"/>
          <w:szCs w:val="22"/>
        </w:rPr>
        <w:t>s</w:t>
      </w:r>
      <w:r w:rsidR="0070298D" w:rsidRPr="00B245E7">
        <w:rPr>
          <w:sz w:val="22"/>
          <w:szCs w:val="22"/>
        </w:rPr>
        <w:t>e the</w:t>
      </w:r>
      <w:ins w:id="201" w:author="Coggon, Amelia Charlotte" w:date="2024-12-08T14:02:00Z" w16du:dateUtc="2024-12-08T13:02:00Z">
        <w:r w:rsidR="00FA4CA7">
          <w:rPr>
            <w:sz w:val="22"/>
            <w:szCs w:val="22"/>
          </w:rPr>
          <w:t xml:space="preserve"> economic losses associated with disease burden in </w:t>
        </w:r>
      </w:ins>
      <w:ins w:id="202" w:author="Coggon, Amelia Charlotte" w:date="2024-12-08T14:03:00Z" w16du:dateUtc="2024-12-08T13:03:00Z">
        <w:r w:rsidR="00FA4CA7">
          <w:rPr>
            <w:sz w:val="22"/>
            <w:szCs w:val="22"/>
          </w:rPr>
          <w:t>pigs</w:t>
        </w:r>
      </w:ins>
      <w:ins w:id="203" w:author="Coggon, Amelia Charlotte" w:date="2024-12-08T14:02:00Z" w16du:dateUtc="2024-12-08T13:02:00Z">
        <w:r w:rsidR="00FA4CA7">
          <w:rPr>
            <w:sz w:val="22"/>
            <w:szCs w:val="22"/>
          </w:rPr>
          <w:t>, which also</w:t>
        </w:r>
      </w:ins>
      <w:ins w:id="204" w:author="Coggon, Amelia Charlotte" w:date="2024-12-08T14:03:00Z" w16du:dateUtc="2024-12-08T13:03:00Z">
        <w:r w:rsidR="00FA4CA7">
          <w:rPr>
            <w:sz w:val="22"/>
            <w:szCs w:val="22"/>
          </w:rPr>
          <w:t xml:space="preserve"> reduces</w:t>
        </w:r>
      </w:ins>
      <w:r w:rsidR="0070298D" w:rsidRPr="00B245E7">
        <w:rPr>
          <w:sz w:val="22"/>
          <w:szCs w:val="22"/>
        </w:rPr>
        <w:t xml:space="preserve"> </w:t>
      </w:r>
      <w:ins w:id="205" w:author="Coggon, Amelia Charlotte" w:date="2024-12-08T14:03:00Z" w16du:dateUtc="2024-12-08T13:03:00Z">
        <w:r w:rsidR="00FA4CA7">
          <w:rPr>
            <w:sz w:val="22"/>
            <w:szCs w:val="22"/>
          </w:rPr>
          <w:t xml:space="preserve">the </w:t>
        </w:r>
      </w:ins>
      <w:r w:rsidR="0070298D" w:rsidRPr="00B245E7">
        <w:rPr>
          <w:sz w:val="22"/>
          <w:szCs w:val="22"/>
        </w:rPr>
        <w:t xml:space="preserve">risk of IAV transmission </w:t>
      </w:r>
      <w:commentRangeStart w:id="206"/>
      <w:r w:rsidR="0070298D" w:rsidRPr="00B245E7">
        <w:rPr>
          <w:sz w:val="22"/>
          <w:szCs w:val="22"/>
        </w:rPr>
        <w:t xml:space="preserve">from </w:t>
      </w:r>
      <w:del w:id="207" w:author="Coggon, Amelia Charlotte" w:date="2024-12-08T14:03:00Z" w16du:dateUtc="2024-12-08T13:03:00Z">
        <w:r w:rsidR="0070298D" w:rsidRPr="00B245E7" w:rsidDel="00FA4CA7">
          <w:rPr>
            <w:sz w:val="22"/>
            <w:szCs w:val="22"/>
          </w:rPr>
          <w:delText xml:space="preserve">swine </w:delText>
        </w:r>
      </w:del>
      <w:ins w:id="208" w:author="Coggon, Amelia Charlotte" w:date="2024-12-08T14:03:00Z" w16du:dateUtc="2024-12-08T13:03:00Z">
        <w:r w:rsidR="00FA4CA7">
          <w:rPr>
            <w:sz w:val="22"/>
            <w:szCs w:val="22"/>
          </w:rPr>
          <w:t>pigs</w:t>
        </w:r>
        <w:r w:rsidR="00FA4CA7" w:rsidRPr="00B245E7">
          <w:rPr>
            <w:sz w:val="22"/>
            <w:szCs w:val="22"/>
          </w:rPr>
          <w:t xml:space="preserve"> </w:t>
        </w:r>
      </w:ins>
      <w:r w:rsidR="0070298D" w:rsidRPr="00B245E7">
        <w:rPr>
          <w:sz w:val="22"/>
          <w:szCs w:val="22"/>
        </w:rPr>
        <w:t>to human</w:t>
      </w:r>
      <w:ins w:id="209" w:author="Coggon, Amelia Charlotte" w:date="2024-12-09T19:12:00Z" w16du:dateUtc="2024-12-09T18:12:00Z">
        <w:r w:rsidR="000F4C73">
          <w:rPr>
            <w:sz w:val="22"/>
            <w:szCs w:val="22"/>
          </w:rPr>
          <w:t>,</w:t>
        </w:r>
      </w:ins>
      <w:del w:id="210" w:author="Coggon, Amelia Charlotte" w:date="2024-12-09T19:12:00Z" w16du:dateUtc="2024-12-09T18:12:00Z">
        <w:r w:rsidR="0070298D" w:rsidRPr="00B245E7" w:rsidDel="000F4C73">
          <w:rPr>
            <w:sz w:val="22"/>
            <w:szCs w:val="22"/>
          </w:rPr>
          <w:delText>s</w:delText>
        </w:r>
      </w:del>
      <w:r w:rsidR="0070298D" w:rsidRPr="00B245E7">
        <w:rPr>
          <w:sz w:val="22"/>
          <w:szCs w:val="22"/>
        </w:rPr>
        <w:t xml:space="preserve"> </w:t>
      </w:r>
      <w:commentRangeEnd w:id="206"/>
      <w:r w:rsidR="00ED76AA">
        <w:rPr>
          <w:rStyle w:val="CommentReference"/>
          <w:rFonts w:asciiTheme="minorHAnsi" w:eastAsiaTheme="minorHAnsi" w:hAnsiTheme="minorHAnsi" w:cstheme="minorBidi"/>
          <w:lang w:eastAsia="en-US"/>
        </w:rPr>
        <w:commentReference w:id="206"/>
      </w:r>
      <w:r w:rsidR="0070298D" w:rsidRPr="00B245E7">
        <w:rPr>
          <w:sz w:val="22"/>
          <w:szCs w:val="22"/>
        </w:rPr>
        <w:t xml:space="preserve">is the use of vaccines in </w:t>
      </w:r>
      <w:del w:id="211" w:author="Coggon, Amelia Charlotte" w:date="2024-12-08T14:03:00Z" w16du:dateUtc="2024-12-08T13:03:00Z">
        <w:r w:rsidR="0070298D" w:rsidRPr="00B245E7" w:rsidDel="00FA4CA7">
          <w:rPr>
            <w:sz w:val="22"/>
            <w:szCs w:val="22"/>
          </w:rPr>
          <w:delText xml:space="preserve">swine </w:delText>
        </w:r>
      </w:del>
      <w:ins w:id="212" w:author="Coggon, Amelia Charlotte" w:date="2024-12-08T14:03:00Z" w16du:dateUtc="2024-12-08T13:03:00Z">
        <w:r w:rsidR="00FA4CA7">
          <w:rPr>
            <w:sz w:val="22"/>
            <w:szCs w:val="22"/>
          </w:rPr>
          <w:t>pig</w:t>
        </w:r>
        <w:r w:rsidR="00FA4CA7" w:rsidRPr="00B245E7">
          <w:rPr>
            <w:sz w:val="22"/>
            <w:szCs w:val="22"/>
          </w:rPr>
          <w:t xml:space="preserve"> </w:t>
        </w:r>
      </w:ins>
      <w:r w:rsidR="0070298D" w:rsidRPr="00B245E7">
        <w:rPr>
          <w:sz w:val="22"/>
          <w:szCs w:val="22"/>
        </w:rPr>
        <w:t xml:space="preserve">populations. </w:t>
      </w:r>
      <w:ins w:id="213" w:author="SIMON Gaelle" w:date="2024-11-29T16:48:00Z">
        <w:r w:rsidR="00ED76AA">
          <w:rPr>
            <w:sz w:val="22"/>
            <w:szCs w:val="22"/>
          </w:rPr>
          <w:t xml:space="preserve">In Europe, </w:t>
        </w:r>
      </w:ins>
      <w:del w:id="214" w:author="SIMON Gaelle" w:date="2024-11-29T16:48:00Z">
        <w:r w:rsidR="00ED6B1D" w:rsidRPr="00B245E7" w:rsidDel="00ED76AA">
          <w:rPr>
            <w:sz w:val="22"/>
            <w:szCs w:val="22"/>
          </w:rPr>
          <w:delText>M</w:delText>
        </w:r>
      </w:del>
      <w:ins w:id="215" w:author="SIMON Gaelle" w:date="2024-11-29T16:48:00Z">
        <w:r w:rsidR="00ED76AA">
          <w:rPr>
            <w:sz w:val="22"/>
            <w:szCs w:val="22"/>
          </w:rPr>
          <w:t>m</w:t>
        </w:r>
      </w:ins>
      <w:ins w:id="216" w:author="SIMON Gaelle" w:date="2024-12-08T13:34:00Z" w16du:dateUtc="2024-12-08T12:34:00Z">
        <w:r w:rsidR="00ED6B1D" w:rsidRPr="00B245E7">
          <w:rPr>
            <w:sz w:val="22"/>
            <w:szCs w:val="22"/>
          </w:rPr>
          <w:t>ost</w:t>
        </w:r>
      </w:ins>
      <w:del w:id="217" w:author="SIMON Gaelle" w:date="2024-12-08T13:34:00Z" w16du:dateUtc="2024-12-08T12:34:00Z">
        <w:r w:rsidR="00ED6B1D" w:rsidRPr="00B245E7">
          <w:rPr>
            <w:sz w:val="22"/>
            <w:szCs w:val="22"/>
          </w:rPr>
          <w:delText>Most</w:delText>
        </w:r>
      </w:del>
      <w:r w:rsidR="00ED6B1D" w:rsidRPr="00B245E7">
        <w:rPr>
          <w:sz w:val="22"/>
          <w:szCs w:val="22"/>
        </w:rPr>
        <w:t xml:space="preserve"> commercial vaccines against influenza A virus in swine are inactivated, multivalent (H1N1, H3N2, and/or H1N2) whole‐virus vaccines with an adjuvant. </w:t>
      </w:r>
      <w:del w:id="218" w:author="Coggon, Amelia Charlotte" w:date="2024-12-08T14:04:00Z" w16du:dateUtc="2024-12-08T13:04:00Z">
        <w:r w:rsidR="00ED6B1D" w:rsidRPr="00B245E7" w:rsidDel="00FA4CA7">
          <w:rPr>
            <w:sz w:val="22"/>
            <w:szCs w:val="22"/>
          </w:rPr>
          <w:delText xml:space="preserve">In keeping with the antigenic and genetic differences between IAVs circulating pigs in different regions, </w:delText>
        </w:r>
        <w:commentRangeStart w:id="219"/>
        <w:r w:rsidR="00ED6B1D" w:rsidRPr="00B245E7" w:rsidDel="00FA4CA7">
          <w:rPr>
            <w:sz w:val="22"/>
            <w:szCs w:val="22"/>
          </w:rPr>
          <w:delText>the vaccines for each region contain different strains</w:delText>
        </w:r>
        <w:commentRangeEnd w:id="219"/>
        <w:r w:rsidR="00681E27" w:rsidDel="00FA4CA7">
          <w:rPr>
            <w:rStyle w:val="CommentReference"/>
            <w:rFonts w:asciiTheme="minorHAnsi" w:eastAsiaTheme="minorHAnsi" w:hAnsiTheme="minorHAnsi" w:cstheme="minorBidi"/>
            <w:lang w:eastAsia="en-US"/>
          </w:rPr>
          <w:commentReference w:id="219"/>
        </w:r>
        <w:r w:rsidR="00ED6B1D" w:rsidRPr="00B245E7" w:rsidDel="00FA4CA7">
          <w:rPr>
            <w:sz w:val="22"/>
            <w:szCs w:val="22"/>
          </w:rPr>
          <w:delText xml:space="preserve">. </w:delText>
        </w:r>
        <w:r w:rsidR="00553B13" w:rsidRPr="00B245E7" w:rsidDel="00FA4CA7">
          <w:rPr>
            <w:sz w:val="22"/>
            <w:szCs w:val="22"/>
          </w:rPr>
          <w:delText xml:space="preserve">However, </w:delText>
        </w:r>
      </w:del>
      <w:ins w:id="220" w:author="Coggon, Amelia Charlotte" w:date="2024-12-08T14:04:00Z" w16du:dateUtc="2024-12-08T13:04:00Z">
        <w:r w:rsidR="00FA4CA7">
          <w:rPr>
            <w:sz w:val="22"/>
            <w:szCs w:val="22"/>
          </w:rPr>
          <w:t>T</w:t>
        </w:r>
      </w:ins>
      <w:del w:id="221" w:author="Coggon, Amelia Charlotte" w:date="2024-12-08T14:04:00Z" w16du:dateUtc="2024-12-08T13:04:00Z">
        <w:r w:rsidR="00553B13" w:rsidRPr="00B245E7" w:rsidDel="00FA4CA7">
          <w:rPr>
            <w:sz w:val="22"/>
            <w:szCs w:val="22"/>
          </w:rPr>
          <w:delText>t</w:delText>
        </w:r>
      </w:del>
      <w:r w:rsidR="00ED6B1D" w:rsidRPr="00B245E7">
        <w:rPr>
          <w:sz w:val="22"/>
          <w:szCs w:val="22"/>
        </w:rPr>
        <w:t xml:space="preserve">here is no formal system for recommending swine influenza vaccine strains, and the current diversity in IAVs in pigs complicates control by </w:t>
      </w:r>
      <w:ins w:id="222" w:author="Coggon, Amelia Charlotte" w:date="2024-12-09T19:13:00Z" w16du:dateUtc="2024-12-09T18:13:00Z">
        <w:r w:rsidR="000F4C73">
          <w:rPr>
            <w:sz w:val="22"/>
            <w:szCs w:val="22"/>
          </w:rPr>
          <w:t xml:space="preserve">use of </w:t>
        </w:r>
      </w:ins>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7135D9">
        <w:rPr>
          <w:sz w:val="22"/>
          <w:szCs w:val="22"/>
        </w:rPr>
        <w:instrText xml:space="preserve"> ADDIN ZOTERO_ITEM CSL_CITATION {"citationID":"74qZ59m5","properties":{"formattedCitation":"(Vincent {\\i{}et al.}, 2017)","plainCitation":"(Vincent et al., 2017)","noteIndex":0},"citationItems":[{"id":"7HjIxZio/Ubr2C4wP","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xml:space="preserve">, antigenic drift, the time needed to approve and license veterinary vaccine products, </w:t>
      </w:r>
      <w:r w:rsidR="00ED6B1D" w:rsidRPr="00B245E7">
        <w:rPr>
          <w:sz w:val="22"/>
          <w:szCs w:val="22"/>
        </w:rPr>
        <w:lastRenderedPageBreak/>
        <w:t>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7135D9">
        <w:rPr>
          <w:sz w:val="22"/>
          <w:szCs w:val="22"/>
        </w:rPr>
        <w:instrText xml:space="preserve"> ADDIN ZOTERO_ITEM CSL_CITATION {"citationID":"Z7MfdAGH","properties":{"formattedCitation":"(Platt {\\i{}et al.}, 2011)","plainCitation":"(Platt et al., 2011)","noteIndex":0},"citationItems":[{"id":"7HjIxZio/GGwhBFYf","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ins w:id="223" w:author="Ian Brown" w:date="2024-11-25T15:19:00Z">
        <w:r w:rsidR="00E626E2">
          <w:rPr>
            <w:sz w:val="22"/>
            <w:szCs w:val="22"/>
          </w:rPr>
          <w:t>,</w:t>
        </w:r>
      </w:ins>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HA genes and may be associated with partially effective vaccines</w:t>
      </w:r>
      <w:r w:rsidR="006E347D" w:rsidRPr="00B245E7">
        <w:rPr>
          <w:sz w:val="22"/>
          <w:szCs w:val="22"/>
        </w:rPr>
        <w:t xml:space="preserve"> </w:t>
      </w:r>
      <w:r w:rsidR="00ED6B1D" w:rsidRPr="00B245E7">
        <w:rPr>
          <w:sz w:val="22"/>
          <w:szCs w:val="22"/>
        </w:rPr>
        <w:fldChar w:fldCharType="begin"/>
      </w:r>
      <w:r w:rsidR="007135D9">
        <w:rPr>
          <w:sz w:val="22"/>
          <w:szCs w:val="22"/>
        </w:rPr>
        <w:instrText xml:space="preserve"> ADDIN ZOTERO_ITEM CSL_CITATION {"citationID":"6l6XCA48","properties":{"formattedCitation":"(Kitikoon {\\i{}et al.}, 2013)","plainCitation":"(Kitikoon et al., 2013)","noteIndex":0},"citationItems":[{"id":"7HjIxZio/TktWLpe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ins w:id="224" w:author="Coggon, Amelia Charlotte" w:date="2024-12-08T14:04:00Z" w16du:dateUtc="2024-12-08T13:04:00Z">
        <w:r w:rsidR="00FA4CA7">
          <w:rPr>
            <w:sz w:val="22"/>
            <w:szCs w:val="22"/>
          </w:rPr>
          <w:t xml:space="preserve">clinically </w:t>
        </w:r>
      </w:ins>
      <w:commentRangeStart w:id="225"/>
      <w:r w:rsidR="00ED6B1D" w:rsidRPr="00B245E7">
        <w:rPr>
          <w:sz w:val="22"/>
          <w:szCs w:val="22"/>
        </w:rPr>
        <w:t>protect</w:t>
      </w:r>
      <w:commentRangeEnd w:id="225"/>
      <w:r w:rsidR="00681E27">
        <w:rPr>
          <w:rStyle w:val="CommentReference"/>
          <w:rFonts w:asciiTheme="minorHAnsi" w:eastAsiaTheme="minorHAnsi" w:hAnsiTheme="minorHAnsi" w:cstheme="minorBidi"/>
          <w:lang w:eastAsia="en-US"/>
        </w:rPr>
        <w:commentReference w:id="225"/>
      </w:r>
      <w:r w:rsidR="00ED6B1D" w:rsidRPr="00B245E7">
        <w:rPr>
          <w:sz w:val="22"/>
          <w:szCs w:val="22"/>
        </w:rPr>
        <w:t xml:space="preserve">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7135D9">
        <w:rPr>
          <w:sz w:val="22"/>
          <w:szCs w:val="22"/>
        </w:rPr>
        <w:instrText xml:space="preserve"> ADDIN ZOTERO_ITEM CSL_CITATION {"citationID":"aTqX5Juu","properties":{"formattedCitation":"(Beaudoin {\\i{}et al.}, 2012; Vincent {\\i{}et al.}, 2017; Mollett {\\i{}et al.}, 2023)","plainCitation":"(Beaudoin et al., 2012; Vincent et al., 2017; Mollett et al., 2023)","noteIndex":0},"citationItems":[{"id":"7HjIxZio/oc4qmgFJ","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7HjIxZio/Ubr2C4wP","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ins w:id="226" w:author="Coggon, Amelia Charlotte" w:date="2024-12-08T14:06:00Z" w16du:dateUtc="2024-12-08T13:06:00Z">
        <w:r w:rsidR="00FA4CA7">
          <w:rPr>
            <w:sz w:val="22"/>
            <w:szCs w:val="22"/>
          </w:rPr>
          <w:t xml:space="preserve">Deblanc </w:t>
        </w:r>
        <w:r w:rsidR="00FA4CA7" w:rsidRPr="00FA4CA7">
          <w:rPr>
            <w:i/>
            <w:iCs/>
            <w:sz w:val="22"/>
            <w:szCs w:val="22"/>
            <w:rPrChange w:id="227" w:author="Coggon, Amelia Charlotte" w:date="2024-12-08T14:06:00Z" w16du:dateUtc="2024-12-08T13:06:00Z">
              <w:rPr>
                <w:sz w:val="22"/>
                <w:szCs w:val="22"/>
              </w:rPr>
            </w:rPrChange>
          </w:rPr>
          <w:t>et al</w:t>
        </w:r>
        <w:r w:rsidR="00FA4CA7">
          <w:rPr>
            <w:sz w:val="22"/>
            <w:szCs w:val="22"/>
          </w:rPr>
          <w:t xml:space="preserve">., 2018; </w:t>
        </w:r>
      </w:ins>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w:t>
      </w:r>
      <w:commentRangeStart w:id="228"/>
      <w:commentRangeStart w:id="229"/>
      <w:r w:rsidR="00ED6B1D" w:rsidRPr="00B245E7">
        <w:rPr>
          <w:sz w:val="22"/>
          <w:szCs w:val="22"/>
        </w:rPr>
        <w:t>Vaccinating piglets may be desired in some clinical situations, but the presence of passive maternal antibodies interferes with efficacy of inactivated vaccines</w:t>
      </w:r>
      <w:commentRangeEnd w:id="228"/>
      <w:r w:rsidR="008A4315">
        <w:rPr>
          <w:rStyle w:val="CommentReference"/>
          <w:rFonts w:asciiTheme="minorHAnsi" w:eastAsiaTheme="minorHAnsi" w:hAnsiTheme="minorHAnsi" w:cstheme="minorBidi"/>
          <w:lang w:eastAsia="en-US"/>
        </w:rPr>
        <w:commentReference w:id="228"/>
      </w:r>
      <w:commentRangeEnd w:id="229"/>
      <w:r w:rsidR="00681E27">
        <w:rPr>
          <w:rStyle w:val="CommentReference"/>
          <w:rFonts w:asciiTheme="minorHAnsi" w:eastAsiaTheme="minorHAnsi" w:hAnsiTheme="minorHAnsi" w:cstheme="minorBidi"/>
          <w:lang w:eastAsia="en-US"/>
        </w:rPr>
        <w:commentReference w:id="229"/>
      </w:r>
      <w:ins w:id="230" w:author="Coggon, Amelia Charlotte" w:date="2024-12-08T14:05:00Z" w16du:dateUtc="2024-12-08T13:05:00Z">
        <w:r w:rsidR="00FA4CA7">
          <w:rPr>
            <w:sz w:val="22"/>
            <w:szCs w:val="22"/>
          </w:rPr>
          <w:t xml:space="preserve"> (</w:t>
        </w:r>
      </w:ins>
      <w:proofErr w:type="spellStart"/>
      <w:ins w:id="231" w:author="Coggon, Amelia Charlotte" w:date="2024-12-08T14:05:00Z">
        <w:r w:rsidR="00FA4CA7" w:rsidRPr="00FA4CA7">
          <w:rPr>
            <w:sz w:val="22"/>
            <w:szCs w:val="22"/>
          </w:rPr>
          <w:t>Andraud</w:t>
        </w:r>
      </w:ins>
      <w:proofErr w:type="spellEnd"/>
      <w:ins w:id="232" w:author="Coggon, Amelia Charlotte" w:date="2024-12-08T14:05:00Z" w16du:dateUtc="2024-12-08T13:05:00Z">
        <w:r w:rsidR="00FA4CA7">
          <w:rPr>
            <w:sz w:val="22"/>
            <w:szCs w:val="22"/>
          </w:rPr>
          <w:t xml:space="preserve"> </w:t>
        </w:r>
        <w:r w:rsidR="00FA4CA7" w:rsidRPr="00FA4CA7">
          <w:rPr>
            <w:i/>
            <w:iCs/>
            <w:sz w:val="22"/>
            <w:szCs w:val="22"/>
            <w:rPrChange w:id="233" w:author="Coggon, Amelia Charlotte" w:date="2024-12-08T14:06:00Z" w16du:dateUtc="2024-12-08T13:06:00Z">
              <w:rPr>
                <w:sz w:val="22"/>
                <w:szCs w:val="22"/>
              </w:rPr>
            </w:rPrChange>
          </w:rPr>
          <w:t>et al</w:t>
        </w:r>
        <w:r w:rsidR="00FA4CA7">
          <w:rPr>
            <w:sz w:val="22"/>
            <w:szCs w:val="22"/>
          </w:rPr>
          <w:t xml:space="preserve">., </w:t>
        </w:r>
      </w:ins>
      <w:ins w:id="234" w:author="Coggon, Amelia Charlotte" w:date="2024-12-08T14:06:00Z" w16du:dateUtc="2024-12-08T13:06:00Z">
        <w:r w:rsidR="00FA4CA7">
          <w:rPr>
            <w:sz w:val="22"/>
            <w:szCs w:val="22"/>
          </w:rPr>
          <w:t>2023)</w:t>
        </w:r>
      </w:ins>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52417FE7"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w:t>
      </w:r>
      <w:commentRangeStart w:id="235"/>
      <w:commentRangeStart w:id="236"/>
      <w:r w:rsidR="00ED6B1D" w:rsidRPr="00B245E7">
        <w:rPr>
          <w:sz w:val="22"/>
          <w:szCs w:val="22"/>
        </w:rPr>
        <w:t>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viruses were reported in humans in</w:t>
      </w:r>
      <w:ins w:id="237" w:author="Kristien Van Reeth" w:date="2024-12-08T13:35:00Z" w16du:dateUtc="2024-12-08T12:35:00Z">
        <w:r w:rsidR="00ED6B1D" w:rsidRPr="00B245E7">
          <w:rPr>
            <w:sz w:val="22"/>
            <w:szCs w:val="22"/>
          </w:rPr>
          <w:t xml:space="preserve"> </w:t>
        </w:r>
      </w:ins>
      <w:ins w:id="238" w:author="Kristien Van Reeth" w:date="2024-11-30T21:58:00Z" w16du:dateUtc="2024-11-30T20:58:00Z">
        <w:r w:rsidR="002D4B44">
          <w:rPr>
            <w:sz w:val="22"/>
            <w:szCs w:val="22"/>
          </w:rPr>
          <w:t>the</w:t>
        </w:r>
        <w:r w:rsidR="00ED6B1D" w:rsidRPr="00B245E7">
          <w:rPr>
            <w:sz w:val="22"/>
            <w:szCs w:val="22"/>
          </w:rPr>
          <w:t xml:space="preserve"> </w:t>
        </w:r>
      </w:ins>
      <w:r w:rsidR="00ED6B1D" w:rsidRPr="00B245E7">
        <w:rPr>
          <w:sz w:val="22"/>
          <w:szCs w:val="22"/>
        </w:rPr>
        <w:t>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 xml:space="preserve">respectively and one </w:t>
      </w:r>
      <w:commentRangeStart w:id="239"/>
      <w:r w:rsidR="00ED6B1D" w:rsidRPr="00B245E7">
        <w:rPr>
          <w:sz w:val="22"/>
          <w:szCs w:val="22"/>
        </w:rPr>
        <w:t>H1N2</w:t>
      </w:r>
      <w:commentRangeEnd w:id="239"/>
      <w:r w:rsidR="007D0F5E" w:rsidRPr="00B245E7">
        <w:rPr>
          <w:rStyle w:val="CommentReference"/>
          <w:rFonts w:eastAsiaTheme="minorHAnsi"/>
          <w:sz w:val="22"/>
          <w:szCs w:val="22"/>
          <w:lang w:eastAsia="en-US"/>
        </w:rPr>
        <w:commentReference w:id="239"/>
      </w:r>
      <w:r w:rsidR="00ED6B1D" w:rsidRPr="00B245E7">
        <w:rPr>
          <w:sz w:val="22"/>
          <w:szCs w:val="22"/>
        </w:rPr>
        <w:t xml:space="preserve">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ins w:id="240" w:author="SIMON Gaelle" w:date="2024-11-29T17:00:00Z">
        <w:r w:rsidR="00483367">
          <w:rPr>
            <w:sz w:val="22"/>
            <w:szCs w:val="22"/>
          </w:rPr>
          <w:t xml:space="preserve"> </w:t>
        </w:r>
      </w:ins>
      <w:ins w:id="241" w:author="SIMON Gaelle" w:date="2024-11-29T17:02:00Z">
        <w:r w:rsidR="00483367">
          <w:rPr>
            <w:sz w:val="22"/>
            <w:szCs w:val="22"/>
          </w:rPr>
          <w:t>(</w:t>
        </w:r>
      </w:ins>
      <w:ins w:id="242" w:author="Coggon, Amelia Charlotte" w:date="2024-12-09T19:50:00Z" w16du:dateUtc="2024-12-09T18:50:00Z">
        <w:r w:rsidR="009F4D7A">
          <w:rPr>
            <w:sz w:val="22"/>
            <w:szCs w:val="22"/>
          </w:rPr>
          <w:t>Simon</w:t>
        </w:r>
      </w:ins>
      <w:ins w:id="243" w:author="Coggon, Amelia Charlotte" w:date="2024-12-09T19:51:00Z" w16du:dateUtc="2024-12-09T18:51:00Z">
        <w:r w:rsidR="009F4D7A">
          <w:rPr>
            <w:sz w:val="22"/>
            <w:szCs w:val="22"/>
          </w:rPr>
          <w:t xml:space="preserve"> </w:t>
        </w:r>
        <w:r w:rsidR="009F4D7A">
          <w:rPr>
            <w:i/>
            <w:iCs/>
            <w:sz w:val="22"/>
            <w:szCs w:val="22"/>
          </w:rPr>
          <w:t xml:space="preserve">et al., </w:t>
        </w:r>
        <w:r w:rsidR="009F4D7A">
          <w:rPr>
            <w:sz w:val="22"/>
            <w:szCs w:val="22"/>
          </w:rPr>
          <w:t>2022)</w:t>
        </w:r>
      </w:ins>
      <w:ins w:id="244" w:author="Coggon, Amelia Charlotte" w:date="2024-12-09T19:57:00Z" w16du:dateUtc="2024-12-09T18:57:00Z">
        <w:r w:rsidR="009F4D7A">
          <w:rPr>
            <w:sz w:val="22"/>
            <w:szCs w:val="22"/>
          </w:rPr>
          <w:t>.</w:t>
        </w:r>
      </w:ins>
      <w:ins w:id="245" w:author="Coggon, Amelia Charlotte" w:date="2024-12-09T19:51:00Z" w16du:dateUtc="2024-12-09T18:51:00Z">
        <w:r w:rsidR="009F4D7A">
          <w:rPr>
            <w:sz w:val="22"/>
            <w:szCs w:val="22"/>
          </w:rPr>
          <w:t xml:space="preserve"> </w:t>
        </w:r>
      </w:ins>
      <w:commentRangeStart w:id="246"/>
      <w:ins w:id="247" w:author="SIMON Gaelle" w:date="2024-11-29T17:02:00Z">
        <w:del w:id="248" w:author="Coggon, Amelia Charlotte" w:date="2024-12-09T19:51:00Z" w16du:dateUtc="2024-12-09T18:51:00Z">
          <w:r w:rsidR="00483367" w:rsidDel="009F4D7A">
            <w:rPr>
              <w:sz w:val="22"/>
              <w:szCs w:val="22"/>
            </w:rPr>
            <w:delText>r</w:delText>
          </w:r>
        </w:del>
        <w:del w:id="249" w:author="Coggon, Amelia Charlotte" w:date="2024-12-09T19:57:00Z" w16du:dateUtc="2024-12-09T18:57:00Z">
          <w:r w:rsidR="00483367" w:rsidDel="009F4D7A">
            <w:rPr>
              <w:sz w:val="22"/>
              <w:szCs w:val="22"/>
            </w:rPr>
            <w:delText>e</w:delText>
          </w:r>
        </w:del>
        <w:del w:id="250" w:author="Coggon, Amelia Charlotte" w:date="2024-12-09T19:51:00Z" w16du:dateUtc="2024-12-09T18:51:00Z">
          <w:r w:rsidR="00483367" w:rsidDel="009F4D7A">
            <w:rPr>
              <w:sz w:val="22"/>
              <w:szCs w:val="22"/>
            </w:rPr>
            <w:delText>f</w:delText>
          </w:r>
        </w:del>
        <w:commentRangeEnd w:id="246"/>
        <w:del w:id="251" w:author="Coggon, Amelia Charlotte" w:date="2024-12-09T19:57:00Z" w16du:dateUtc="2024-12-09T18:57:00Z">
          <w:r w:rsidR="00483367" w:rsidDel="009F4D7A">
            <w:rPr>
              <w:rStyle w:val="CommentReference"/>
              <w:rFonts w:asciiTheme="minorHAnsi" w:eastAsiaTheme="minorHAnsi" w:hAnsiTheme="minorHAnsi" w:cstheme="minorBidi"/>
              <w:lang w:eastAsia="en-US"/>
            </w:rPr>
            <w:commentReference w:id="246"/>
          </w:r>
        </w:del>
        <w:del w:id="252" w:author="Coggon, Amelia Charlotte" w:date="2024-12-09T19:51:00Z" w16du:dateUtc="2024-12-09T18:51:00Z">
          <w:r w:rsidR="00483367" w:rsidDel="009F4D7A">
            <w:rPr>
              <w:sz w:val="22"/>
              <w:szCs w:val="22"/>
            </w:rPr>
            <w:delText>)</w:delText>
          </w:r>
        </w:del>
      </w:ins>
      <w:ins w:id="253" w:author="SIMON Gaelle" w:date="2024-12-08T13:34:00Z" w16du:dateUtc="2024-12-08T12:34:00Z">
        <w:del w:id="254" w:author="Coggon, Amelia Charlotte" w:date="2024-12-09T19:57:00Z" w16du:dateUtc="2024-12-09T18:57:00Z">
          <w:r w:rsidR="00ED6B1D" w:rsidRPr="00B245E7" w:rsidDel="009F4D7A">
            <w:rPr>
              <w:sz w:val="22"/>
              <w:szCs w:val="22"/>
            </w:rPr>
            <w:delText>.</w:delText>
          </w:r>
        </w:del>
      </w:ins>
      <w:del w:id="255" w:author="Coggon, Amelia Charlotte" w:date="2024-12-09T19:57:00Z" w16du:dateUtc="2024-12-09T18:57:00Z">
        <w:r w:rsidR="00ED6B1D" w:rsidRPr="00B245E7" w:rsidDel="009F4D7A">
          <w:rPr>
            <w:sz w:val="22"/>
            <w:szCs w:val="22"/>
          </w:rPr>
          <w:delText xml:space="preserve">. </w:delText>
        </w:r>
      </w:del>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commentRangeEnd w:id="235"/>
      <w:r w:rsidR="00250463">
        <w:rPr>
          <w:rStyle w:val="CommentReference"/>
          <w:rFonts w:asciiTheme="minorHAnsi" w:eastAsiaTheme="minorHAnsi" w:hAnsiTheme="minorHAnsi" w:cstheme="minorBidi"/>
          <w:lang w:eastAsia="en-US"/>
        </w:rPr>
        <w:commentReference w:id="235"/>
      </w:r>
      <w:commentRangeEnd w:id="236"/>
      <w:r w:rsidR="00DA0B9F">
        <w:rPr>
          <w:rStyle w:val="CommentReference"/>
          <w:rFonts w:asciiTheme="minorHAnsi" w:eastAsiaTheme="minorHAnsi" w:hAnsiTheme="minorHAnsi" w:cstheme="minorBidi"/>
          <w:lang w:eastAsia="en-US"/>
        </w:rPr>
        <w:commentReference w:id="236"/>
      </w:r>
      <w:r w:rsidR="00ED6B1D" w:rsidRPr="00B245E7">
        <w:rPr>
          <w:sz w:val="22"/>
          <w:szCs w:val="22"/>
        </w:rPr>
        <w:t>.</w:t>
      </w:r>
    </w:p>
    <w:p w14:paraId="71363A86" w14:textId="77777777" w:rsidR="00ED6B1D" w:rsidRPr="00B245E7" w:rsidRDefault="00ED6B1D" w:rsidP="00B245E7">
      <w:pPr>
        <w:spacing w:line="360" w:lineRule="auto"/>
        <w:rPr>
          <w:sz w:val="22"/>
          <w:szCs w:val="22"/>
        </w:rPr>
      </w:pPr>
    </w:p>
    <w:p w14:paraId="26C60924" w14:textId="65104EED" w:rsidR="00ED6B1D" w:rsidRPr="00B245E7"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 xml:space="preserve">e.g., </w:t>
      </w:r>
      <w:commentRangeStart w:id="256"/>
      <w:r w:rsidRPr="00B245E7">
        <w:rPr>
          <w:sz w:val="22"/>
          <w:szCs w:val="22"/>
        </w:rPr>
        <w:t>live animal markets, exhibition practices</w:t>
      </w:r>
      <w:ins w:id="257" w:author="Ian Brown" w:date="2024-11-25T15:27:00Z">
        <w:r w:rsidR="00E626E2">
          <w:rPr>
            <w:sz w:val="22"/>
            <w:szCs w:val="22"/>
          </w:rPr>
          <w:t xml:space="preserve">, large commercial </w:t>
        </w:r>
      </w:ins>
      <w:ins w:id="258" w:author="Ian Brown" w:date="2024-11-25T15:28:00Z">
        <w:r w:rsidR="00E626E2">
          <w:rPr>
            <w:sz w:val="22"/>
            <w:szCs w:val="22"/>
          </w:rPr>
          <w:t>farms</w:t>
        </w:r>
      </w:ins>
      <w:commentRangeEnd w:id="256"/>
      <w:ins w:id="259" w:author="Ian Brown" w:date="2024-11-25T15:32:00Z">
        <w:r w:rsidR="00FF2079">
          <w:rPr>
            <w:rStyle w:val="CommentReference"/>
            <w:rFonts w:asciiTheme="minorHAnsi" w:eastAsiaTheme="minorHAnsi" w:hAnsiTheme="minorHAnsi" w:cstheme="minorBidi"/>
            <w:lang w:eastAsia="en-US"/>
          </w:rPr>
          <w:commentReference w:id="256"/>
        </w:r>
      </w:ins>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Vk3QbaoZ","properties":{"formattedCitation":"(Karesh {\\i{}et al.}, 2012)","plainCitation":"(Karesh et al., 2012)","noteIndex":0},"citationItems":[{"id":"7HjIxZio/0u3zlMsL","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2K2a7MBU","properties":{"formattedCitation":"(Anderson {\\i{}et al.}, 2021)","plainCitation":"(Anderson et al., 2021)","noteIndex":0},"citationItems":[{"id":"7HjIxZio/m6SPRS3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Here we characterise the evolution of </w:t>
      </w:r>
      <w:r w:rsidR="001F07B1" w:rsidRPr="00B245E7">
        <w:rPr>
          <w:sz w:val="22"/>
          <w:szCs w:val="22"/>
        </w:rPr>
        <w:t xml:space="preserve">the major </w:t>
      </w:r>
      <w:r w:rsidRPr="00B245E7">
        <w:rPr>
          <w:sz w:val="22"/>
          <w:szCs w:val="22"/>
        </w:rPr>
        <w:t xml:space="preserve">swine influenza </w:t>
      </w:r>
      <w:r w:rsidR="001F07B1" w:rsidRPr="00B245E7">
        <w:rPr>
          <w:sz w:val="22"/>
          <w:szCs w:val="22"/>
        </w:rPr>
        <w:t xml:space="preserve">A virus </w:t>
      </w:r>
      <w:r w:rsidRPr="00B245E7">
        <w:rPr>
          <w:sz w:val="22"/>
          <w:szCs w:val="22"/>
        </w:rPr>
        <w:t xml:space="preserve">lineages in Europe. We assess the diversity relative to vaccine strains used in pigs and </w:t>
      </w:r>
      <w:r w:rsidR="001F07B1" w:rsidRPr="00B245E7">
        <w:rPr>
          <w:sz w:val="22"/>
          <w:szCs w:val="22"/>
        </w:rPr>
        <w:t xml:space="preserve">human </w:t>
      </w:r>
      <w:r w:rsidRPr="00B245E7">
        <w:rPr>
          <w:sz w:val="22"/>
          <w:szCs w:val="22"/>
        </w:rPr>
        <w:t xml:space="preserve">seasonal and </w:t>
      </w:r>
      <w:r w:rsidR="001F07B1" w:rsidRPr="00B245E7">
        <w:rPr>
          <w:sz w:val="22"/>
          <w:szCs w:val="22"/>
        </w:rPr>
        <w:t>CVVs</w:t>
      </w:r>
      <w:r w:rsidRPr="00B245E7">
        <w:rPr>
          <w:sz w:val="22"/>
          <w:szCs w:val="22"/>
        </w:rPr>
        <w:t xml:space="preserve"> </w:t>
      </w:r>
      <w:r w:rsidR="001F07B1" w:rsidRPr="00B245E7">
        <w:rPr>
          <w:sz w:val="22"/>
          <w:szCs w:val="22"/>
        </w:rPr>
        <w:t>to</w:t>
      </w:r>
      <w:r w:rsidRPr="00B245E7">
        <w:rPr>
          <w:sz w:val="22"/>
          <w:szCs w:val="22"/>
        </w:rPr>
        <w:t xml:space="preserve"> evaluate </w:t>
      </w:r>
      <w:r w:rsidR="009D0712" w:rsidRPr="00B245E7">
        <w:rPr>
          <w:sz w:val="22"/>
          <w:szCs w:val="22"/>
        </w:rPr>
        <w:t>pre-</w:t>
      </w:r>
      <w:r w:rsidRPr="00B245E7">
        <w:rPr>
          <w:sz w:val="22"/>
          <w:szCs w:val="22"/>
        </w:rPr>
        <w:t>pandemic risk using human serology</w:t>
      </w:r>
      <w:r w:rsidR="001F07B1" w:rsidRPr="00B245E7">
        <w:rPr>
          <w:sz w:val="22"/>
          <w:szCs w:val="22"/>
        </w:rPr>
        <w:t xml:space="preserve"> panels</w:t>
      </w:r>
      <w:r w:rsidRPr="00B245E7">
        <w:rPr>
          <w:sz w:val="22"/>
          <w:szCs w:val="22"/>
        </w:rPr>
        <w:t>.</w:t>
      </w:r>
      <w:del w:id="260" w:author="Coggon, Amelia Charlotte" w:date="2024-12-09T19:58:00Z" w16du:dateUtc="2024-12-09T18:58:00Z">
        <w:r w:rsidRPr="00B245E7" w:rsidDel="00CF0D7B">
          <w:rPr>
            <w:sz w:val="22"/>
            <w:szCs w:val="22"/>
          </w:rPr>
          <w:delText xml:space="preserve"> </w:delText>
        </w:r>
      </w:del>
      <w:r w:rsidR="0045335C" w:rsidRPr="00B245E7">
        <w:rPr>
          <w:sz w:val="22"/>
          <w:szCs w:val="22"/>
        </w:rPr>
        <w:t xml:space="preserve"> </w:t>
      </w:r>
      <w:commentRangeStart w:id="261"/>
      <w:r w:rsidR="001F07B1" w:rsidRPr="00B245E7">
        <w:rPr>
          <w:sz w:val="22"/>
          <w:szCs w:val="22"/>
        </w:rPr>
        <w:t xml:space="preserve">Our </w:t>
      </w:r>
      <w:commentRangeEnd w:id="261"/>
      <w:r w:rsidR="00FD3F33" w:rsidRPr="00B245E7">
        <w:rPr>
          <w:rStyle w:val="CommentReference"/>
          <w:rFonts w:eastAsiaTheme="minorHAnsi"/>
          <w:sz w:val="22"/>
          <w:szCs w:val="22"/>
          <w:lang w:eastAsia="en-US"/>
        </w:rPr>
        <w:commentReference w:id="261"/>
      </w:r>
      <w:r w:rsidR="001F07B1" w:rsidRPr="00B245E7">
        <w:rPr>
          <w:sz w:val="22"/>
          <w:szCs w:val="22"/>
        </w:rPr>
        <w:t>data demonstrate that s</w:t>
      </w:r>
      <w:r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Pr="00B245E7">
        <w:rPr>
          <w:sz w:val="22"/>
          <w:szCs w:val="22"/>
        </w:rPr>
        <w:t xml:space="preserve">a comprehensive understanding of the current evolutionary diversity </w:t>
      </w:r>
      <w:r w:rsidR="001F07B1" w:rsidRPr="00B245E7">
        <w:rPr>
          <w:sz w:val="22"/>
          <w:szCs w:val="22"/>
        </w:rPr>
        <w:t xml:space="preserve">is required to provide </w:t>
      </w:r>
      <w:r w:rsidRPr="00B245E7">
        <w:rPr>
          <w:sz w:val="22"/>
          <w:szCs w:val="22"/>
        </w:rPr>
        <w:t>assessment</w:t>
      </w:r>
      <w:r w:rsidR="00EC05E9" w:rsidRPr="00B245E7">
        <w:rPr>
          <w:sz w:val="22"/>
          <w:szCs w:val="22"/>
        </w:rPr>
        <w:t>s</w:t>
      </w:r>
      <w:r w:rsidRPr="00B245E7">
        <w:rPr>
          <w:sz w:val="22"/>
          <w:szCs w:val="22"/>
        </w:rPr>
        <w:t xml:space="preserve"> </w:t>
      </w:r>
      <w:r w:rsidRPr="00B245E7">
        <w:rPr>
          <w:sz w:val="22"/>
          <w:szCs w:val="22"/>
        </w:rPr>
        <w:lastRenderedPageBreak/>
        <w:t>o</w:t>
      </w:r>
      <w:r w:rsidR="00EC05E9" w:rsidRPr="00B245E7">
        <w:rPr>
          <w:sz w:val="22"/>
          <w:szCs w:val="22"/>
        </w:rPr>
        <w:t>n</w:t>
      </w:r>
      <w:r w:rsidRPr="00B245E7">
        <w:rPr>
          <w:sz w:val="22"/>
          <w:szCs w:val="22"/>
        </w:rPr>
        <w:t xml:space="preserve"> </w:t>
      </w:r>
      <w:r w:rsidR="00FD3F33" w:rsidRPr="00B245E7">
        <w:rPr>
          <w:sz w:val="22"/>
          <w:szCs w:val="22"/>
        </w:rPr>
        <w:t xml:space="preserve">whether current </w:t>
      </w:r>
      <w:r w:rsidRPr="00B245E7">
        <w:rPr>
          <w:sz w:val="22"/>
          <w:szCs w:val="22"/>
        </w:rPr>
        <w:t>vaccine strain</w:t>
      </w:r>
      <w:r w:rsidR="00FD3F33" w:rsidRPr="00B245E7">
        <w:rPr>
          <w:sz w:val="22"/>
          <w:szCs w:val="22"/>
        </w:rPr>
        <w:t>s match</w:t>
      </w:r>
      <w:del w:id="262" w:author="Kristien Van Reeth" w:date="2024-11-30T21:59:00Z" w16du:dateUtc="2024-11-30T20:59:00Z">
        <w:r w:rsidR="00FD3F33" w:rsidRPr="00B245E7">
          <w:rPr>
            <w:sz w:val="22"/>
            <w:szCs w:val="22"/>
          </w:rPr>
          <w:delText>ing</w:delText>
        </w:r>
      </w:del>
      <w:r w:rsidR="00FD3F33" w:rsidRPr="00B245E7">
        <w:rPr>
          <w:sz w:val="22"/>
          <w:szCs w:val="22"/>
        </w:rPr>
        <w:t xml:space="preserve"> circulating diversity and how this diversity impacts</w:t>
      </w:r>
      <w:r w:rsidRPr="00B245E7">
        <w:rPr>
          <w:sz w:val="22"/>
          <w:szCs w:val="22"/>
        </w:rPr>
        <w:t xml:space="preserve"> </w:t>
      </w:r>
      <w:r w:rsidR="00FA11FA" w:rsidRPr="00B245E7">
        <w:rPr>
          <w:sz w:val="22"/>
          <w:szCs w:val="22"/>
        </w:rPr>
        <w:t>pre-</w:t>
      </w:r>
      <w:r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706A5A0E" w:rsidR="00010E22" w:rsidRPr="00B245E7" w:rsidRDefault="003E709B" w:rsidP="00B245E7">
      <w:pPr>
        <w:spacing w:line="360" w:lineRule="auto"/>
        <w:rPr>
          <w:b/>
          <w:sz w:val="22"/>
          <w:szCs w:val="22"/>
        </w:rPr>
      </w:pPr>
      <w:commentRangeStart w:id="263"/>
      <w:r w:rsidRPr="00B245E7">
        <w:rPr>
          <w:b/>
          <w:sz w:val="22"/>
          <w:szCs w:val="22"/>
        </w:rPr>
        <w:t>Viruses</w:t>
      </w:r>
      <w:r w:rsidR="005E3188" w:rsidRPr="00B245E7">
        <w:rPr>
          <w:b/>
          <w:sz w:val="22"/>
          <w:szCs w:val="22"/>
        </w:rPr>
        <w:t xml:space="preserve"> and </w:t>
      </w:r>
      <w:ins w:id="264" w:author="SIMON Gaelle" w:date="2024-11-29T19:36:00Z">
        <w:r w:rsidR="002960DF">
          <w:rPr>
            <w:b/>
            <w:sz w:val="22"/>
            <w:szCs w:val="22"/>
          </w:rPr>
          <w:t>sequence data</w:t>
        </w:r>
      </w:ins>
      <w:del w:id="265" w:author="SIMON Gaelle" w:date="2024-11-29T19:36:00Z">
        <w:r w:rsidR="005E3188" w:rsidRPr="00B245E7" w:rsidDel="002960DF">
          <w:rPr>
            <w:b/>
            <w:sz w:val="22"/>
            <w:szCs w:val="22"/>
          </w:rPr>
          <w:delText>surveillance</w:delText>
        </w:r>
        <w:commentRangeEnd w:id="263"/>
        <w:r w:rsidR="009B17F0" w:rsidDel="002960DF">
          <w:rPr>
            <w:rStyle w:val="CommentReference"/>
            <w:rFonts w:asciiTheme="minorHAnsi" w:eastAsiaTheme="minorHAnsi" w:hAnsiTheme="minorHAnsi" w:cstheme="minorBidi"/>
            <w:lang w:eastAsia="en-US"/>
          </w:rPr>
          <w:commentReference w:id="263"/>
        </w:r>
      </w:del>
      <w:del w:id="266" w:author="SIMON Gaelle" w:date="2024-12-08T13:34:00Z" w16du:dateUtc="2024-12-08T12:34:00Z">
        <w:r w:rsidR="005E3188" w:rsidRPr="00B245E7">
          <w:rPr>
            <w:b/>
            <w:sz w:val="22"/>
            <w:szCs w:val="22"/>
          </w:rPr>
          <w:delText>surveillance</w:delText>
        </w:r>
      </w:del>
    </w:p>
    <w:p w14:paraId="3400424C" w14:textId="1D2C0FA1"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del w:id="267" w:author="Coggon, Amelia Charlotte" w:date="2024-12-08T13:35:00Z" w16du:dateUtc="2024-12-08T12:35:00Z">
        <w:r w:rsidR="000435CC" w:rsidRPr="00B245E7">
          <w:rPr>
            <w:sz w:val="22"/>
            <w:szCs w:val="22"/>
          </w:rPr>
          <w:delText>2021</w:delText>
        </w:r>
      </w:del>
      <w:ins w:id="268" w:author="SIMON Gaelle" w:date="2024-12-08T13:34:00Z" w16du:dateUtc="2024-12-08T12:34:00Z">
        <w:r w:rsidR="000435CC" w:rsidRPr="00B245E7">
          <w:rPr>
            <w:sz w:val="22"/>
            <w:szCs w:val="22"/>
          </w:rPr>
          <w:t>202</w:t>
        </w:r>
      </w:ins>
      <w:ins w:id="269" w:author="SIMON Gaelle" w:date="2024-11-29T18:46:00Z">
        <w:r w:rsidR="0062258C">
          <w:rPr>
            <w:sz w:val="22"/>
            <w:szCs w:val="22"/>
          </w:rPr>
          <w:t>0</w:t>
        </w:r>
      </w:ins>
      <w:ins w:id="270" w:author="Coggon, Amelia Charlotte" w:date="2024-12-08T14:10:00Z" w16du:dateUtc="2024-12-08T13:10:00Z">
        <w:r w:rsidR="00DA0B9F">
          <w:rPr>
            <w:sz w:val="22"/>
            <w:szCs w:val="22"/>
          </w:rPr>
          <w:t xml:space="preserve"> inclusive</w:t>
        </w:r>
      </w:ins>
      <w:del w:id="271" w:author="SIMON Gaelle" w:date="2024-11-29T18:46:00Z">
        <w:r w:rsidR="000435CC" w:rsidRPr="00B245E7" w:rsidDel="0062258C">
          <w:rPr>
            <w:sz w:val="22"/>
            <w:szCs w:val="22"/>
          </w:rPr>
          <w:delText>1</w:delText>
        </w:r>
      </w:del>
      <w:del w:id="272" w:author="SIMON Gaelle" w:date="2024-12-08T13:34:00Z" w16du:dateUtc="2024-12-08T12:34:00Z">
        <w:r w:rsidR="000435CC" w:rsidRPr="00B245E7">
          <w:rPr>
            <w:sz w:val="22"/>
            <w:szCs w:val="22"/>
          </w:rPr>
          <w:delText>2021</w:delText>
        </w:r>
      </w:del>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s from </w:t>
      </w:r>
      <w:r w:rsidR="001D6725" w:rsidRPr="001D6725">
        <w:rPr>
          <w:sz w:val="22"/>
          <w:szCs w:val="22"/>
        </w:rPr>
        <w:t xml:space="preserve">Global Initiative on Sharing All Influenza Data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w:t>
      </w:r>
      <w:del w:id="273" w:author="Coggon, Amelia Charlotte" w:date="2024-12-08T14:11:00Z" w16du:dateUtc="2024-12-08T13:11:00Z">
        <w:r w:rsidR="00FB7B36" w:rsidRPr="00FB7B36" w:rsidDel="001F3A95">
          <w:rPr>
            <w:sz w:val="22"/>
            <w:szCs w:val="22"/>
          </w:rPr>
          <w:delText xml:space="preserve"> </w:delText>
        </w:r>
      </w:del>
      <w:r w:rsidR="00FB7B36" w:rsidRPr="00FB7B36">
        <w:rPr>
          <w:sz w:val="22"/>
          <w:szCs w:val="22"/>
        </w:rPr>
        <w:t>genomes/FLU/Database</w:t>
      </w:r>
      <w:r w:rsidR="00FB7B36">
        <w:rPr>
          <w:sz w:val="22"/>
          <w:szCs w:val="22"/>
        </w:rPr>
        <w:t xml:space="preserve">) </w:t>
      </w:r>
      <w:r w:rsidR="00601615" w:rsidRPr="00B245E7">
        <w:rPr>
          <w:sz w:val="22"/>
          <w:szCs w:val="22"/>
        </w:rPr>
        <w:t>were added to the dataset along with human variant sequence data</w:t>
      </w:r>
      <w:ins w:id="274" w:author="Coggon, Amelia Charlotte" w:date="2024-12-09T20:26:00Z" w16du:dateUtc="2024-12-09T19:26:00Z">
        <w:r w:rsidR="00B45014">
          <w:rPr>
            <w:sz w:val="22"/>
            <w:szCs w:val="22"/>
          </w:rPr>
          <w:t xml:space="preserve">. </w:t>
        </w:r>
      </w:ins>
      <w:del w:id="275" w:author="Coggon, Amelia Charlotte" w:date="2024-12-09T20:26:00Z" w16du:dateUtc="2024-12-09T19:26:00Z">
        <w:r w:rsidR="001D6725" w:rsidDel="00B45014">
          <w:rPr>
            <w:sz w:val="22"/>
            <w:szCs w:val="22"/>
          </w:rPr>
          <w:delText>.</w:delText>
        </w:r>
        <w:r w:rsidRPr="00B245E7" w:rsidDel="00B45014">
          <w:rPr>
            <w:sz w:val="22"/>
            <w:szCs w:val="22"/>
          </w:rPr>
          <w:delText xml:space="preserve"> </w:delText>
        </w:r>
      </w:del>
      <w:r w:rsidRPr="00B245E7">
        <w:rPr>
          <w:sz w:val="22"/>
          <w:szCs w:val="22"/>
        </w:rPr>
        <w:t xml:space="preserve">Geographical maps with the country of sampling and genetic information were 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I4JT6naG","properties":{"formattedCitation":"(Argim\\uc0\\u243{}n {\\i{}et al.}, 2016)","plainCitation":"(Argimón et al., 2016)","noteIndex":0},"citationItems":[{"id":"7HjIxZio/S8hVp4Kk","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ins w:id="276" w:author="Coggon, Amelia Charlotte" w:date="2024-12-09T20:27:00Z" w16du:dateUtc="2024-12-09T19:27:00Z">
        <w:r w:rsidR="00B45014">
          <w:rPr>
            <w:sz w:val="22"/>
            <w:szCs w:val="22"/>
          </w:rPr>
          <w:t xml:space="preserve">(Supplementary </w:t>
        </w:r>
      </w:ins>
      <w:ins w:id="277" w:author="Coggon, Amelia Charlotte" w:date="2024-12-09T20:40:00Z" w16du:dateUtc="2024-12-09T19:40:00Z">
        <w:r w:rsidR="00C56BE3">
          <w:rPr>
            <w:sz w:val="22"/>
            <w:szCs w:val="22"/>
          </w:rPr>
          <w:t>data</w:t>
        </w:r>
      </w:ins>
      <w:ins w:id="278" w:author="Coggon, Amelia Charlotte" w:date="2024-12-09T20:27:00Z" w16du:dateUtc="2024-12-09T19:27:00Z">
        <w:r w:rsidR="00B45014">
          <w:rPr>
            <w:sz w:val="22"/>
            <w:szCs w:val="22"/>
          </w:rPr>
          <w:t xml:space="preserve"> 1) </w:t>
        </w:r>
      </w:ins>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w:t>
      </w:r>
      <w:commentRangeStart w:id="279"/>
      <w:r w:rsidRPr="00B245E7">
        <w:rPr>
          <w:sz w:val="22"/>
          <w:szCs w:val="22"/>
        </w:rPr>
        <w:t xml:space="preserve">Cell culture supernatant or allantoic fluid was harvested and clarified by centrifugation. </w:t>
      </w:r>
      <w:ins w:id="280" w:author="Coggon, Amelia Charlotte" w:date="2024-12-10T17:31:00Z" w16du:dateUtc="2024-12-10T16:31:00Z">
        <w:r w:rsidR="007F0824">
          <w:rPr>
            <w:sz w:val="22"/>
            <w:szCs w:val="22"/>
          </w:rPr>
          <w:t>V</w:t>
        </w:r>
      </w:ins>
      <w:ins w:id="281" w:author="Coggon, Amelia Charlotte" w:date="2024-12-10T17:31:00Z">
        <w:r w:rsidR="007F0824" w:rsidRPr="007F0824">
          <w:rPr>
            <w:sz w:val="22"/>
            <w:szCs w:val="22"/>
          </w:rPr>
          <w:t xml:space="preserve">iruses were </w:t>
        </w:r>
      </w:ins>
      <w:ins w:id="282" w:author="Coggon, Amelia Charlotte" w:date="2024-12-10T17:31:00Z" w16du:dateUtc="2024-12-10T16:31:00Z">
        <w:r w:rsidR="007F0824">
          <w:rPr>
            <w:sz w:val="22"/>
            <w:szCs w:val="22"/>
          </w:rPr>
          <w:t>the</w:t>
        </w:r>
      </w:ins>
      <w:ins w:id="283" w:author="Coggon, Amelia Charlotte" w:date="2024-12-16T11:58:00Z" w16du:dateUtc="2024-12-16T11:58:00Z">
        <w:r w:rsidR="00A01483">
          <w:rPr>
            <w:sz w:val="22"/>
            <w:szCs w:val="22"/>
          </w:rPr>
          <w:t xml:space="preserve">n </w:t>
        </w:r>
      </w:ins>
      <w:ins w:id="284" w:author="Coggon, Amelia Charlotte" w:date="2024-12-10T17:31:00Z">
        <w:r w:rsidR="007F0824" w:rsidRPr="007F0824">
          <w:rPr>
            <w:sz w:val="22"/>
            <w:szCs w:val="22"/>
          </w:rPr>
          <w:t>ultracentrifug</w:t>
        </w:r>
      </w:ins>
      <w:ins w:id="285" w:author="Coggon, Amelia Charlotte" w:date="2024-12-16T11:58:00Z" w16du:dateUtc="2024-12-16T11:58:00Z">
        <w:r w:rsidR="00A01483">
          <w:rPr>
            <w:sz w:val="22"/>
            <w:szCs w:val="22"/>
          </w:rPr>
          <w:t>ed</w:t>
        </w:r>
      </w:ins>
      <w:ins w:id="286" w:author="Coggon, Amelia Charlotte" w:date="2024-12-10T17:31:00Z" w16du:dateUtc="2024-12-10T16:31:00Z">
        <w:r w:rsidR="007F0824">
          <w:rPr>
            <w:sz w:val="22"/>
            <w:szCs w:val="22"/>
          </w:rPr>
          <w:t xml:space="preserve"> and </w:t>
        </w:r>
      </w:ins>
      <w:del w:id="287" w:author="Coggon, Amelia Charlotte" w:date="2024-12-10T17:31:00Z" w16du:dateUtc="2024-12-10T16:31:00Z">
        <w:r w:rsidRPr="00B245E7" w:rsidDel="007F0824">
          <w:rPr>
            <w:sz w:val="22"/>
            <w:szCs w:val="22"/>
          </w:rPr>
          <w:delText xml:space="preserve">Virus </w:delText>
        </w:r>
      </w:del>
      <w:r w:rsidRPr="00B245E7">
        <w:rPr>
          <w:sz w:val="22"/>
          <w:szCs w:val="22"/>
        </w:rPr>
        <w:t>pellets were resuspended overnight at 4</w:t>
      </w:r>
      <w:r w:rsidRPr="00B245E7">
        <w:rPr>
          <w:rFonts w:eastAsia="Symbol"/>
          <w:sz w:val="22"/>
          <w:szCs w:val="22"/>
        </w:rPr>
        <w:sym w:font="Symbol" w:char="F0B0"/>
      </w:r>
      <w:commentRangeEnd w:id="279"/>
      <w:r w:rsidR="001C07F9">
        <w:rPr>
          <w:rStyle w:val="CommentReference"/>
          <w:rFonts w:asciiTheme="minorHAnsi" w:eastAsiaTheme="minorHAnsi" w:hAnsiTheme="minorHAnsi" w:cstheme="minorBidi"/>
          <w:lang w:eastAsia="en-US"/>
        </w:rPr>
        <w:commentReference w:id="279"/>
      </w:r>
      <w:r w:rsidRPr="00B245E7">
        <w:rPr>
          <w:sz w:val="22"/>
          <w:szCs w:val="22"/>
        </w:rPr>
        <w:t xml:space="preserve">C in sterile phosphate buffered saline at pH 7.4 and stored </w:t>
      </w:r>
      <w:commentRangeStart w:id="288"/>
      <w:r w:rsidRPr="00B245E7">
        <w:rPr>
          <w:sz w:val="22"/>
          <w:szCs w:val="22"/>
        </w:rPr>
        <w:t xml:space="preserve">at </w:t>
      </w:r>
      <w:ins w:id="289" w:author="Coggon, Amelia Charlotte" w:date="2024-12-08T14:10:00Z" w16du:dateUtc="2024-12-08T13:10:00Z">
        <w:r w:rsidR="00DA0B9F">
          <w:rPr>
            <w:sz w:val="22"/>
            <w:szCs w:val="22"/>
          </w:rPr>
          <w:t>-</w:t>
        </w:r>
      </w:ins>
      <w:r w:rsidRPr="00B245E7">
        <w:rPr>
          <w:sz w:val="22"/>
          <w:szCs w:val="22"/>
        </w:rPr>
        <w:t>70</w:t>
      </w:r>
      <w:r w:rsidRPr="00B245E7">
        <w:rPr>
          <w:rFonts w:eastAsia="Symbol"/>
          <w:sz w:val="22"/>
          <w:szCs w:val="22"/>
        </w:rPr>
        <w:sym w:font="Symbol" w:char="F0B0"/>
      </w:r>
      <w:r w:rsidRPr="00B245E7">
        <w:rPr>
          <w:sz w:val="22"/>
          <w:szCs w:val="22"/>
        </w:rPr>
        <w:t>C.</w:t>
      </w:r>
      <w:commentRangeEnd w:id="288"/>
      <w:r w:rsidR="001C07F9">
        <w:rPr>
          <w:rStyle w:val="CommentReference"/>
          <w:rFonts w:asciiTheme="minorHAnsi" w:eastAsiaTheme="minorHAnsi" w:hAnsiTheme="minorHAnsi" w:cstheme="minorBidi"/>
          <w:lang w:eastAsia="en-US"/>
        </w:rPr>
        <w:commentReference w:id="288"/>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363EDCF9"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commentRangeStart w:id="290"/>
      <w:r w:rsidRPr="00B245E7">
        <w:rPr>
          <w:sz w:val="22"/>
          <w:szCs w:val="22"/>
        </w:rPr>
        <w:fldChar w:fldCharType="begin"/>
      </w:r>
      <w:r w:rsidR="007135D9">
        <w:rPr>
          <w:sz w:val="22"/>
          <w:szCs w:val="22"/>
        </w:rPr>
        <w:instrText xml:space="preserve"> ADDIN ZOTERO_ITEM CSL_CITATION {"citationID":"IZ2O5C3C","properties":{"formattedCitation":"(Katoh and Standley, 2013)","plainCitation":"(Katoh and Standley, 2013)","noteIndex":0},"citationItems":[{"id":"7HjIxZio/oEYsjbwv","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commentRangeEnd w:id="290"/>
      <w:r w:rsidR="00083362" w:rsidRPr="00B245E7">
        <w:rPr>
          <w:rStyle w:val="CommentReference"/>
          <w:rFonts w:eastAsiaTheme="minorHAnsi"/>
          <w:sz w:val="22"/>
          <w:szCs w:val="22"/>
          <w:lang w:eastAsia="en-US"/>
        </w:rPr>
        <w:commentReference w:id="290"/>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MHvh4VB2","properties":{"formattedCitation":"(Nguyen {\\i{}et al.}, 2015)","plainCitation":"(Nguyen et al., 2015)","noteIndex":0},"citationItems":[{"id":"7HjIxZio/nl1nHcN5","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UXfYfuLg","properties":{"formattedCitation":"(Yu, 2020)","plainCitation":"(Yu, 2020)","noteIndex":0},"citationItems":[{"id":"7HjIxZio/a89AUb6P","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tXxabBjP","properties":{"formattedCitation":"(Anderson {\\i{}et al.}, 2016)","plainCitation":"(Anderson et al., 2016)","noteIndex":0},"citationItems":[{"id":"7HjIxZio/ifhh3ElY","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7135D9">
        <w:rPr>
          <w:sz w:val="22"/>
          <w:szCs w:val="22"/>
        </w:rPr>
        <w:instrText xml:space="preserve"> ADDIN ZOTERO_ITEM CSL_CITATION {"citationID":"Y6aFQwSr","properties":{"formattedCitation":"(Chang {\\i{}et al.}, 2019)","plainCitation":"(Chang et al., 2019)","noteIndex":0},"citationItems":[{"id":"7HjIxZio/fLyDLehH","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ins w:id="291" w:author="Coggon, Amelia Charlotte" w:date="2024-12-08T14:14:00Z" w16du:dateUtc="2024-12-08T13:14:00Z">
        <w:r w:rsidR="00A37702">
          <w:rPr>
            <w:sz w:val="22"/>
            <w:szCs w:val="22"/>
          </w:rPr>
          <w:t xml:space="preserve">H1 and H3 </w:t>
        </w:r>
      </w:ins>
      <w:r w:rsidR="00083362" w:rsidRPr="00B245E7">
        <w:rPr>
          <w:sz w:val="22"/>
          <w:szCs w:val="22"/>
        </w:rPr>
        <w:t xml:space="preserve">contemporary clades, an </w:t>
      </w:r>
      <w:commentRangeStart w:id="292"/>
      <w:r w:rsidR="00083362" w:rsidRPr="00B245E7">
        <w:rPr>
          <w:sz w:val="22"/>
          <w:szCs w:val="22"/>
        </w:rPr>
        <w:t>HA1</w:t>
      </w:r>
      <w:ins w:id="293" w:author="Coggon, Amelia Charlotte" w:date="2024-12-08T15:14:00Z" w16du:dateUtc="2024-12-08T14:14:00Z">
        <w:r w:rsidR="00201E50">
          <w:rPr>
            <w:sz w:val="22"/>
            <w:szCs w:val="22"/>
          </w:rPr>
          <w:t xml:space="preserve"> protein</w:t>
        </w:r>
      </w:ins>
      <w:r w:rsidR="00083362" w:rsidRPr="00B245E7">
        <w:rPr>
          <w:sz w:val="22"/>
          <w:szCs w:val="22"/>
        </w:rPr>
        <w:t xml:space="preserve"> </w:t>
      </w:r>
      <w:commentRangeEnd w:id="292"/>
      <w:r w:rsidR="00B565F5">
        <w:rPr>
          <w:rStyle w:val="CommentReference"/>
          <w:rFonts w:asciiTheme="minorHAnsi" w:eastAsiaTheme="minorHAnsi" w:hAnsiTheme="minorHAnsi" w:cstheme="minorBidi"/>
          <w:lang w:eastAsia="en-US"/>
        </w:rPr>
        <w:commentReference w:id="292"/>
      </w:r>
      <w:r w:rsidR="00083362" w:rsidRPr="00B245E7">
        <w:rPr>
          <w:sz w:val="22"/>
          <w:szCs w:val="22"/>
        </w:rPr>
        <w:t xml:space="preserve">consensus sequence was generated. </w:t>
      </w:r>
      <w:r w:rsidRPr="00B245E7">
        <w:rPr>
          <w:sz w:val="22"/>
          <w:szCs w:val="22"/>
        </w:rPr>
        <w:t xml:space="preserve">Tabular comparisons of amino acid similarity between current </w:t>
      </w:r>
      <w:r w:rsidR="00C56D2A" w:rsidRPr="00B245E7">
        <w:rPr>
          <w:sz w:val="22"/>
          <w:szCs w:val="22"/>
        </w:rPr>
        <w:t xml:space="preserve">candidate </w:t>
      </w:r>
      <w:r w:rsidRPr="00B245E7">
        <w:rPr>
          <w:sz w:val="22"/>
          <w:szCs w:val="22"/>
        </w:rPr>
        <w:t>vaccine viruses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13"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ins w:id="294" w:author="Coggon, Amelia Charlotte" w:date="2024-12-08T14:15:00Z" w16du:dateUtc="2024-12-08T13:15:00Z">
        <w:r w:rsidR="00A37702">
          <w:rPr>
            <w:sz w:val="22"/>
            <w:szCs w:val="22"/>
          </w:rPr>
          <w:t xml:space="preserve">H1 </w:t>
        </w:r>
      </w:ins>
      <w:commentRangeStart w:id="295"/>
      <w:r w:rsidRPr="00B245E7">
        <w:rPr>
          <w:sz w:val="22"/>
          <w:szCs w:val="22"/>
        </w:rPr>
        <w:t xml:space="preserve">clades </w:t>
      </w:r>
      <w:commentRangeEnd w:id="295"/>
      <w:r w:rsidR="00963BD2">
        <w:rPr>
          <w:rStyle w:val="CommentReference"/>
          <w:rFonts w:asciiTheme="minorHAnsi" w:eastAsiaTheme="minorHAnsi" w:hAnsiTheme="minorHAnsi" w:cstheme="minorBidi"/>
          <w:lang w:eastAsia="en-US"/>
        </w:rPr>
        <w:commentReference w:id="295"/>
      </w:r>
      <w:r w:rsidRPr="00B245E7">
        <w:rPr>
          <w:sz w:val="22"/>
          <w:szCs w:val="22"/>
        </w:rPr>
        <w:t xml:space="preserve">that </w:t>
      </w:r>
      <w:ins w:id="296" w:author="Coggon, Amelia Charlotte" w:date="2024-12-08T14:15:00Z" w16du:dateUtc="2024-12-08T13:15:00Z">
        <w:r w:rsidR="00A37702">
          <w:rPr>
            <w:sz w:val="22"/>
            <w:szCs w:val="22"/>
          </w:rPr>
          <w:t xml:space="preserve">circulated </w:t>
        </w:r>
      </w:ins>
      <w:del w:id="297" w:author="Coggon, Amelia Charlotte" w:date="2024-12-08T14:15:00Z" w16du:dateUtc="2024-12-08T13:15:00Z">
        <w:r w:rsidRPr="00B245E7" w:rsidDel="00A37702">
          <w:rPr>
            <w:sz w:val="22"/>
            <w:szCs w:val="22"/>
          </w:rPr>
          <w:delText xml:space="preserve">are </w:delText>
        </w:r>
        <w:commentRangeStart w:id="298"/>
        <w:r w:rsidRPr="00B245E7" w:rsidDel="00A37702">
          <w:rPr>
            <w:sz w:val="22"/>
            <w:szCs w:val="22"/>
          </w:rPr>
          <w:delText xml:space="preserve">currently </w:delText>
        </w:r>
        <w:commentRangeEnd w:id="298"/>
        <w:r w:rsidR="00B565F5" w:rsidDel="00A37702">
          <w:rPr>
            <w:rStyle w:val="CommentReference"/>
            <w:rFonts w:asciiTheme="minorHAnsi" w:eastAsiaTheme="minorHAnsi" w:hAnsiTheme="minorHAnsi" w:cstheme="minorBidi"/>
            <w:lang w:eastAsia="en-US"/>
          </w:rPr>
          <w:commentReference w:id="298"/>
        </w:r>
      </w:del>
      <w:del w:id="299" w:author="Coggon, Amelia Charlotte" w:date="2024-12-08T14:16:00Z" w16du:dateUtc="2024-12-08T13:16:00Z">
        <w:r w:rsidRPr="00B245E7" w:rsidDel="00A37702">
          <w:rPr>
            <w:sz w:val="22"/>
            <w:szCs w:val="22"/>
          </w:rPr>
          <w:delText xml:space="preserve">circulating </w:delText>
        </w:r>
      </w:del>
      <w:r w:rsidRPr="00B245E7">
        <w:rPr>
          <w:sz w:val="22"/>
          <w:szCs w:val="22"/>
        </w:rPr>
        <w:t xml:space="preserve">within European pig populations </w:t>
      </w:r>
      <w:ins w:id="300" w:author="Coggon, Amelia Charlotte" w:date="2024-12-08T15:15:00Z" w16du:dateUtc="2024-12-08T14:15:00Z">
        <w:r w:rsidR="00201E50">
          <w:rPr>
            <w:sz w:val="22"/>
            <w:szCs w:val="22"/>
          </w:rPr>
          <w:t xml:space="preserve">within this study period </w:t>
        </w:r>
      </w:ins>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25F5ECD2" w:rsidR="008B6D30" w:rsidRPr="00B245E7" w:rsidRDefault="008B6D30" w:rsidP="00B245E7">
      <w:pPr>
        <w:spacing w:line="360" w:lineRule="auto"/>
        <w:rPr>
          <w:sz w:val="22"/>
          <w:szCs w:val="22"/>
        </w:rPr>
      </w:pPr>
      <w:commentRangeStart w:id="301"/>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7135D9">
        <w:rPr>
          <w:sz w:val="22"/>
          <w:szCs w:val="22"/>
        </w:rPr>
        <w:instrText xml:space="preserve"> ADDIN ZOTERO_ITEM CSL_CITATION {"citationID":"okf8c9o4","properties":{"formattedCitation":"(Chastagner {\\i{}et al.}, 2018)","plainCitation":"(Chastagner et al., 2018)","dontUpdate":true,"noteIndex":0},"citationItems":[{"id":"7HjIxZio/DMuOg8TR","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ins w:id="302" w:author="Harder, Timm" w:date="2024-12-08T13:33:00Z" w16du:dateUtc="2024-12-08T12:33:00Z">
        <w:r w:rsidR="00B74F85" w:rsidRPr="00B245E7">
          <w:rPr>
            <w:sz w:val="22"/>
            <w:szCs w:val="22"/>
          </w:rPr>
          <w:t>A</w:t>
        </w:r>
      </w:ins>
      <w:ins w:id="303" w:author="Ian Brown" w:date="2024-11-25T15:35:00Z">
        <w:r w:rsidR="00FF2079">
          <w:rPr>
            <w:sz w:val="22"/>
            <w:szCs w:val="22"/>
          </w:rPr>
          <w:t xml:space="preserve">nimal and </w:t>
        </w:r>
      </w:ins>
      <w:ins w:id="304" w:author="Harder, Timm" w:date="2024-12-08T13:33:00Z" w16du:dateUtc="2024-12-08T12:33:00Z">
        <w:r w:rsidR="00B74F85" w:rsidRPr="00B245E7">
          <w:rPr>
            <w:sz w:val="22"/>
            <w:szCs w:val="22"/>
          </w:rPr>
          <w:t>P</w:t>
        </w:r>
      </w:ins>
      <w:ins w:id="305" w:author="Ian Brown" w:date="2024-11-25T15:35:00Z">
        <w:r w:rsidR="00FF2079">
          <w:rPr>
            <w:sz w:val="22"/>
            <w:szCs w:val="22"/>
          </w:rPr>
          <w:t xml:space="preserve">lant Health Agency </w:t>
        </w:r>
      </w:ins>
      <w:ins w:id="306" w:author="Ian Brown" w:date="2024-11-25T15:36:00Z">
        <w:r w:rsidR="00FF2079">
          <w:rPr>
            <w:sz w:val="22"/>
            <w:szCs w:val="22"/>
          </w:rPr>
          <w:t>(</w:t>
        </w:r>
      </w:ins>
      <w:commentRangeStart w:id="307"/>
      <w:ins w:id="308" w:author="Ian Brown" w:date="2024-11-25T15:35:00Z">
        <w:r w:rsidR="00B74F85" w:rsidRPr="00B245E7">
          <w:rPr>
            <w:sz w:val="22"/>
            <w:szCs w:val="22"/>
          </w:rPr>
          <w:t>AP</w:t>
        </w:r>
      </w:ins>
      <w:r w:rsidR="00B74F85" w:rsidRPr="00B245E7">
        <w:rPr>
          <w:sz w:val="22"/>
          <w:szCs w:val="22"/>
        </w:rPr>
        <w:t>HA</w:t>
      </w:r>
      <w:commentRangeEnd w:id="307"/>
      <w:ins w:id="309" w:author="Coggon, Amelia Charlotte" w:date="2024-12-08T13:35:00Z" w16du:dateUtc="2024-12-08T12:35:00Z">
        <w:r w:rsidR="00B565F5">
          <w:rPr>
            <w:rStyle w:val="CommentReference"/>
            <w:rFonts w:asciiTheme="minorHAnsi" w:eastAsiaTheme="minorHAnsi" w:hAnsiTheme="minorHAnsi" w:cstheme="minorBidi"/>
            <w:lang w:eastAsia="en-US"/>
          </w:rPr>
          <w:commentReference w:id="307"/>
        </w:r>
      </w:ins>
      <w:ins w:id="310" w:author="Ian Brown" w:date="2024-11-25T15:36:00Z">
        <w:r w:rsidR="00FF2079">
          <w:rPr>
            <w:sz w:val="22"/>
            <w:szCs w:val="22"/>
          </w:rPr>
          <w:t>), UK</w:t>
        </w:r>
      </w:ins>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ins w:id="311" w:author="Coggon, Amelia Charlotte" w:date="2024-12-08T14:16:00Z" w16du:dateUtc="2024-12-08T13:16:00Z">
        <w:r w:rsidR="00A37702">
          <w:rPr>
            <w:sz w:val="22"/>
            <w:szCs w:val="22"/>
          </w:rPr>
          <w:t xml:space="preserve"> (</w:t>
        </w:r>
      </w:ins>
      <w:ins w:id="312" w:author="Coggon, Amelia Charlotte" w:date="2024-12-09T20:27:00Z" w16du:dateUtc="2024-12-09T19:27:00Z">
        <w:r w:rsidR="00B45014">
          <w:rPr>
            <w:sz w:val="22"/>
            <w:szCs w:val="22"/>
          </w:rPr>
          <w:t xml:space="preserve">Supplementary </w:t>
        </w:r>
      </w:ins>
      <w:ins w:id="313" w:author="Coggon, Amelia Charlotte" w:date="2024-12-09T20:40:00Z" w16du:dateUtc="2024-12-09T19:40:00Z">
        <w:r w:rsidR="00C56BE3">
          <w:rPr>
            <w:sz w:val="22"/>
            <w:szCs w:val="22"/>
          </w:rPr>
          <w:t>data</w:t>
        </w:r>
      </w:ins>
      <w:ins w:id="314" w:author="Coggon, Amelia Charlotte" w:date="2024-12-08T14:16:00Z" w16du:dateUtc="2024-12-08T13:16:00Z">
        <w:r w:rsidR="00A37702">
          <w:rPr>
            <w:sz w:val="22"/>
            <w:szCs w:val="22"/>
          </w:rPr>
          <w:t xml:space="preserve"> </w:t>
        </w:r>
      </w:ins>
      <w:ins w:id="315" w:author="Coggon, Amelia Charlotte" w:date="2024-12-09T20:24:00Z" w16du:dateUtc="2024-12-09T19:24:00Z">
        <w:r w:rsidR="00B45014">
          <w:rPr>
            <w:sz w:val="22"/>
            <w:szCs w:val="22"/>
          </w:rPr>
          <w:t>1</w:t>
        </w:r>
      </w:ins>
      <w:ins w:id="316" w:author="Coggon, Amelia Charlotte" w:date="2024-12-08T14:16:00Z" w16du:dateUtc="2024-12-08T13:16:00Z">
        <w:r w:rsidR="00A37702">
          <w:rPr>
            <w:sz w:val="22"/>
            <w:szCs w:val="22"/>
          </w:rPr>
          <w:t>)</w:t>
        </w:r>
      </w:ins>
      <w:r w:rsidRPr="00B245E7">
        <w:rPr>
          <w:sz w:val="22"/>
          <w:szCs w:val="22"/>
        </w:rPr>
        <w:t xml:space="preserve">. </w:t>
      </w:r>
      <w:commentRangeEnd w:id="301"/>
      <w:r w:rsidR="002960DF">
        <w:rPr>
          <w:rStyle w:val="CommentReference"/>
          <w:rFonts w:asciiTheme="minorHAnsi" w:eastAsiaTheme="minorHAnsi" w:hAnsiTheme="minorHAnsi" w:cstheme="minorBidi"/>
          <w:lang w:eastAsia="en-US"/>
        </w:rPr>
        <w:commentReference w:id="301"/>
      </w:r>
      <w:r w:rsidRPr="00B245E7">
        <w:rPr>
          <w:sz w:val="22"/>
          <w:szCs w:val="22"/>
        </w:rPr>
        <w:t>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w:t>
      </w:r>
      <w:r w:rsidRPr="00B245E7">
        <w:rPr>
          <w:sz w:val="22"/>
          <w:szCs w:val="22"/>
        </w:rPr>
        <w:lastRenderedPageBreak/>
        <w:t xml:space="preserve">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ins w:id="317" w:author="Coggon, Amelia Charlotte" w:date="2024-12-08T14:16:00Z" w16du:dateUtc="2024-12-08T13:16:00Z">
        <w:r w:rsidR="00A37702">
          <w:rPr>
            <w:sz w:val="22"/>
            <w:szCs w:val="22"/>
          </w:rPr>
          <w:t xml:space="preserve">monovalent </w:t>
        </w:r>
      </w:ins>
      <w:r w:rsidRPr="00B245E7">
        <w:rPr>
          <w:sz w:val="22"/>
          <w:szCs w:val="22"/>
        </w:rPr>
        <w:t xml:space="preserve">swine antisera were </w:t>
      </w:r>
      <w:commentRangeStart w:id="318"/>
      <w:commentRangeStart w:id="319"/>
      <w:commentRangeStart w:id="320"/>
      <w:commentRangeStart w:id="321"/>
      <w:commentRangeStart w:id="322"/>
      <w:commentRangeStart w:id="323"/>
      <w:r w:rsidRPr="00B245E7">
        <w:rPr>
          <w:sz w:val="22"/>
          <w:szCs w:val="22"/>
        </w:rPr>
        <w:t>collected</w:t>
      </w:r>
      <w:commentRangeEnd w:id="318"/>
      <w:r w:rsidR="00D56FA7" w:rsidRPr="00B245E7">
        <w:rPr>
          <w:rStyle w:val="CommentReference"/>
          <w:rFonts w:eastAsiaTheme="minorHAnsi"/>
          <w:sz w:val="22"/>
          <w:szCs w:val="22"/>
          <w:lang w:eastAsia="en-US"/>
        </w:rPr>
        <w:commentReference w:id="318"/>
      </w:r>
      <w:commentRangeEnd w:id="319"/>
      <w:r w:rsidR="005F33F5" w:rsidRPr="00B245E7">
        <w:rPr>
          <w:rStyle w:val="CommentReference"/>
          <w:rFonts w:eastAsiaTheme="minorHAnsi"/>
          <w:sz w:val="22"/>
          <w:szCs w:val="22"/>
          <w:lang w:eastAsia="en-US"/>
        </w:rPr>
        <w:commentReference w:id="319"/>
      </w:r>
      <w:commentRangeEnd w:id="320"/>
      <w:r w:rsidR="008B7B3F" w:rsidRPr="00B245E7">
        <w:rPr>
          <w:rStyle w:val="CommentReference"/>
          <w:rFonts w:eastAsiaTheme="minorHAnsi"/>
          <w:sz w:val="22"/>
          <w:szCs w:val="22"/>
          <w:lang w:eastAsia="en-US"/>
        </w:rPr>
        <w:commentReference w:id="320"/>
      </w:r>
      <w:commentRangeEnd w:id="321"/>
      <w:commentRangeEnd w:id="322"/>
      <w:r w:rsidR="00FF2079">
        <w:rPr>
          <w:rStyle w:val="CommentReference"/>
          <w:rFonts w:asciiTheme="minorHAnsi" w:eastAsiaTheme="minorHAnsi" w:hAnsiTheme="minorHAnsi" w:cstheme="minorBidi"/>
          <w:lang w:eastAsia="en-US"/>
        </w:rPr>
        <w:commentReference w:id="321"/>
      </w:r>
      <w:commentRangeEnd w:id="323"/>
      <w:r w:rsidR="004F2A54">
        <w:rPr>
          <w:rStyle w:val="CommentReference"/>
          <w:rFonts w:asciiTheme="minorHAnsi" w:eastAsiaTheme="minorHAnsi" w:hAnsiTheme="minorHAnsi" w:cstheme="minorBidi"/>
          <w:lang w:eastAsia="en-US"/>
        </w:rPr>
        <w:commentReference w:id="322"/>
      </w:r>
      <w:r w:rsidR="00963BD2">
        <w:rPr>
          <w:rStyle w:val="CommentReference"/>
          <w:rFonts w:asciiTheme="minorHAnsi" w:eastAsiaTheme="minorHAnsi" w:hAnsiTheme="minorHAnsi" w:cstheme="minorBidi"/>
          <w:lang w:eastAsia="en-US"/>
        </w:rPr>
        <w:commentReference w:id="323"/>
      </w:r>
      <w:r w:rsidRPr="00B245E7">
        <w:rPr>
          <w:sz w:val="22"/>
          <w:szCs w:val="22"/>
        </w:rPr>
        <w:t>.</w:t>
      </w:r>
    </w:p>
    <w:p w14:paraId="62F10753" w14:textId="77777777" w:rsidR="008B6D30" w:rsidRPr="00B245E7" w:rsidRDefault="008B6D30" w:rsidP="00B245E7">
      <w:pPr>
        <w:spacing w:line="360" w:lineRule="auto"/>
        <w:rPr>
          <w:sz w:val="22"/>
          <w:szCs w:val="22"/>
        </w:rPr>
      </w:pPr>
    </w:p>
    <w:p w14:paraId="11AF5EAF" w14:textId="75DF4451" w:rsidR="004F367C" w:rsidRPr="00B245E7" w:rsidRDefault="00860060" w:rsidP="00B245E7">
      <w:pPr>
        <w:spacing w:line="360" w:lineRule="auto"/>
        <w:rPr>
          <w:sz w:val="22"/>
          <w:szCs w:val="22"/>
          <w:highlight w:val="yellow"/>
        </w:rPr>
      </w:pPr>
      <w:commentRangeStart w:id="324"/>
      <w:r w:rsidRPr="00B245E7">
        <w:rPr>
          <w:sz w:val="22"/>
          <w:szCs w:val="22"/>
        </w:rPr>
        <w:t xml:space="preserve">Ferret antisera produced </w:t>
      </w:r>
      <w:commentRangeEnd w:id="324"/>
      <w:r w:rsidR="002960DF">
        <w:rPr>
          <w:rStyle w:val="CommentReference"/>
          <w:rFonts w:asciiTheme="minorHAnsi" w:eastAsiaTheme="minorHAnsi" w:hAnsiTheme="minorHAnsi" w:cstheme="minorBidi"/>
          <w:lang w:eastAsia="en-US"/>
        </w:rPr>
        <w:commentReference w:id="324"/>
      </w:r>
      <w:r w:rsidRPr="00B245E7">
        <w:rPr>
          <w:sz w:val="22"/>
          <w:szCs w:val="22"/>
        </w:rPr>
        <w:t xml:space="preserve">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w:t>
      </w:r>
      <w:ins w:id="325" w:author="Harder, Timm" w:date="2024-12-08T13:33:00Z" w16du:dateUtc="2024-12-08T12:33:00Z">
        <w:r w:rsidR="00B245E7" w:rsidRPr="00B245E7">
          <w:rPr>
            <w:sz w:val="22"/>
            <w:szCs w:val="22"/>
          </w:rPr>
          <w:t>A</w:t>
        </w:r>
      </w:ins>
      <w:del w:id="326" w:author="Harder, Timm" w:date="2024-12-03T13:42:00Z">
        <w:r w:rsidR="00B245E7" w:rsidRPr="00B245E7" w:rsidDel="00B66C7E">
          <w:rPr>
            <w:sz w:val="22"/>
            <w:szCs w:val="22"/>
          </w:rPr>
          <w:delText>r</w:delText>
        </w:r>
      </w:del>
      <w:ins w:id="327" w:author="Harder, Timm" w:date="2024-12-03T13:42:00Z">
        <w:r w:rsidR="00B66C7E">
          <w:rPr>
            <w:sz w:val="22"/>
            <w:szCs w:val="22"/>
          </w:rPr>
          <w:t>R</w:t>
        </w:r>
      </w:ins>
      <w:ins w:id="328" w:author="Harder, Timm" w:date="2024-12-08T13:33:00Z" w16du:dateUtc="2024-12-08T12:33:00Z">
        <w:r w:rsidR="00B245E7" w:rsidRPr="00B245E7">
          <w:rPr>
            <w:sz w:val="22"/>
            <w:szCs w:val="22"/>
          </w:rPr>
          <w:t>2749</w:t>
        </w:r>
      </w:ins>
      <w:del w:id="329" w:author="Harder, Timm" w:date="2024-12-08T13:33:00Z" w16du:dateUtc="2024-12-08T12:33:00Z">
        <w:r w:rsidR="00B245E7" w:rsidRPr="00B245E7">
          <w:rPr>
            <w:sz w:val="22"/>
            <w:szCs w:val="22"/>
          </w:rPr>
          <w:delText>Ar2749</w:delText>
        </w:r>
      </w:del>
      <w:r w:rsidR="00B245E7" w:rsidRPr="00B245E7">
        <w:rPr>
          <w:sz w:val="22"/>
          <w:szCs w:val="22"/>
        </w:rPr>
        <w:t>/2015, A/Swine/Netherlands/</w:t>
      </w:r>
      <w:ins w:id="330" w:author="Harder, Timm" w:date="2024-12-08T13:33:00Z" w16du:dateUtc="2024-12-08T12:33:00Z">
        <w:r w:rsidR="00B245E7" w:rsidRPr="00B245E7">
          <w:rPr>
            <w:sz w:val="22"/>
            <w:szCs w:val="22"/>
          </w:rPr>
          <w:t>A</w:t>
        </w:r>
      </w:ins>
      <w:del w:id="331" w:author="Harder, Timm" w:date="2024-12-03T13:42:00Z">
        <w:r w:rsidR="00B245E7" w:rsidRPr="00B245E7" w:rsidDel="00B66C7E">
          <w:rPr>
            <w:sz w:val="22"/>
            <w:szCs w:val="22"/>
          </w:rPr>
          <w:delText>r</w:delText>
        </w:r>
      </w:del>
      <w:ins w:id="332" w:author="Harder, Timm" w:date="2024-12-03T13:42:00Z">
        <w:r w:rsidR="00B66C7E">
          <w:rPr>
            <w:sz w:val="22"/>
            <w:szCs w:val="22"/>
          </w:rPr>
          <w:t>R</w:t>
        </w:r>
      </w:ins>
      <w:ins w:id="333" w:author="Harder, Timm" w:date="2024-12-08T13:33:00Z" w16du:dateUtc="2024-12-08T12:33:00Z">
        <w:r w:rsidR="00B245E7" w:rsidRPr="00B245E7">
          <w:rPr>
            <w:sz w:val="22"/>
            <w:szCs w:val="22"/>
          </w:rPr>
          <w:t>647</w:t>
        </w:r>
      </w:ins>
      <w:del w:id="334" w:author="Harder, Timm" w:date="2024-12-08T13:33:00Z" w16du:dateUtc="2024-12-08T12:33:00Z">
        <w:r w:rsidR="00B245E7" w:rsidRPr="00B245E7">
          <w:rPr>
            <w:sz w:val="22"/>
            <w:szCs w:val="22"/>
          </w:rPr>
          <w:delText>Ar647</w:delText>
        </w:r>
      </w:del>
      <w:r w:rsidR="00B245E7" w:rsidRPr="00B245E7">
        <w:rPr>
          <w:sz w:val="22"/>
          <w:szCs w:val="22"/>
        </w:rPr>
        <w:t>/2015, A/Swine/Netherlands/</w:t>
      </w:r>
      <w:ins w:id="335" w:author="Harder, Timm" w:date="2024-12-08T13:33:00Z" w16du:dateUtc="2024-12-08T12:33:00Z">
        <w:r w:rsidR="00B245E7" w:rsidRPr="00B245E7">
          <w:rPr>
            <w:sz w:val="22"/>
            <w:szCs w:val="22"/>
          </w:rPr>
          <w:t>A</w:t>
        </w:r>
      </w:ins>
      <w:del w:id="336" w:author="Harder, Timm" w:date="2024-12-03T13:42:00Z">
        <w:r w:rsidR="00B245E7" w:rsidRPr="00B245E7" w:rsidDel="00B66C7E">
          <w:rPr>
            <w:sz w:val="22"/>
            <w:szCs w:val="22"/>
          </w:rPr>
          <w:delText>r</w:delText>
        </w:r>
      </w:del>
      <w:ins w:id="337" w:author="Harder, Timm" w:date="2024-12-03T13:42:00Z">
        <w:r w:rsidR="00B66C7E">
          <w:rPr>
            <w:sz w:val="22"/>
            <w:szCs w:val="22"/>
          </w:rPr>
          <w:t>R</w:t>
        </w:r>
      </w:ins>
      <w:ins w:id="338" w:author="Harder, Timm" w:date="2024-12-08T13:33:00Z" w16du:dateUtc="2024-12-08T12:33:00Z">
        <w:r w:rsidR="00B245E7" w:rsidRPr="00B245E7">
          <w:rPr>
            <w:sz w:val="22"/>
            <w:szCs w:val="22"/>
          </w:rPr>
          <w:t>647</w:t>
        </w:r>
      </w:ins>
      <w:del w:id="339" w:author="Harder, Timm" w:date="2024-12-08T13:33:00Z" w16du:dateUtc="2024-12-08T12:33:00Z">
        <w:r w:rsidR="00B245E7" w:rsidRPr="00B245E7">
          <w:rPr>
            <w:sz w:val="22"/>
            <w:szCs w:val="22"/>
          </w:rPr>
          <w:delText>Ar647</w:delText>
        </w:r>
      </w:del>
      <w:r w:rsidR="00B245E7" w:rsidRPr="00B245E7">
        <w:rPr>
          <w:sz w:val="22"/>
          <w:szCs w:val="22"/>
        </w:rPr>
        <w:t>/2015, A/Swine/Germany/</w:t>
      </w:r>
      <w:ins w:id="340" w:author="Harder, Timm" w:date="2024-12-08T13:33:00Z" w16du:dateUtc="2024-12-08T12:33:00Z">
        <w:r w:rsidR="00B245E7" w:rsidRPr="00B245E7">
          <w:rPr>
            <w:sz w:val="22"/>
            <w:szCs w:val="22"/>
          </w:rPr>
          <w:t>A</w:t>
        </w:r>
      </w:ins>
      <w:del w:id="341" w:author="Harder, Timm" w:date="2024-12-03T13:42:00Z">
        <w:r w:rsidR="00B245E7" w:rsidRPr="00B245E7" w:rsidDel="00B66C7E">
          <w:rPr>
            <w:sz w:val="22"/>
            <w:szCs w:val="22"/>
          </w:rPr>
          <w:delText>r</w:delText>
        </w:r>
      </w:del>
      <w:ins w:id="342" w:author="Harder, Timm" w:date="2024-12-03T13:42:00Z">
        <w:r w:rsidR="00B66C7E">
          <w:rPr>
            <w:sz w:val="22"/>
            <w:szCs w:val="22"/>
          </w:rPr>
          <w:t>R</w:t>
        </w:r>
      </w:ins>
      <w:ins w:id="343" w:author="Harder, Timm" w:date="2024-12-08T13:33:00Z" w16du:dateUtc="2024-12-08T12:33:00Z">
        <w:r w:rsidR="00B245E7" w:rsidRPr="00B245E7">
          <w:rPr>
            <w:sz w:val="22"/>
            <w:szCs w:val="22"/>
          </w:rPr>
          <w:t>2749</w:t>
        </w:r>
      </w:ins>
      <w:del w:id="344" w:author="Harder, Timm" w:date="2024-12-08T13:33:00Z" w16du:dateUtc="2024-12-08T12:33:00Z">
        <w:r w:rsidR="00B245E7" w:rsidRPr="00B245E7">
          <w:rPr>
            <w:sz w:val="22"/>
            <w:szCs w:val="22"/>
          </w:rPr>
          <w:delText>Ar2749</w:delText>
        </w:r>
      </w:del>
      <w:r w:rsidR="00B245E7" w:rsidRPr="00B245E7">
        <w:rPr>
          <w:sz w:val="22"/>
          <w:szCs w:val="22"/>
        </w:rPr>
        <w:t>/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ins w:id="345" w:author="Coggon, Amelia Charlotte" w:date="2024-12-09T20:25:00Z" w16du:dateUtc="2024-12-09T19:25:00Z">
        <w:r w:rsidR="00B45014">
          <w:rPr>
            <w:sz w:val="22"/>
            <w:szCs w:val="22"/>
          </w:rPr>
          <w:t xml:space="preserve"> </w:t>
        </w:r>
      </w:ins>
      <w:del w:id="346" w:author="Harder, Timm" w:date="2024-12-03T13:38:00Z">
        <w:r w:rsidRPr="00B245E7">
          <w:rPr>
            <w:sz w:val="22"/>
            <w:szCs w:val="22"/>
          </w:rPr>
          <w:delText xml:space="preserve"> Department of Experimental Animal Facilities and Biorisk Management</w:delText>
        </w:r>
      </w:del>
      <w:ins w:id="347" w:author="Harder, Timm" w:date="2024-12-03T13:39:00Z">
        <w:r w:rsidR="00B66C7E">
          <w:rPr>
            <w:sz w:val="22"/>
            <w:szCs w:val="22"/>
          </w:rPr>
          <w:t>National Reference Laboratory for Avian Influenza</w:t>
        </w:r>
      </w:ins>
      <w:r w:rsidRPr="00B245E7">
        <w:rPr>
          <w:sz w:val="22"/>
          <w:szCs w:val="22"/>
        </w:rPr>
        <w:t xml:space="preserve">, FLI, Germany </w:t>
      </w:r>
      <w:r w:rsidRPr="00B245E7">
        <w:rPr>
          <w:sz w:val="22"/>
          <w:szCs w:val="22"/>
        </w:rPr>
        <w:fldChar w:fldCharType="begin"/>
      </w:r>
      <w:r w:rsidR="007135D9">
        <w:rPr>
          <w:sz w:val="22"/>
          <w:szCs w:val="22"/>
        </w:rPr>
        <w:instrText xml:space="preserve"> ADDIN ZOTERO_ITEM CSL_CITATION {"citationID":"8oUKQbDa","properties":{"formattedCitation":"(Henritzi {\\i{}et al.}, 2020)","plainCitation":"(Henritzi et al., 2020)","noteIndex":0},"citationItems":[{"id":"7HjIxZio/yePTIKU8","uris":["http://zotero.org/users/local/B2LbxeEm/items/4GHJ2YFN"],"itemData":{"id":77,"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Pr="00B245E7">
        <w:rPr>
          <w:sz w:val="22"/>
          <w:szCs w:val="22"/>
        </w:rPr>
        <w:t xml:space="preserve">(Henritzi </w:t>
      </w:r>
      <w:r w:rsidRPr="00B245E7">
        <w:rPr>
          <w:i/>
          <w:iCs/>
          <w:sz w:val="22"/>
          <w:szCs w:val="22"/>
        </w:rPr>
        <w:t>et al.</w:t>
      </w:r>
      <w:r w:rsidRPr="00B245E7">
        <w:rPr>
          <w:sz w:val="22"/>
          <w:szCs w:val="22"/>
        </w:rPr>
        <w:t>, 2020)</w:t>
      </w:r>
      <w:r w:rsidRPr="00B245E7">
        <w:rPr>
          <w:sz w:val="22"/>
          <w:szCs w:val="22"/>
        </w:rPr>
        <w:fldChar w:fldCharType="end"/>
      </w:r>
      <w:ins w:id="348" w:author="Coggon, Amelia Charlotte" w:date="2024-12-08T14:17:00Z" w16du:dateUtc="2024-12-08T13:17:00Z">
        <w:r w:rsidR="00A37702">
          <w:rPr>
            <w:sz w:val="22"/>
            <w:szCs w:val="22"/>
          </w:rPr>
          <w:t>.</w:t>
        </w:r>
      </w:ins>
      <w:del w:id="349" w:author="Coggon, Amelia Charlotte" w:date="2024-12-08T14:17:00Z" w16du:dateUtc="2024-12-08T13:17:00Z">
        <w:r w:rsidRPr="00B245E7" w:rsidDel="00A37702">
          <w:rPr>
            <w:sz w:val="22"/>
            <w:szCs w:val="22"/>
          </w:rPr>
          <w:delText>.</w:delText>
        </w:r>
      </w:del>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ins w:id="350" w:author="Coggon, Amelia Charlotte" w:date="2024-12-14T19:57:00Z" w16du:dateUtc="2024-12-14T18:57:00Z">
        <w:r w:rsidR="00DB652B">
          <w:rPr>
            <w:sz w:val="22"/>
            <w:szCs w:val="22"/>
          </w:rPr>
          <w:t xml:space="preserve"> (Supplementary data 2)</w:t>
        </w:r>
      </w:ins>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155415D" w:rsidR="008B6D30" w:rsidRPr="00B245E7" w:rsidRDefault="008B6D30" w:rsidP="00B245E7">
      <w:pPr>
        <w:spacing w:line="360" w:lineRule="auto"/>
        <w:rPr>
          <w:sz w:val="22"/>
          <w:szCs w:val="22"/>
          <w:lang w:val="en-US"/>
        </w:rPr>
      </w:pPr>
      <w:r w:rsidRPr="00B245E7">
        <w:rPr>
          <w:sz w:val="22"/>
          <w:szCs w:val="22"/>
        </w:rPr>
        <w:t xml:space="preserve">Hemagglutination </w:t>
      </w:r>
      <w:r w:rsidR="00957D72" w:rsidRPr="00B245E7">
        <w:rPr>
          <w:sz w:val="22"/>
          <w:szCs w:val="22"/>
        </w:rPr>
        <w:t xml:space="preserve">inhibition </w:t>
      </w:r>
      <w:r w:rsidRPr="00B245E7">
        <w:rPr>
          <w:sz w:val="22"/>
          <w:szCs w:val="22"/>
        </w:rPr>
        <w:t>assays were generated according to standard methods previously described</w:t>
      </w:r>
      <w:r w:rsidR="000D1EFC"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dZmeDfB6","properties":{"formattedCitation":"(Lorusso {\\i{}et al.}, 2011)","plainCitation":"(Lorusso et al., 2011)","noteIndex":0},"citationItems":[{"id":"7HjIxZio/AnO9kLgc","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Pr="00B245E7">
        <w:rPr>
          <w:sz w:val="22"/>
          <w:szCs w:val="22"/>
        </w:rPr>
        <w:fldChar w:fldCharType="end"/>
      </w:r>
      <w:r w:rsidRPr="00B245E7">
        <w:rPr>
          <w:sz w:val="22"/>
          <w:szCs w:val="22"/>
        </w:rPr>
        <w:t xml:space="preserve">. Swine </w:t>
      </w:r>
      <w:ins w:id="351" w:author="Coggon, Amelia Charlotte" w:date="2024-12-11T17:23:00Z" w16du:dateUtc="2024-12-11T16:23:00Z">
        <w:r w:rsidR="00023310">
          <w:rPr>
            <w:sz w:val="22"/>
            <w:szCs w:val="22"/>
          </w:rPr>
          <w:t xml:space="preserve">and human </w:t>
        </w:r>
      </w:ins>
      <w:r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Pr="00B245E7">
        <w:rPr>
          <w:sz w:val="22"/>
          <w:szCs w:val="22"/>
        </w:rPr>
        <w:t>RDE) and heat inactivated at 56</w:t>
      </w:r>
      <w:r w:rsidRPr="00B245E7">
        <w:rPr>
          <w:sz w:val="22"/>
          <w:szCs w:val="22"/>
          <w:lang w:val="en-US"/>
        </w:rPr>
        <w:t xml:space="preserve">°C for 30min and adsorbed with 50% </w:t>
      </w:r>
      <w:r w:rsidR="008B7B3F" w:rsidRPr="00B245E7">
        <w:rPr>
          <w:sz w:val="22"/>
          <w:szCs w:val="22"/>
          <w:lang w:val="en-US"/>
        </w:rPr>
        <w:t xml:space="preserve">turkey </w:t>
      </w:r>
      <w:commentRangeStart w:id="352"/>
      <w:commentRangeEnd w:id="352"/>
      <w:r w:rsidR="005B63F9" w:rsidRPr="00B245E7">
        <w:rPr>
          <w:rStyle w:val="CommentReference"/>
          <w:rFonts w:eastAsiaTheme="minorHAnsi"/>
          <w:sz w:val="22"/>
          <w:szCs w:val="22"/>
          <w:lang w:eastAsia="en-US"/>
        </w:rPr>
        <w:commentReference w:id="352"/>
      </w:r>
      <w:r w:rsidRPr="00B245E7">
        <w:rPr>
          <w:sz w:val="22"/>
          <w:szCs w:val="22"/>
          <w:lang w:val="en-US"/>
        </w:rPr>
        <w:t>red blood cells</w:t>
      </w:r>
      <w:ins w:id="353" w:author="SIMON Gaelle" w:date="2024-11-29T17:27:00Z">
        <w:r w:rsidRPr="00B245E7">
          <w:rPr>
            <w:sz w:val="22"/>
            <w:szCs w:val="22"/>
            <w:lang w:val="en-US"/>
          </w:rPr>
          <w:t xml:space="preserve"> </w:t>
        </w:r>
        <w:r w:rsidR="00963BD2">
          <w:rPr>
            <w:sz w:val="22"/>
            <w:szCs w:val="22"/>
            <w:lang w:val="en-US"/>
          </w:rPr>
          <w:t>(RBC)</w:t>
        </w:r>
      </w:ins>
      <w:ins w:id="354" w:author="SIMON Gaelle" w:date="2024-12-08T13:34:00Z" w16du:dateUtc="2024-12-08T12:34:00Z">
        <w:r w:rsidRPr="00B245E7">
          <w:rPr>
            <w:sz w:val="22"/>
            <w:szCs w:val="22"/>
            <w:lang w:val="en-US"/>
          </w:rPr>
          <w:t xml:space="preserve"> </w:t>
        </w:r>
      </w:ins>
      <w:r w:rsidRPr="00B245E7">
        <w:rPr>
          <w:sz w:val="22"/>
          <w:szCs w:val="22"/>
          <w:lang w:val="en-US"/>
        </w:rPr>
        <w:t xml:space="preserve">to remove nonspecific inhibitors of haemagglutinin. </w:t>
      </w:r>
      <w:commentRangeStart w:id="355"/>
      <w:ins w:id="356" w:author="Coggon, Amelia Charlotte" w:date="2024-12-11T17:23:00Z" w16du:dateUtc="2024-12-11T16:23:00Z">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0.75% guinea pig</w:t>
        </w:r>
        <w:r w:rsidR="00023310" w:rsidRPr="00B245E7">
          <w:rPr>
            <w:sz w:val="22"/>
            <w:szCs w:val="22"/>
            <w:lang w:val="en-US"/>
          </w:rPr>
          <w:t xml:space="preserve"> </w:t>
        </w:r>
        <w:commentRangeStart w:id="357"/>
        <w:commentRangeEnd w:id="357"/>
        <w:r w:rsidR="00023310" w:rsidRPr="00B245E7">
          <w:rPr>
            <w:rStyle w:val="CommentReference"/>
            <w:rFonts w:eastAsiaTheme="minorHAnsi"/>
            <w:sz w:val="22"/>
            <w:szCs w:val="22"/>
            <w:lang w:eastAsia="en-US"/>
          </w:rPr>
          <w:commentReference w:id="357"/>
        </w:r>
        <w:r w:rsidR="00023310" w:rsidRPr="00B245E7">
          <w:rPr>
            <w:sz w:val="22"/>
            <w:szCs w:val="22"/>
            <w:lang w:val="en-US"/>
          </w:rPr>
          <w:t>red blood cells to remove nonspecific inhibitors of haemagglutinin</w:t>
        </w:r>
        <w:r w:rsidR="00023310">
          <w:rPr>
            <w:sz w:val="22"/>
            <w:szCs w:val="22"/>
            <w:lang w:val="en-US"/>
          </w:rPr>
          <w:t>.</w:t>
        </w:r>
        <w:commentRangeEnd w:id="355"/>
        <w:r w:rsidR="00023310">
          <w:rPr>
            <w:rStyle w:val="CommentReference"/>
            <w:rFonts w:asciiTheme="minorHAnsi" w:eastAsiaTheme="minorHAnsi" w:hAnsiTheme="minorHAnsi" w:cstheme="minorBidi"/>
            <w:lang w:eastAsia="en-US"/>
          </w:rPr>
          <w:commentReference w:id="355"/>
        </w:r>
        <w:r w:rsidR="00023310" w:rsidRPr="00B245E7">
          <w:rPr>
            <w:sz w:val="22"/>
            <w:szCs w:val="22"/>
            <w:lang w:val="en-US"/>
          </w:rPr>
          <w:t xml:space="preserve"> </w:t>
        </w:r>
      </w:ins>
      <w:r w:rsidRPr="00B245E7">
        <w:rPr>
          <w:sz w:val="22"/>
          <w:szCs w:val="22"/>
          <w:lang w:val="en-US"/>
        </w:rPr>
        <w:t xml:space="preserve">Serial 2-fold dilutions starting at 1:10 were tested for their ability to inhibit the agglutination of 0.5% </w:t>
      </w:r>
      <w:commentRangeStart w:id="358"/>
      <w:del w:id="359" w:author="Coggon, Amelia Charlotte" w:date="2024-12-11T17:24:00Z" w16du:dateUtc="2024-12-11T16:24:00Z">
        <w:r w:rsidRPr="00B245E7" w:rsidDel="00023310">
          <w:rPr>
            <w:sz w:val="22"/>
            <w:szCs w:val="22"/>
            <w:lang w:val="en-US"/>
          </w:rPr>
          <w:delText xml:space="preserve">chicken </w:delText>
        </w:r>
      </w:del>
      <w:ins w:id="360" w:author="Coggon, Amelia Charlotte" w:date="2024-12-11T17:24:00Z" w16du:dateUtc="2024-12-11T16:24:00Z">
        <w:r w:rsidR="00023310">
          <w:rPr>
            <w:sz w:val="22"/>
            <w:szCs w:val="22"/>
            <w:lang w:val="en-US"/>
          </w:rPr>
          <w:t>turkey</w:t>
        </w:r>
        <w:r w:rsidR="00023310" w:rsidRPr="00B245E7">
          <w:rPr>
            <w:sz w:val="22"/>
            <w:szCs w:val="22"/>
            <w:lang w:val="en-US"/>
          </w:rPr>
          <w:t xml:space="preserve"> </w:t>
        </w:r>
      </w:ins>
      <w:ins w:id="361" w:author="SIMON Gaelle" w:date="2024-11-29T17:27:00Z">
        <w:r w:rsidR="00963BD2">
          <w:rPr>
            <w:sz w:val="22"/>
            <w:szCs w:val="22"/>
            <w:lang w:val="en-US"/>
          </w:rPr>
          <w:t>RBC</w:t>
        </w:r>
      </w:ins>
      <w:del w:id="362" w:author="SIMON Gaelle" w:date="2024-11-29T17:27:00Z">
        <w:r w:rsidRPr="00B245E7">
          <w:rPr>
            <w:sz w:val="22"/>
            <w:szCs w:val="22"/>
            <w:lang w:val="en-US"/>
          </w:rPr>
          <w:delText xml:space="preserve">red blood </w:delText>
        </w:r>
      </w:del>
      <w:commentRangeEnd w:id="358"/>
      <w:r w:rsidR="00963BD2">
        <w:rPr>
          <w:rStyle w:val="CommentReference"/>
          <w:rFonts w:asciiTheme="minorHAnsi" w:eastAsiaTheme="minorHAnsi" w:hAnsiTheme="minorHAnsi" w:cstheme="minorBidi"/>
          <w:lang w:eastAsia="en-US"/>
        </w:rPr>
        <w:commentReference w:id="358"/>
      </w:r>
      <w:del w:id="363" w:author="SIMON Gaelle" w:date="2024-11-29T17:27:00Z">
        <w:r w:rsidRPr="00B245E7">
          <w:rPr>
            <w:sz w:val="22"/>
            <w:szCs w:val="22"/>
            <w:lang w:val="en-US"/>
          </w:rPr>
          <w:delText>cells</w:delText>
        </w:r>
      </w:del>
      <w:r w:rsidRPr="00B245E7">
        <w:rPr>
          <w:sz w:val="22"/>
          <w:szCs w:val="22"/>
          <w:lang w:val="en-US"/>
        </w:rPr>
        <w:t xml:space="preserve"> with 4</w:t>
      </w:r>
      <w:ins w:id="364" w:author="Coggon, Amelia Charlotte" w:date="2024-12-11T17:24:00Z" w16du:dateUtc="2024-12-11T16:24:00Z">
        <w:r w:rsidR="00023310">
          <w:rPr>
            <w:sz w:val="22"/>
            <w:szCs w:val="22"/>
            <w:lang w:val="en-US"/>
          </w:rPr>
          <w:t>-8</w:t>
        </w:r>
      </w:ins>
      <w:r w:rsidRPr="00B245E7">
        <w:rPr>
          <w:sz w:val="22"/>
          <w:szCs w:val="22"/>
          <w:lang w:val="en-US"/>
        </w:rPr>
        <w:t xml:space="preserve"> </w:t>
      </w:r>
      <w:ins w:id="365" w:author="Coggon, Amelia Charlotte" w:date="2024-12-11T17:24:00Z" w16du:dateUtc="2024-12-11T16:24:00Z">
        <w:r w:rsidR="00023310" w:rsidRPr="00B245E7">
          <w:rPr>
            <w:sz w:val="22"/>
            <w:szCs w:val="22"/>
            <w:lang w:val="en-US"/>
          </w:rPr>
          <w:t xml:space="preserve">hemagglutinating </w:t>
        </w:r>
      </w:ins>
      <w:del w:id="366" w:author="Coggon, Amelia Charlotte" w:date="2024-12-11T17:24:00Z" w16du:dateUtc="2024-12-11T16:24:00Z">
        <w:r w:rsidRPr="00B245E7" w:rsidDel="00023310">
          <w:rPr>
            <w:sz w:val="22"/>
            <w:szCs w:val="22"/>
            <w:lang w:val="en-US"/>
          </w:rPr>
          <w:delText xml:space="preserve">haemagglutinating </w:delText>
        </w:r>
      </w:del>
      <w:r w:rsidRPr="00B245E7">
        <w:rPr>
          <w:sz w:val="22"/>
          <w:szCs w:val="22"/>
          <w:lang w:val="en-US"/>
        </w:rPr>
        <w:t xml:space="preserve">units of virus. </w:t>
      </w:r>
      <w:commentRangeStart w:id="367"/>
      <w:r w:rsidRPr="00B245E7">
        <w:rPr>
          <w:sz w:val="22"/>
          <w:szCs w:val="22"/>
          <w:lang w:val="en-US"/>
        </w:rPr>
        <w:t xml:space="preserve">HI assays </w:t>
      </w:r>
      <w:ins w:id="368" w:author="Coggon, Amelia Charlotte" w:date="2024-12-11T17:24:00Z" w16du:dateUtc="2024-12-11T16:24:00Z">
        <w:r w:rsidR="00023310">
          <w:rPr>
            <w:sz w:val="22"/>
            <w:szCs w:val="22"/>
            <w:lang w:val="en-US"/>
          </w:rPr>
          <w:t xml:space="preserve">were </w:t>
        </w:r>
      </w:ins>
      <w:r w:rsidRPr="00B245E7">
        <w:rPr>
          <w:sz w:val="22"/>
          <w:szCs w:val="22"/>
          <w:lang w:val="en-US"/>
        </w:rPr>
        <w:t>performed</w:t>
      </w:r>
      <w:ins w:id="369" w:author="Coggon, Amelia Charlotte" w:date="2024-12-11T17:27:00Z" w16du:dateUtc="2024-12-11T16:27:00Z">
        <w:r w:rsidR="00023310">
          <w:rPr>
            <w:sz w:val="22"/>
            <w:szCs w:val="22"/>
            <w:lang w:val="en-US"/>
          </w:rPr>
          <w:t xml:space="preserve"> according to </w:t>
        </w:r>
      </w:ins>
      <w:ins w:id="370" w:author="Coggon, Amelia Charlotte" w:date="2024-12-11T17:28:00Z" w16du:dateUtc="2024-12-11T16:28:00Z">
        <w:r w:rsidR="00023310">
          <w:rPr>
            <w:sz w:val="22"/>
            <w:szCs w:val="22"/>
            <w:lang w:val="en-US"/>
          </w:rPr>
          <w:t xml:space="preserve">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ins>
      <w:del w:id="371" w:author="Coggon, Amelia Charlotte" w:date="2024-12-11T17:28:00Z" w16du:dateUtc="2024-12-11T16:28:00Z">
        <w:r w:rsidRPr="00B245E7" w:rsidDel="00023310">
          <w:rPr>
            <w:sz w:val="22"/>
            <w:szCs w:val="22"/>
            <w:lang w:val="en-US"/>
          </w:rPr>
          <w:delText xml:space="preserve"> </w:delText>
        </w:r>
      </w:del>
      <w:r w:rsidRPr="00B245E7">
        <w:rPr>
          <w:sz w:val="22"/>
          <w:szCs w:val="22"/>
          <w:lang w:val="en-US"/>
        </w:rPr>
        <w:t>using ferret and human antisera</w:t>
      </w:r>
      <w:ins w:id="372" w:author="Coggon, Amelia Charlotte" w:date="2024-12-11T17:28:00Z" w16du:dateUtc="2024-12-11T16:28:00Z">
        <w:r w:rsidR="00023310">
          <w:rPr>
            <w:sz w:val="22"/>
            <w:szCs w:val="22"/>
            <w:lang w:val="en-US"/>
          </w:rPr>
          <w:t xml:space="preserve"> with </w:t>
        </w:r>
      </w:ins>
      <w:del w:id="373" w:author="Coggon, Amelia Charlotte" w:date="2024-12-11T17:28:00Z" w16du:dateUtc="2024-12-11T16:28:00Z">
        <w:r w:rsidRPr="00B245E7" w:rsidDel="00023310">
          <w:rPr>
            <w:sz w:val="22"/>
            <w:szCs w:val="22"/>
            <w:lang w:val="en-US"/>
          </w:rPr>
          <w:delText xml:space="preserve"> used </w:delText>
        </w:r>
      </w:del>
      <w:r w:rsidRPr="00B245E7">
        <w:rPr>
          <w:sz w:val="22"/>
          <w:szCs w:val="22"/>
          <w:lang w:val="en-US"/>
        </w:rPr>
        <w:t xml:space="preserve">guinea pig </w:t>
      </w:r>
      <w:ins w:id="374" w:author="SIMON Gaelle" w:date="2024-11-29T17:27:00Z">
        <w:r w:rsidR="00963BD2">
          <w:rPr>
            <w:sz w:val="22"/>
            <w:szCs w:val="22"/>
            <w:lang w:val="en-US"/>
          </w:rPr>
          <w:t>RBC</w:t>
        </w:r>
      </w:ins>
      <w:del w:id="375" w:author="SIMON Gaelle" w:date="2024-11-29T17:27:00Z">
        <w:r w:rsidRPr="00B245E7">
          <w:rPr>
            <w:sz w:val="22"/>
            <w:szCs w:val="22"/>
            <w:lang w:val="en-US"/>
          </w:rPr>
          <w:delText>red blood cells</w:delText>
        </w:r>
      </w:del>
      <w:r w:rsidRPr="00B245E7">
        <w:rPr>
          <w:sz w:val="22"/>
          <w:szCs w:val="22"/>
          <w:lang w:val="en-US"/>
        </w:rPr>
        <w:t xml:space="preserve"> and turkey RBC respectively to measure hemagglutination </w:t>
      </w:r>
      <w:commentRangeStart w:id="376"/>
      <w:r w:rsidRPr="00B245E7">
        <w:rPr>
          <w:sz w:val="22"/>
          <w:szCs w:val="22"/>
          <w:lang w:val="en-US"/>
        </w:rPr>
        <w:t>in the presence of 20nM of oseltamivir carboxylate</w:t>
      </w:r>
      <w:ins w:id="377" w:author="Coggon, Amelia Charlotte" w:date="2024-12-11T17:44:00Z" w16du:dateUtc="2024-12-11T16:44:00Z">
        <w:r w:rsidR="001322BD">
          <w:rPr>
            <w:sz w:val="22"/>
            <w:szCs w:val="22"/>
            <w:lang w:val="en-US"/>
          </w:rPr>
          <w:t xml:space="preserve"> as described in Anderson </w:t>
        </w:r>
        <w:r w:rsidR="001322BD">
          <w:rPr>
            <w:i/>
            <w:iCs/>
            <w:sz w:val="22"/>
            <w:szCs w:val="22"/>
            <w:lang w:val="en-US"/>
          </w:rPr>
          <w:t xml:space="preserve">et al., </w:t>
        </w:r>
        <w:r w:rsidR="001322BD">
          <w:rPr>
            <w:sz w:val="22"/>
            <w:szCs w:val="22"/>
            <w:lang w:val="en-US"/>
          </w:rPr>
          <w:t>(2020)</w:t>
        </w:r>
      </w:ins>
      <w:r w:rsidRPr="00B245E7">
        <w:rPr>
          <w:sz w:val="22"/>
          <w:szCs w:val="22"/>
          <w:lang w:val="en-US"/>
        </w:rPr>
        <w:t xml:space="preserve">. </w:t>
      </w:r>
      <w:commentRangeEnd w:id="367"/>
      <w:r w:rsidR="00512A25">
        <w:rPr>
          <w:rStyle w:val="CommentReference"/>
          <w:rFonts w:asciiTheme="minorHAnsi" w:eastAsiaTheme="minorHAnsi" w:hAnsiTheme="minorHAnsi" w:cstheme="minorBidi"/>
          <w:lang w:eastAsia="en-US"/>
        </w:rPr>
        <w:commentReference w:id="367"/>
      </w:r>
      <w:commentRangeEnd w:id="376"/>
      <w:r w:rsidR="00C64865">
        <w:rPr>
          <w:rStyle w:val="CommentReference"/>
          <w:rFonts w:asciiTheme="minorHAnsi" w:eastAsiaTheme="minorHAnsi" w:hAnsiTheme="minorHAnsi" w:cstheme="minorBidi"/>
          <w:lang w:eastAsia="en-US"/>
        </w:rPr>
        <w:commentReference w:id="376"/>
      </w:r>
    </w:p>
    <w:p w14:paraId="207666DA" w14:textId="31D12B40" w:rsidR="00962588" w:rsidRPr="00B245E7" w:rsidRDefault="00962588" w:rsidP="00B245E7">
      <w:pPr>
        <w:spacing w:line="360" w:lineRule="auto"/>
        <w:rPr>
          <w:sz w:val="22"/>
          <w:szCs w:val="22"/>
        </w:rPr>
      </w:pPr>
    </w:p>
    <w:p w14:paraId="3F28D047" w14:textId="408B9452" w:rsidR="007E4EE7" w:rsidRPr="00B245E7" w:rsidRDefault="00477B00" w:rsidP="00B245E7">
      <w:pPr>
        <w:spacing w:line="360" w:lineRule="auto"/>
        <w:rPr>
          <w:b/>
          <w:sz w:val="22"/>
          <w:szCs w:val="22"/>
        </w:rPr>
      </w:pPr>
      <w:r w:rsidRPr="00B245E7">
        <w:rPr>
          <w:b/>
          <w:sz w:val="22"/>
          <w:szCs w:val="22"/>
        </w:rPr>
        <w:t xml:space="preserve">Antigenic </w:t>
      </w:r>
      <w:ins w:id="378" w:author="SIMON Gaelle" w:date="2024-11-29T17:27:00Z">
        <w:r w:rsidR="00963BD2">
          <w:rPr>
            <w:b/>
            <w:sz w:val="22"/>
            <w:szCs w:val="22"/>
          </w:rPr>
          <w:t>c</w:t>
        </w:r>
      </w:ins>
      <w:del w:id="379" w:author="SIMON Gaelle" w:date="2024-11-29T17:27:00Z">
        <w:r w:rsidRPr="00B245E7">
          <w:rPr>
            <w:b/>
            <w:sz w:val="22"/>
            <w:szCs w:val="22"/>
          </w:rPr>
          <w:delText>C</w:delText>
        </w:r>
      </w:del>
      <w:r w:rsidRPr="00B245E7">
        <w:rPr>
          <w:b/>
          <w:sz w:val="22"/>
          <w:szCs w:val="22"/>
        </w:rPr>
        <w:t>artography</w:t>
      </w:r>
      <w:r w:rsidR="00D81355" w:rsidRPr="00B245E7">
        <w:rPr>
          <w:b/>
          <w:sz w:val="22"/>
          <w:szCs w:val="22"/>
        </w:rPr>
        <w:t>, vaccination assessment</w:t>
      </w:r>
      <w:r w:rsidRPr="00B245E7">
        <w:rPr>
          <w:b/>
          <w:sz w:val="22"/>
          <w:szCs w:val="22"/>
        </w:rPr>
        <w:t xml:space="preserve"> and </w:t>
      </w:r>
      <w:ins w:id="380" w:author="SIMON Gaelle" w:date="2024-11-29T17:27:00Z">
        <w:r w:rsidR="00963BD2">
          <w:rPr>
            <w:b/>
            <w:sz w:val="22"/>
            <w:szCs w:val="22"/>
          </w:rPr>
          <w:t>a</w:t>
        </w:r>
      </w:ins>
      <w:del w:id="381" w:author="SIMON Gaelle" w:date="2024-11-29T17:27:00Z">
        <w:r w:rsidR="007E4EE7" w:rsidRPr="00B245E7" w:rsidDel="00963BD2">
          <w:rPr>
            <w:b/>
            <w:sz w:val="22"/>
            <w:szCs w:val="22"/>
          </w:rPr>
          <w:delText>A</w:delText>
        </w:r>
      </w:del>
      <w:ins w:id="382" w:author="SIMON Gaelle" w:date="2024-12-08T13:34:00Z" w16du:dateUtc="2024-12-08T12:34:00Z">
        <w:r w:rsidR="007E4EE7" w:rsidRPr="00B245E7">
          <w:rPr>
            <w:b/>
            <w:sz w:val="22"/>
            <w:szCs w:val="22"/>
          </w:rPr>
          <w:t xml:space="preserve">ntibody </w:t>
        </w:r>
      </w:ins>
      <w:ins w:id="383" w:author="SIMON Gaelle" w:date="2024-11-29T17:27:00Z">
        <w:r w:rsidR="00963BD2">
          <w:rPr>
            <w:b/>
            <w:sz w:val="22"/>
            <w:szCs w:val="22"/>
          </w:rPr>
          <w:t>l</w:t>
        </w:r>
      </w:ins>
      <w:del w:id="384" w:author="SIMON Gaelle" w:date="2024-12-08T13:34:00Z" w16du:dateUtc="2024-12-08T12:34:00Z">
        <w:r w:rsidR="007E4EE7" w:rsidRPr="00B245E7">
          <w:rPr>
            <w:b/>
            <w:sz w:val="22"/>
            <w:szCs w:val="22"/>
          </w:rPr>
          <w:delText xml:space="preserve">Antibody </w:delText>
        </w:r>
      </w:del>
      <w:del w:id="385" w:author="SIMON Gaelle" w:date="2024-11-29T17:27:00Z">
        <w:r w:rsidR="007E4EE7" w:rsidRPr="00B245E7">
          <w:rPr>
            <w:b/>
            <w:sz w:val="22"/>
            <w:szCs w:val="22"/>
          </w:rPr>
          <w:delText>L</w:delText>
        </w:r>
      </w:del>
      <w:r w:rsidR="007E4EE7" w:rsidRPr="00B245E7">
        <w:rPr>
          <w:b/>
          <w:sz w:val="22"/>
          <w:szCs w:val="22"/>
        </w:rPr>
        <w:t>andscaping</w:t>
      </w:r>
    </w:p>
    <w:p w14:paraId="674BC582" w14:textId="65A75AE8"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to generate 2</w:t>
      </w:r>
      <w:r w:rsidR="00D81355" w:rsidRPr="00B245E7">
        <w:rPr>
          <w:sz w:val="22"/>
          <w:szCs w:val="22"/>
        </w:rPr>
        <w:t xml:space="preserve"> </w:t>
      </w:r>
      <w:r w:rsidRPr="00B245E7">
        <w:rPr>
          <w:sz w:val="22"/>
          <w:szCs w:val="22"/>
        </w:rPr>
        <w:t>and 3-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7135D9">
        <w:rPr>
          <w:sz w:val="22"/>
          <w:szCs w:val="22"/>
        </w:rPr>
        <w:instrText xml:space="preserve"> ADDIN ZOTERO_ITEM CSL_CITATION {"citationID":"qxmtEL7R","properties":{"formattedCitation":"(Smith {\\i{}et al.}, 2004; Lewis {\\i{}et al.}, 2014)","plainCitation":"(Smith et al., 2004; Lewis et al., 2014)","noteIndex":0},"citationItems":[{"id":"7HjIxZio/hJbNiC2q","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7HjIxZio/S2NpRjua","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4DAE67CB" w:rsidR="004C5E80" w:rsidRPr="00B245E7" w:rsidRDefault="00D9190E" w:rsidP="00B245E7">
      <w:pPr>
        <w:spacing w:line="360" w:lineRule="auto"/>
        <w:rPr>
          <w:sz w:val="22"/>
          <w:szCs w:val="22"/>
        </w:rPr>
      </w:pPr>
      <w:commentRangeStart w:id="386"/>
      <w:r w:rsidRPr="00B245E7">
        <w:rPr>
          <w:sz w:val="22"/>
          <w:szCs w:val="22"/>
        </w:rPr>
        <w:lastRenderedPageBreak/>
        <w:t xml:space="preserve">Antibody landscapes were </w:t>
      </w:r>
      <w:commentRangeEnd w:id="386"/>
      <w:r w:rsidR="002240E9" w:rsidRPr="00B245E7">
        <w:rPr>
          <w:rStyle w:val="CommentReference"/>
          <w:rFonts w:eastAsiaTheme="minorHAnsi"/>
          <w:sz w:val="22"/>
          <w:szCs w:val="22"/>
          <w:lang w:eastAsia="en-US"/>
        </w:rPr>
        <w:commentReference w:id="386"/>
      </w:r>
      <w:r w:rsidRPr="00B245E7">
        <w:rPr>
          <w:sz w:val="22"/>
          <w:szCs w:val="22"/>
        </w:rPr>
        <w:t xml:space="preserve">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7135D9">
        <w:rPr>
          <w:sz w:val="22"/>
          <w:szCs w:val="22"/>
        </w:rPr>
        <w:instrText xml:space="preserve"> ADDIN ZOTERO_ITEM CSL_CITATION {"citationID":"2tG5R2Ne","properties":{"formattedCitation":"(Fonville {\\i{}et al.}, 2014; Souza {\\i{}et al.}, 2018)","plainCitation":"(Fonville et al., 2014; Souza et al., 2018)","noteIndex":0},"citationItems":[{"id":"7HjIxZio/KCCTqkMk","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7HjIxZio/7i9oPyYd","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7B1217FE" w:rsidR="00E64E57" w:rsidRPr="00B245E7" w:rsidRDefault="00E64E57" w:rsidP="00B245E7">
      <w:pPr>
        <w:spacing w:line="360" w:lineRule="auto"/>
        <w:rPr>
          <w:sz w:val="22"/>
          <w:szCs w:val="22"/>
        </w:rPr>
      </w:pPr>
      <w:r w:rsidRPr="00B245E7">
        <w:rPr>
          <w:sz w:val="22"/>
          <w:szCs w:val="22"/>
        </w:rPr>
        <w:t>To assess vaccination in pigs, the antigenic distance between sera raised</w:t>
      </w:r>
      <w:ins w:id="387" w:author="SIMON Gaelle" w:date="2024-12-08T13:34:00Z" w16du:dateUtc="2024-12-08T12:34:00Z">
        <w:r w:rsidRPr="00B245E7">
          <w:rPr>
            <w:sz w:val="22"/>
            <w:szCs w:val="22"/>
          </w:rPr>
          <w:t xml:space="preserve"> </w:t>
        </w:r>
      </w:ins>
      <w:ins w:id="388" w:author="SIMON Gaelle" w:date="2024-11-29T17:29:00Z">
        <w:r w:rsidR="000B32F3" w:rsidRPr="00B245E7">
          <w:rPr>
            <w:sz w:val="22"/>
            <w:szCs w:val="22"/>
          </w:rPr>
          <w:t>in ferrets</w:t>
        </w:r>
        <w:r w:rsidRPr="00B245E7">
          <w:rPr>
            <w:sz w:val="22"/>
            <w:szCs w:val="22"/>
          </w:rPr>
          <w:t xml:space="preserve"> </w:t>
        </w:r>
      </w:ins>
      <w:r w:rsidRPr="00B245E7">
        <w:rPr>
          <w:sz w:val="22"/>
          <w:szCs w:val="22"/>
        </w:rPr>
        <w:t xml:space="preserve">against </w:t>
      </w:r>
      <w:r w:rsidR="00FD1216" w:rsidRPr="00B245E7">
        <w:rPr>
          <w:sz w:val="22"/>
          <w:szCs w:val="22"/>
        </w:rPr>
        <w:t xml:space="preserve">swine </w:t>
      </w:r>
      <w:r w:rsidRPr="00B245E7">
        <w:rPr>
          <w:sz w:val="22"/>
          <w:szCs w:val="22"/>
        </w:rPr>
        <w:t>vaccine seed strains</w:t>
      </w:r>
      <w:del w:id="389" w:author="SIMON Gaelle" w:date="2024-11-29T17:29:00Z">
        <w:r w:rsidR="00FD1216" w:rsidRPr="00B245E7">
          <w:rPr>
            <w:sz w:val="22"/>
            <w:szCs w:val="22"/>
          </w:rPr>
          <w:delText>,</w:delText>
        </w:r>
      </w:del>
      <w:r w:rsidRPr="00B245E7">
        <w:rPr>
          <w:sz w:val="22"/>
          <w:szCs w:val="22"/>
        </w:rPr>
        <w:t xml:space="preserve"> </w:t>
      </w:r>
      <w:del w:id="390" w:author="SIMON Gaelle" w:date="2024-11-29T17:29:00Z">
        <w:r w:rsidRPr="00B245E7">
          <w:rPr>
            <w:sz w:val="22"/>
            <w:szCs w:val="22"/>
          </w:rPr>
          <w:delText xml:space="preserve">in ferrets </w:delText>
        </w:r>
      </w:del>
      <w:r w:rsidRPr="00B245E7">
        <w:rPr>
          <w:sz w:val="22"/>
          <w:szCs w:val="22"/>
        </w:rPr>
        <w:t xml:space="preserve">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numbers. </w:t>
      </w:r>
      <w:commentRangeStart w:id="391"/>
      <w:commentRangeStart w:id="392"/>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vaccine sera and test antigen </w:t>
      </w:r>
      <w:r w:rsidRPr="00B245E7">
        <w:rPr>
          <w:sz w:val="22"/>
          <w:szCs w:val="22"/>
        </w:rPr>
        <w:t>are considered antigenically different enough to trigger an update to the human influenza vaccine</w:t>
      </w:r>
      <w:ins w:id="393" w:author="Coggon, Amelia Charlotte" w:date="2024-12-08T14:20:00Z" w16du:dateUtc="2024-12-08T13:20:00Z">
        <w:r w:rsidR="00A37702">
          <w:rPr>
            <w:sz w:val="22"/>
            <w:szCs w:val="22"/>
          </w:rPr>
          <w:t xml:space="preserve"> </w:t>
        </w:r>
      </w:ins>
      <w:del w:id="394" w:author="Coggon, Amelia Charlotte" w:date="2024-12-08T14:18:00Z" w16du:dateUtc="2024-12-08T13:18:00Z">
        <w:r w:rsidR="000D1EFC" w:rsidRPr="00B245E7" w:rsidDel="00A37702">
          <w:rPr>
            <w:sz w:val="22"/>
            <w:szCs w:val="22"/>
          </w:rPr>
          <w:delText xml:space="preserve"> </w:delText>
        </w:r>
      </w:del>
      <w:r w:rsidRPr="00B245E7">
        <w:rPr>
          <w:sz w:val="22"/>
          <w:szCs w:val="22"/>
        </w:rPr>
        <w:fldChar w:fldCharType="begin"/>
      </w:r>
      <w:r w:rsidR="007135D9">
        <w:rPr>
          <w:sz w:val="22"/>
          <w:szCs w:val="22"/>
        </w:rPr>
        <w:instrText xml:space="preserve"> ADDIN ZOTERO_ITEM CSL_CITATION {"citationID":"YO9Ftwmz","properties":{"formattedCitation":"(Ampofo {\\i{}et al.}, 2015)","plainCitation":"(Ampofo et al., 2015)","noteIndex":0},"citationItems":[{"id":"7HjIxZio/Em1EhQih","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commentRangeEnd w:id="391"/>
      <w:r w:rsidR="00E12D72">
        <w:rPr>
          <w:rStyle w:val="CommentReference"/>
          <w:rFonts w:asciiTheme="minorHAnsi" w:eastAsiaTheme="minorHAnsi" w:hAnsiTheme="minorHAnsi" w:cstheme="minorBidi"/>
          <w:lang w:eastAsia="en-US"/>
        </w:rPr>
        <w:commentReference w:id="391"/>
      </w:r>
      <w:commentRangeEnd w:id="392"/>
      <w:r w:rsidR="00A37702">
        <w:rPr>
          <w:rStyle w:val="CommentReference"/>
          <w:rFonts w:asciiTheme="minorHAnsi" w:eastAsiaTheme="minorHAnsi" w:hAnsiTheme="minorHAnsi" w:cstheme="minorBidi"/>
          <w:lang w:eastAsia="en-US"/>
        </w:rPr>
        <w:commentReference w:id="392"/>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362EDC76" w14:textId="2D737569" w:rsidR="00BE018C" w:rsidRPr="00B245E7" w:rsidRDefault="00BE018C" w:rsidP="00B245E7">
      <w:pPr>
        <w:spacing w:line="360" w:lineRule="auto"/>
        <w:rPr>
          <w:ins w:id="395" w:author="Pekosz, Andrew" w:date="2024-11-17T14:13:00Z" w16du:dateUtc="2024-11-17T19:13:00Z"/>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7135D9">
        <w:rPr>
          <w:sz w:val="22"/>
          <w:szCs w:val="22"/>
        </w:rPr>
        <w:instrText xml:space="preserve"> ADDIN ZOTERO_ITEM CSL_CITATION {"citationID":"hwuQG8Nm","properties":{"formattedCitation":"(Ursin {\\i{}et al.}, 2020; Kuo {\\i{}et al.}, 2021)","plainCitation":"(Ursin et al., 2020; Kuo et al., 2021)","noteIndex":0},"citationItems":[{"id":"7HjIxZio/vcs9lQdX","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7HjIxZio/rMkSuJCi","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60s, 1970,1980s and 1990s. Five subjects per age group per gender were randomly selected</w:t>
      </w:r>
      <w:r w:rsidR="003964A1" w:rsidRPr="00B245E7">
        <w:rPr>
          <w:sz w:val="22"/>
          <w:szCs w:val="22"/>
        </w:rPr>
        <w:t xml:space="preserve"> for the final cohort panel</w:t>
      </w:r>
      <w:ins w:id="396" w:author="Kristien Van Reeth" w:date="2024-11-30T22:01:00Z" w16du:dateUtc="2024-11-30T21:01:00Z">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ins>
      <w:ins w:id="397" w:author="Kristien Van Reeth" w:date="2024-12-08T13:35:00Z" w16du:dateUtc="2024-12-08T12:35:00Z">
        <w:r w:rsidRPr="00B245E7">
          <w:rPr>
            <w:sz w:val="22"/>
            <w:szCs w:val="22"/>
          </w:rPr>
          <w:t>.</w:t>
        </w:r>
      </w:ins>
      <w:del w:id="398" w:author="Kristien Van Reeth" w:date="2024-12-08T13:35:00Z" w16du:dateUtc="2024-12-08T12:35:00Z">
        <w:r w:rsidRPr="00B245E7">
          <w:rPr>
            <w:sz w:val="22"/>
            <w:szCs w:val="22"/>
          </w:rPr>
          <w:delText>.</w:delText>
        </w:r>
      </w:del>
    </w:p>
    <w:p w14:paraId="2AD8DD81" w14:textId="00B7DC9C" w:rsidR="0042178C" w:rsidRPr="00B245E7" w:rsidRDefault="00A1489C" w:rsidP="00B245E7">
      <w:pPr>
        <w:spacing w:line="360" w:lineRule="auto"/>
        <w:rPr>
          <w:ins w:id="399" w:author="Pekosz, Andrew" w:date="2024-12-08T13:40:00Z" w16du:dateUtc="2024-12-08T12:40:00Z"/>
          <w:sz w:val="22"/>
          <w:szCs w:val="22"/>
        </w:rPr>
      </w:pPr>
      <w:commentRangeStart w:id="400"/>
      <w:ins w:id="401" w:author="Pekosz, Andrew" w:date="2024-11-17T14:13:00Z">
        <w:r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ins>
      <w:commentRangeEnd w:id="400"/>
      <w:ins w:id="402" w:author="Pekosz, Andrew" w:date="2024-11-17T14:13:00Z" w16du:dateUtc="2024-11-17T19:13:00Z">
        <w:r>
          <w:rPr>
            <w:rStyle w:val="CommentReference"/>
            <w:rFonts w:asciiTheme="minorHAnsi" w:eastAsiaTheme="minorHAnsi" w:hAnsiTheme="minorHAnsi" w:cstheme="minorBidi"/>
            <w:lang w:eastAsia="en-US"/>
          </w:rPr>
          <w:commentReference w:id="400"/>
        </w:r>
      </w:ins>
    </w:p>
    <w:p w14:paraId="34A244C2" w14:textId="49030AC3" w:rsidR="005A25F9" w:rsidRPr="00B245E7" w:rsidRDefault="005A25F9" w:rsidP="00B245E7">
      <w:pPr>
        <w:spacing w:line="360" w:lineRule="auto"/>
        <w:rPr>
          <w:sz w:val="22"/>
          <w:szCs w:val="22"/>
        </w:rPr>
      </w:pPr>
    </w:p>
    <w:p w14:paraId="0B6D7254" w14:textId="285B7FC4" w:rsidR="005A25F9" w:rsidRPr="00B245E7" w:rsidRDefault="005A25F9" w:rsidP="00B245E7">
      <w:pPr>
        <w:spacing w:line="360" w:lineRule="auto"/>
        <w:rPr>
          <w:b/>
          <w:bCs/>
          <w:sz w:val="22"/>
          <w:szCs w:val="22"/>
        </w:rPr>
      </w:pPr>
      <w:r w:rsidRPr="00B245E7">
        <w:rPr>
          <w:b/>
          <w:bCs/>
          <w:sz w:val="22"/>
          <w:szCs w:val="22"/>
        </w:rPr>
        <w:t>Results</w:t>
      </w:r>
    </w:p>
    <w:p w14:paraId="5941517A" w14:textId="34E25316" w:rsidR="004C5E80" w:rsidRPr="00B245E7" w:rsidRDefault="00790EE8" w:rsidP="00B245E7">
      <w:pPr>
        <w:spacing w:line="360" w:lineRule="auto"/>
        <w:rPr>
          <w:b/>
          <w:bCs/>
          <w:sz w:val="22"/>
          <w:szCs w:val="22"/>
        </w:rPr>
      </w:pPr>
      <w:commentRangeStart w:id="403"/>
      <w:commentRangeStart w:id="404"/>
      <w:commentRangeStart w:id="405"/>
      <w:del w:id="406" w:author="Coggon, Amelia Charlotte" w:date="2024-12-08T14:20:00Z" w16du:dateUtc="2024-12-08T13:20:00Z">
        <w:r w:rsidRPr="00B245E7" w:rsidDel="00A37702">
          <w:rPr>
            <w:b/>
            <w:bCs/>
            <w:sz w:val="22"/>
            <w:szCs w:val="22"/>
          </w:rPr>
          <w:delText xml:space="preserve">Current </w:delText>
        </w:r>
      </w:del>
      <w:ins w:id="407" w:author="Coggon, Amelia Charlotte" w:date="2024-12-08T14:39:00Z" w16du:dateUtc="2024-12-08T13:39:00Z">
        <w:r w:rsidR="00D11FF6">
          <w:rPr>
            <w:b/>
            <w:bCs/>
            <w:sz w:val="22"/>
            <w:szCs w:val="22"/>
          </w:rPr>
          <w:t>G</w:t>
        </w:r>
      </w:ins>
      <w:ins w:id="408" w:author="Coggon, Amelia Charlotte" w:date="2024-12-08T14:20:00Z" w16du:dateUtc="2024-12-08T13:20:00Z">
        <w:r w:rsidR="00A37702">
          <w:rPr>
            <w:b/>
            <w:bCs/>
            <w:sz w:val="22"/>
            <w:szCs w:val="22"/>
          </w:rPr>
          <w:t>enomic</w:t>
        </w:r>
        <w:r w:rsidR="00A37702" w:rsidRPr="00B245E7">
          <w:rPr>
            <w:b/>
            <w:bCs/>
            <w:sz w:val="22"/>
            <w:szCs w:val="22"/>
          </w:rPr>
          <w:t xml:space="preserve"> </w:t>
        </w:r>
      </w:ins>
      <w:r w:rsidR="001E15A0" w:rsidRPr="00B245E7">
        <w:rPr>
          <w:b/>
          <w:bCs/>
          <w:sz w:val="22"/>
          <w:szCs w:val="22"/>
        </w:rPr>
        <w:t>e</w:t>
      </w:r>
      <w:r w:rsidR="00986D70" w:rsidRPr="00B245E7">
        <w:rPr>
          <w:b/>
          <w:bCs/>
          <w:sz w:val="22"/>
          <w:szCs w:val="22"/>
        </w:rPr>
        <w:t>pidemiology</w:t>
      </w:r>
      <w:ins w:id="409" w:author="Coggon, Amelia Charlotte" w:date="2024-12-08T14:39:00Z" w16du:dateUtc="2024-12-08T13:39:00Z">
        <w:r w:rsidR="00D11FF6">
          <w:rPr>
            <w:b/>
            <w:bCs/>
            <w:sz w:val="22"/>
            <w:szCs w:val="22"/>
          </w:rPr>
          <w:t xml:space="preserve"> of SIV</w:t>
        </w:r>
      </w:ins>
      <w:r w:rsidRPr="00B245E7">
        <w:rPr>
          <w:b/>
          <w:bCs/>
          <w:sz w:val="22"/>
          <w:szCs w:val="22"/>
        </w:rPr>
        <w:t xml:space="preserve"> in pigs</w:t>
      </w:r>
      <w:commentRangeEnd w:id="403"/>
      <w:r w:rsidR="003506B5">
        <w:rPr>
          <w:rStyle w:val="CommentReference"/>
          <w:rFonts w:asciiTheme="minorHAnsi" w:eastAsiaTheme="minorHAnsi" w:hAnsiTheme="minorHAnsi" w:cstheme="minorBidi"/>
          <w:lang w:eastAsia="en-US"/>
        </w:rPr>
        <w:commentReference w:id="403"/>
      </w:r>
      <w:commentRangeEnd w:id="404"/>
      <w:r w:rsidR="00BE2DC1">
        <w:rPr>
          <w:rStyle w:val="CommentReference"/>
          <w:rFonts w:asciiTheme="minorHAnsi" w:eastAsiaTheme="minorHAnsi" w:hAnsiTheme="minorHAnsi" w:cstheme="minorBidi"/>
          <w:lang w:eastAsia="en-US"/>
        </w:rPr>
        <w:commentReference w:id="404"/>
      </w:r>
      <w:commentRangeEnd w:id="405"/>
      <w:r w:rsidR="002960DF">
        <w:rPr>
          <w:rStyle w:val="CommentReference"/>
          <w:rFonts w:asciiTheme="minorHAnsi" w:eastAsiaTheme="minorHAnsi" w:hAnsiTheme="minorHAnsi" w:cstheme="minorBidi"/>
          <w:lang w:eastAsia="en-US"/>
        </w:rPr>
        <w:commentReference w:id="405"/>
      </w:r>
    </w:p>
    <w:p w14:paraId="37F80CF8" w14:textId="65C3E231" w:rsidR="006D674C" w:rsidRDefault="00176D8D" w:rsidP="006D674C">
      <w:pPr>
        <w:spacing w:line="360" w:lineRule="auto"/>
        <w:rPr>
          <w:ins w:id="410" w:author="Coggon, Amelia Charlotte" w:date="2024-12-08T15:53:00Z" w16du:dateUtc="2024-12-08T14:53:00Z"/>
          <w:sz w:val="22"/>
          <w:szCs w:val="22"/>
        </w:rPr>
      </w:pPr>
      <w:r w:rsidRPr="00B245E7">
        <w:rPr>
          <w:sz w:val="22"/>
          <w:szCs w:val="22"/>
        </w:rPr>
        <w:lastRenderedPageBreak/>
        <w:t xml:space="preserve">Geographic analysis of the circulation of swine H1 viruses from 2010 </w:t>
      </w:r>
      <w:del w:id="411" w:author="Coggon, Amelia Charlotte" w:date="2024-12-08T14:20:00Z" w16du:dateUtc="2024-12-08T13:20:00Z">
        <w:r w:rsidR="008701B1" w:rsidRPr="00B245E7" w:rsidDel="00A37702">
          <w:rPr>
            <w:sz w:val="22"/>
            <w:szCs w:val="22"/>
          </w:rPr>
          <w:delText xml:space="preserve">through </w:delText>
        </w:r>
      </w:del>
      <w:ins w:id="412" w:author="Coggon, Amelia Charlotte" w:date="2024-12-08T14:36:00Z" w16du:dateUtc="2024-12-08T13:36:00Z">
        <w:r w:rsidR="00C4450A">
          <w:rPr>
            <w:sz w:val="22"/>
            <w:szCs w:val="22"/>
          </w:rPr>
          <w:t>to</w:t>
        </w:r>
      </w:ins>
      <w:ins w:id="413" w:author="Coggon, Amelia Charlotte" w:date="2024-12-08T14:20:00Z" w16du:dateUtc="2024-12-08T13:20:00Z">
        <w:r w:rsidR="00A37702">
          <w:rPr>
            <w:sz w:val="22"/>
            <w:szCs w:val="22"/>
          </w:rPr>
          <w:t xml:space="preserve"> </w:t>
        </w:r>
      </w:ins>
      <w:commentRangeStart w:id="414"/>
      <w:commentRangeStart w:id="415"/>
      <w:commentRangeStart w:id="416"/>
      <w:del w:id="417" w:author="CHIAPPONI CHIARA" w:date="2024-11-26T21:04:00Z">
        <w:r w:rsidR="008701B1" w:rsidRPr="00B245E7">
          <w:rPr>
            <w:sz w:val="22"/>
            <w:szCs w:val="22"/>
          </w:rPr>
          <w:delText>2020</w:delText>
        </w:r>
        <w:r w:rsidRPr="00B245E7">
          <w:rPr>
            <w:sz w:val="22"/>
            <w:szCs w:val="22"/>
          </w:rPr>
          <w:delText xml:space="preserve"> </w:delText>
        </w:r>
      </w:del>
      <w:commentRangeEnd w:id="414"/>
      <w:ins w:id="418" w:author="CHIAPPONI CHIARA" w:date="2024-11-26T21:04:00Z">
        <w:r w:rsidR="00B70B2C" w:rsidRPr="00B245E7">
          <w:rPr>
            <w:sz w:val="22"/>
            <w:szCs w:val="22"/>
          </w:rPr>
          <w:t>202</w:t>
        </w:r>
      </w:ins>
      <w:ins w:id="419" w:author="Coggon, Amelia Charlotte" w:date="2024-12-08T14:35:00Z" w16du:dateUtc="2024-12-08T13:35:00Z">
        <w:r w:rsidR="00C4450A">
          <w:rPr>
            <w:sz w:val="22"/>
            <w:szCs w:val="22"/>
          </w:rPr>
          <w:t>0 inclusive</w:t>
        </w:r>
      </w:ins>
      <w:ins w:id="420" w:author="Coggon, Amelia Charlotte" w:date="2024-12-08T14:36:00Z" w16du:dateUtc="2024-12-08T13:36:00Z">
        <w:r w:rsidR="00C4450A">
          <w:rPr>
            <w:sz w:val="22"/>
            <w:szCs w:val="22"/>
          </w:rPr>
          <w:t>,</w:t>
        </w:r>
      </w:ins>
      <w:ins w:id="421" w:author="CHIAPPONI CHIARA" w:date="2024-11-26T21:04:00Z">
        <w:del w:id="422" w:author="Coggon, Amelia Charlotte" w:date="2024-12-08T14:35:00Z" w16du:dateUtc="2024-12-08T13:35:00Z">
          <w:r w:rsidR="00B70B2C" w:rsidDel="00C4450A">
            <w:rPr>
              <w:sz w:val="22"/>
              <w:szCs w:val="22"/>
            </w:rPr>
            <w:delText>1</w:delText>
          </w:r>
        </w:del>
        <w:r w:rsidR="00B70B2C" w:rsidRPr="00B245E7">
          <w:rPr>
            <w:sz w:val="22"/>
            <w:szCs w:val="22"/>
          </w:rPr>
          <w:t xml:space="preserve"> </w:t>
        </w:r>
      </w:ins>
      <w:ins w:id="423" w:author="Coggon, Amelia Charlotte" w:date="2024-12-08T13:40:00Z" w16du:dateUtc="2024-12-08T12:40:00Z">
        <w:r w:rsidR="005953A0">
          <w:rPr>
            <w:rStyle w:val="CommentReference"/>
            <w:rFonts w:asciiTheme="minorHAnsi" w:eastAsiaTheme="minorHAnsi" w:hAnsiTheme="minorHAnsi" w:cstheme="minorBidi"/>
            <w:lang w:eastAsia="en-US"/>
          </w:rPr>
          <w:commentReference w:id="414"/>
        </w:r>
        <w:commentRangeEnd w:id="415"/>
        <w:r w:rsidR="002960DF">
          <w:rPr>
            <w:rStyle w:val="CommentReference"/>
            <w:rFonts w:asciiTheme="minorHAnsi" w:eastAsiaTheme="minorHAnsi" w:hAnsiTheme="minorHAnsi" w:cstheme="minorBidi"/>
            <w:lang w:eastAsia="en-US"/>
          </w:rPr>
          <w:commentReference w:id="415"/>
        </w:r>
      </w:ins>
      <w:commentRangeEnd w:id="416"/>
      <w:ins w:id="424" w:author="Coggon, Amelia Charlotte" w:date="2024-12-08T14:36:00Z" w16du:dateUtc="2024-12-08T13:36:00Z">
        <w:r w:rsidR="00C4450A">
          <w:rPr>
            <w:rStyle w:val="CommentReference"/>
            <w:rFonts w:asciiTheme="minorHAnsi" w:eastAsiaTheme="minorHAnsi" w:hAnsiTheme="minorHAnsi" w:cstheme="minorBidi"/>
            <w:lang w:eastAsia="en-US"/>
          </w:rPr>
          <w:commentReference w:id="416"/>
        </w:r>
      </w:ins>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w:t>
      </w:r>
      <w:commentRangeStart w:id="425"/>
      <w:r w:rsidR="00845BE2" w:rsidRPr="00B245E7">
        <w:rPr>
          <w:sz w:val="22"/>
          <w:szCs w:val="22"/>
        </w:rPr>
        <w:t xml:space="preserve">different </w:t>
      </w:r>
      <w:commentRangeEnd w:id="425"/>
      <w:r w:rsidR="00845BE2" w:rsidRPr="00B245E7">
        <w:rPr>
          <w:rStyle w:val="CommentReference"/>
          <w:rFonts w:eastAsiaTheme="minorHAnsi"/>
          <w:sz w:val="22"/>
          <w:szCs w:val="22"/>
          <w:lang w:eastAsia="en-US"/>
        </w:rPr>
        <w:commentReference w:id="425"/>
      </w:r>
      <w:r w:rsidR="00845BE2" w:rsidRPr="00B245E7">
        <w:rPr>
          <w:sz w:val="22"/>
          <w:szCs w:val="22"/>
        </w:rPr>
        <w:t xml:space="preserve">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w:t>
      </w:r>
      <w:del w:id="426" w:author="Coggon, Amelia Charlotte" w:date="2024-12-08T13:35:00Z" w16du:dateUtc="2024-12-08T12:35:00Z">
        <w:r w:rsidR="00F85EEF" w:rsidRPr="00B245E7">
          <w:rPr>
            <w:sz w:val="22"/>
            <w:szCs w:val="22"/>
          </w:rPr>
          <w:delText>2021</w:delText>
        </w:r>
      </w:del>
      <w:ins w:id="427" w:author="SIMON Gaelle" w:date="2024-12-08T13:34:00Z" w16du:dateUtc="2024-12-08T12:34:00Z">
        <w:r w:rsidR="00F85EEF" w:rsidRPr="00B245E7">
          <w:rPr>
            <w:sz w:val="22"/>
            <w:szCs w:val="22"/>
          </w:rPr>
          <w:t>202</w:t>
        </w:r>
      </w:ins>
      <w:ins w:id="428" w:author="SIMON Gaelle" w:date="2024-11-29T17:36:00Z">
        <w:r w:rsidR="000B32F3">
          <w:rPr>
            <w:sz w:val="22"/>
            <w:szCs w:val="22"/>
          </w:rPr>
          <w:t>0</w:t>
        </w:r>
      </w:ins>
      <w:del w:id="429" w:author="SIMON Gaelle" w:date="2024-11-29T17:36:00Z">
        <w:r w:rsidR="00F85EEF" w:rsidRPr="00B245E7" w:rsidDel="000B32F3">
          <w:rPr>
            <w:sz w:val="22"/>
            <w:szCs w:val="22"/>
          </w:rPr>
          <w:delText>1</w:delText>
        </w:r>
      </w:del>
      <w:del w:id="430" w:author="SIMON Gaelle" w:date="2024-12-08T13:34:00Z" w16du:dateUtc="2024-12-08T12:34:00Z">
        <w:r w:rsidR="00F85EEF" w:rsidRPr="00B245E7">
          <w:rPr>
            <w:sz w:val="22"/>
            <w:szCs w:val="22"/>
          </w:rPr>
          <w:delText>2021</w:delText>
        </w:r>
      </w:del>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commentRangeStart w:id="431"/>
      <w:r w:rsidR="00845BE2" w:rsidRPr="00B245E7">
        <w:rPr>
          <w:sz w:val="22"/>
          <w:szCs w:val="22"/>
        </w:rPr>
        <w:t xml:space="preserve">frequently detected </w:t>
      </w:r>
      <w:commentRangeEnd w:id="431"/>
      <w:r w:rsidR="00845BE2" w:rsidRPr="00B245E7">
        <w:rPr>
          <w:rStyle w:val="CommentReference"/>
          <w:rFonts w:eastAsiaTheme="minorHAnsi"/>
          <w:sz w:val="22"/>
          <w:szCs w:val="22"/>
          <w:lang w:eastAsia="en-US"/>
        </w:rPr>
        <w:commentReference w:id="431"/>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ins w:id="432" w:author="Coggon, Amelia Charlotte" w:date="2024-12-08T15:53:00Z" w16du:dateUtc="2024-12-08T14:53:00Z">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clades of 1A.3.3.2 (pdm09) viruses that have persisted in swine have been observed in Germany, Italy and Denmark, with subsequent detections in other countries. These clades have</w:t>
        </w:r>
        <w:r w:rsidR="006D674C" w:rsidRPr="00B245E7">
          <w:rPr>
            <w:rStyle w:val="CommentReference"/>
            <w:sz w:val="22"/>
            <w:szCs w:val="22"/>
          </w:rPr>
          <w:t xml:space="preserve"> </w:t>
        </w:r>
        <w:r w:rsidR="006D674C" w:rsidRPr="00B245E7">
          <w:rPr>
            <w:sz w:val="22"/>
            <w:szCs w:val="22"/>
          </w:rPr>
          <w:t>longer branch lengths and circulation within pigs of greater than one year.</w:t>
        </w:r>
      </w:ins>
    </w:p>
    <w:p w14:paraId="6BC8772A" w14:textId="77777777" w:rsidR="006D674C" w:rsidRDefault="006D674C" w:rsidP="00B245E7">
      <w:pPr>
        <w:spacing w:line="360" w:lineRule="auto"/>
        <w:rPr>
          <w:ins w:id="433" w:author="Coggon, Amelia Charlotte" w:date="2024-12-08T15:53:00Z" w16du:dateUtc="2024-12-08T14:53:00Z"/>
          <w:sz w:val="22"/>
          <w:szCs w:val="22"/>
        </w:rPr>
      </w:pPr>
    </w:p>
    <w:p w14:paraId="1277C3E7" w14:textId="733BCB4D" w:rsidR="006D674C" w:rsidRDefault="006D674C" w:rsidP="00B245E7">
      <w:pPr>
        <w:spacing w:line="360" w:lineRule="auto"/>
        <w:rPr>
          <w:ins w:id="434" w:author="Coggon, Amelia Charlotte" w:date="2024-12-08T15:55:00Z" w16du:dateUtc="2024-12-08T14:55:00Z"/>
          <w:sz w:val="22"/>
          <w:szCs w:val="22"/>
        </w:rPr>
      </w:pPr>
      <w:ins w:id="435" w:author="Coggon, Amelia Charlotte" w:date="2024-12-08T15:54:00Z" w16du:dateUtc="2024-12-08T14:54:00Z">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w:t>
        </w:r>
        <w:commentRangeStart w:id="436"/>
        <w:r w:rsidRPr="00B245E7">
          <w:rPr>
            <w:sz w:val="22"/>
            <w:szCs w:val="22"/>
          </w:rPr>
          <w:t>1994</w:t>
        </w:r>
        <w:commentRangeEnd w:id="436"/>
        <w:r>
          <w:rPr>
            <w:rStyle w:val="CommentReference"/>
            <w:rFonts w:asciiTheme="minorHAnsi" w:eastAsiaTheme="minorHAnsi" w:hAnsiTheme="minorHAnsi" w:cstheme="minorBidi"/>
            <w:lang w:eastAsia="en-US"/>
          </w:rPr>
          <w:commentReference w:id="436"/>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ins>
      <w:ins w:id="437" w:author="Coggon, Amelia Charlotte" w:date="2024-12-08T15:37:00Z" w16du:dateUtc="2024-12-08T14:37:00Z">
        <w:r w:rsidR="009B0EB9">
          <w:rPr>
            <w:sz w:val="22"/>
            <w:szCs w:val="22"/>
          </w:rPr>
          <w:t>The</w:t>
        </w:r>
        <w:r w:rsidR="009B0EB9" w:rsidRPr="00B245E7">
          <w:rPr>
            <w:sz w:val="22"/>
            <w:szCs w:val="22"/>
          </w:rPr>
          <w:t xml:space="preserve"> 1B.1.1</w:t>
        </w:r>
      </w:ins>
      <w:ins w:id="438" w:author="Coggon, Amelia Charlotte" w:date="2024-12-14T15:57:00Z" w16du:dateUtc="2024-12-14T14:57:00Z">
        <w:r w:rsidR="00DF1E01">
          <w:rPr>
            <w:sz w:val="22"/>
            <w:szCs w:val="22"/>
          </w:rPr>
          <w:t xml:space="preserve"> </w:t>
        </w:r>
      </w:ins>
      <w:ins w:id="439" w:author="Coggon, Amelia Charlotte" w:date="2024-12-08T15:37:00Z" w16du:dateUtc="2024-12-08T14:37:00Z">
        <w:r w:rsidR="009B0EB9" w:rsidRPr="00B245E7">
          <w:rPr>
            <w:sz w:val="22"/>
            <w:szCs w:val="22"/>
          </w:rPr>
          <w:t xml:space="preserve">have only been detected in the UK </w:t>
        </w:r>
      </w:ins>
      <w:ins w:id="440" w:author="Coggon, Amelia Charlotte" w:date="2024-12-09T15:03:00Z" w16du:dateUtc="2024-12-09T14:03:00Z">
        <w:r w:rsidR="001C1655" w:rsidRPr="00B245E7">
          <w:rPr>
            <w:sz w:val="22"/>
            <w:szCs w:val="22"/>
          </w:rPr>
          <w:t>except for</w:t>
        </w:r>
      </w:ins>
      <w:ins w:id="441" w:author="Coggon, Amelia Charlotte" w:date="2024-12-08T15:37:00Z" w16du:dateUtc="2024-12-08T14:37:00Z">
        <w:r w:rsidR="009B0EB9" w:rsidRPr="00B245E7">
          <w:rPr>
            <w:sz w:val="22"/>
            <w:szCs w:val="22"/>
          </w:rPr>
          <w:t xml:space="preserve"> one strain detected in Spain in 2016. </w:t>
        </w:r>
      </w:ins>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ins w:id="442" w:author="Coggon, Amelia Charlotte" w:date="2024-12-08T15:55:00Z" w16du:dateUtc="2024-12-08T14:55:00Z">
        <w:r>
          <w:rPr>
            <w:sz w:val="22"/>
            <w:szCs w:val="22"/>
          </w:rPr>
          <w:t>.</w:t>
        </w:r>
      </w:ins>
      <w:del w:id="443" w:author="Coggon, Amelia Charlotte" w:date="2024-12-08T15:55:00Z" w16du:dateUtc="2024-12-08T14:55:00Z">
        <w:r w:rsidR="009C48ED" w:rsidRPr="00B245E7" w:rsidDel="006D674C">
          <w:rPr>
            <w:sz w:val="22"/>
            <w:szCs w:val="22"/>
          </w:rPr>
          <w:delText>,</w:delText>
        </w:r>
      </w:del>
      <w:r w:rsidR="009C48ED" w:rsidRPr="00B245E7">
        <w:rPr>
          <w:sz w:val="22"/>
          <w:szCs w:val="22"/>
        </w:rPr>
        <w:t xml:space="preserve"> </w:t>
      </w:r>
      <w:ins w:id="444" w:author="Coggon, Amelia Charlotte" w:date="2024-12-08T15:55:00Z" w16du:dateUtc="2024-12-08T14:55:00Z">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ins>
      <w:del w:id="445" w:author="Coggon, Amelia Charlotte" w:date="2024-12-08T15:55:00Z" w16du:dateUtc="2024-12-08T14:55:00Z">
        <w:r w:rsidR="009C48ED" w:rsidRPr="00B245E7" w:rsidDel="006D674C">
          <w:rPr>
            <w:sz w:val="22"/>
            <w:szCs w:val="22"/>
          </w:rPr>
          <w:delText>t</w:delText>
        </w:r>
      </w:del>
      <w:r w:rsidR="009C48ED" w:rsidRPr="00B245E7">
        <w:rPr>
          <w:sz w:val="22"/>
          <w:szCs w:val="22"/>
        </w:rPr>
        <w:t>he 1B.1.2.3</w:t>
      </w:r>
      <w:r w:rsidR="00E721D7" w:rsidRPr="00B245E7">
        <w:rPr>
          <w:sz w:val="22"/>
          <w:szCs w:val="22"/>
        </w:rPr>
        <w:t xml:space="preserve"> clade </w:t>
      </w:r>
      <w:del w:id="446" w:author="Coggon, Amelia Charlotte" w:date="2024-12-08T13:35:00Z" w16du:dateUtc="2024-12-08T12:35:00Z">
        <w:r w:rsidR="009C48ED" w:rsidRPr="00B245E7">
          <w:rPr>
            <w:sz w:val="22"/>
            <w:szCs w:val="22"/>
          </w:rPr>
          <w:delText>were</w:delText>
        </w:r>
      </w:del>
      <w:ins w:id="447" w:author="SIMON Gaelle" w:date="2024-12-08T13:34:00Z" w16du:dateUtc="2024-12-08T12:34:00Z">
        <w:r w:rsidR="009C48ED" w:rsidRPr="00B245E7">
          <w:rPr>
            <w:sz w:val="22"/>
            <w:szCs w:val="22"/>
          </w:rPr>
          <w:t>w</w:t>
        </w:r>
      </w:ins>
      <w:ins w:id="448" w:author="SIMON Gaelle" w:date="2024-11-29T17:37:00Z">
        <w:r w:rsidR="000B32F3">
          <w:rPr>
            <w:sz w:val="22"/>
            <w:szCs w:val="22"/>
          </w:rPr>
          <w:t>as</w:t>
        </w:r>
      </w:ins>
      <w:del w:id="449" w:author="SIMON Gaelle" w:date="2024-11-29T17:37:00Z">
        <w:r w:rsidR="009C48ED" w:rsidRPr="00B245E7" w:rsidDel="000B32F3">
          <w:rPr>
            <w:sz w:val="22"/>
            <w:szCs w:val="22"/>
          </w:rPr>
          <w:delText>ere</w:delText>
        </w:r>
      </w:del>
      <w:del w:id="450" w:author="SIMON Gaelle" w:date="2024-12-08T13:34:00Z" w16du:dateUtc="2024-12-08T12:34:00Z">
        <w:r w:rsidR="009C48ED" w:rsidRPr="00B245E7">
          <w:rPr>
            <w:sz w:val="22"/>
            <w:szCs w:val="22"/>
          </w:rPr>
          <w:delText>were</w:delText>
        </w:r>
      </w:del>
      <w:r w:rsidR="009C48ED" w:rsidRPr="00B245E7">
        <w:rPr>
          <w:sz w:val="22"/>
          <w:szCs w:val="22"/>
        </w:rPr>
        <w:t xml:space="preserve"> only detected in France and the 1B.1.2.2 clade </w:t>
      </w:r>
      <w:del w:id="451" w:author="Coggon, Amelia Charlotte" w:date="2024-12-08T13:35:00Z" w16du:dateUtc="2024-12-08T12:35:00Z">
        <w:r w:rsidR="009C48ED" w:rsidRPr="00B245E7">
          <w:rPr>
            <w:sz w:val="22"/>
            <w:szCs w:val="22"/>
          </w:rPr>
          <w:delText>were</w:delText>
        </w:r>
      </w:del>
      <w:ins w:id="452" w:author="SIMON Gaelle" w:date="2024-12-08T13:34:00Z" w16du:dateUtc="2024-12-08T12:34:00Z">
        <w:r w:rsidR="009C48ED" w:rsidRPr="00B245E7">
          <w:rPr>
            <w:sz w:val="22"/>
            <w:szCs w:val="22"/>
          </w:rPr>
          <w:t>w</w:t>
        </w:r>
      </w:ins>
      <w:ins w:id="453" w:author="SIMON Gaelle" w:date="2024-11-29T17:37:00Z">
        <w:r w:rsidR="000B32F3">
          <w:rPr>
            <w:sz w:val="22"/>
            <w:szCs w:val="22"/>
          </w:rPr>
          <w:t>as</w:t>
        </w:r>
      </w:ins>
      <w:del w:id="454" w:author="SIMON Gaelle" w:date="2024-11-29T17:37:00Z">
        <w:r w:rsidR="009C48ED" w:rsidRPr="00B245E7" w:rsidDel="000B32F3">
          <w:rPr>
            <w:sz w:val="22"/>
            <w:szCs w:val="22"/>
          </w:rPr>
          <w:delText>ere</w:delText>
        </w:r>
      </w:del>
      <w:del w:id="455" w:author="SIMON Gaelle" w:date="2024-12-08T13:34:00Z" w16du:dateUtc="2024-12-08T12:34:00Z">
        <w:r w:rsidR="009C48ED" w:rsidRPr="00B245E7">
          <w:rPr>
            <w:sz w:val="22"/>
            <w:szCs w:val="22"/>
          </w:rPr>
          <w:delText>were</w:delText>
        </w:r>
      </w:del>
      <w:r w:rsidR="009C48ED" w:rsidRPr="00B245E7">
        <w:rPr>
          <w:sz w:val="22"/>
          <w:szCs w:val="22"/>
        </w:rPr>
        <w:t xml:space="preserve"> only detected in Italy. </w:t>
      </w:r>
    </w:p>
    <w:p w14:paraId="267A1DA0" w14:textId="77777777" w:rsidR="006D674C" w:rsidRDefault="006D674C" w:rsidP="00B245E7">
      <w:pPr>
        <w:spacing w:line="360" w:lineRule="auto"/>
        <w:rPr>
          <w:ins w:id="456" w:author="Coggon, Amelia Charlotte" w:date="2024-12-08T15:55:00Z" w16du:dateUtc="2024-12-08T14:55:00Z"/>
          <w:sz w:val="22"/>
          <w:szCs w:val="22"/>
        </w:rPr>
      </w:pPr>
    </w:p>
    <w:p w14:paraId="1EFEBC20" w14:textId="381266C7" w:rsidR="00D11FF6" w:rsidRPr="00B245E7" w:rsidRDefault="006D674C" w:rsidP="00966B9B">
      <w:pPr>
        <w:spacing w:line="360" w:lineRule="auto"/>
        <w:rPr>
          <w:sz w:val="22"/>
          <w:szCs w:val="22"/>
        </w:rPr>
      </w:pPr>
      <w:ins w:id="457" w:author="Coggon, Amelia Charlotte" w:date="2024-12-08T15:55:00Z" w16du:dateUtc="2024-12-08T14:55:00Z">
        <w:r w:rsidRPr="00B245E7">
          <w:rPr>
            <w:sz w:val="22"/>
            <w:szCs w:val="22"/>
          </w:rPr>
          <w:t xml:space="preserve">The Eurasian avian 1C lineage has substantially diversified since their introduction into pigs to form multiple clades with complex spatial dynamics </w:t>
        </w:r>
      </w:ins>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ins w:id="458" w:author="Coggon, Amelia Charlotte" w:date="2024-12-08T15:57:00Z" w16du:dateUtc="2024-12-08T14:57:00Z">
        <w:r w:rsidR="00AD0A9F" w:rsidRPr="00B245E7">
          <w:rPr>
            <w:sz w:val="22"/>
            <w:szCs w:val="22"/>
          </w:rPr>
          <w:t>Between 202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ins>
      <w:ins w:id="459" w:author="Coggon, Amelia Charlotte" w:date="2024-12-08T15:58:00Z" w16du:dateUtc="2024-12-08T14:58:00Z">
        <w:r w:rsidR="00AD0A9F">
          <w:rPr>
            <w:sz w:val="22"/>
            <w:szCs w:val="22"/>
          </w:rPr>
          <w:t>within the study period,</w:t>
        </w:r>
      </w:ins>
      <w:ins w:id="460" w:author="Coggon, Amelia Charlotte" w:date="2024-12-08T15:57:00Z" w16du:dateUtc="2024-12-08T14:57:00Z">
        <w:r w:rsidR="00AD0A9F">
          <w:rPr>
            <w:sz w:val="22"/>
            <w:szCs w:val="22"/>
          </w:rPr>
          <w:t xml:space="preserve"> i.e.</w:t>
        </w:r>
      </w:ins>
      <w:ins w:id="461" w:author="Coggon, Amelia Charlotte" w:date="2024-12-14T15:57:00Z" w16du:dateUtc="2024-12-14T14:57:00Z">
        <w:r w:rsidR="00DF1E01">
          <w:rPr>
            <w:sz w:val="22"/>
            <w:szCs w:val="22"/>
          </w:rPr>
          <w:t xml:space="preserve"> </w:t>
        </w:r>
      </w:ins>
      <w:ins w:id="462" w:author="Coggon, Amelia Charlotte" w:date="2024-12-08T15:57:00Z" w16du:dateUtc="2024-12-08T14:57:00Z">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w:t>
        </w:r>
        <w:commentRangeStart w:id="463"/>
        <w:r w:rsidR="00AD0A9F" w:rsidRPr="00B245E7">
          <w:rPr>
            <w:sz w:val="22"/>
            <w:szCs w:val="22"/>
          </w:rPr>
          <w:t>.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w:t>
        </w:r>
        <w:commentRangeEnd w:id="463"/>
        <w:r w:rsidR="00AD0A9F">
          <w:rPr>
            <w:rStyle w:val="CommentReference"/>
            <w:rFonts w:asciiTheme="minorHAnsi" w:eastAsiaTheme="minorHAnsi" w:hAnsiTheme="minorHAnsi" w:cstheme="minorBidi"/>
            <w:lang w:eastAsia="en-US"/>
          </w:rPr>
          <w:commentReference w:id="463"/>
        </w:r>
        <w:r w:rsidR="00AD0A9F" w:rsidRPr="00B245E7">
          <w:rPr>
            <w:sz w:val="22"/>
            <w:szCs w:val="22"/>
          </w:rPr>
          <w:t xml:space="preserve"> co-circulating 1C viruses alongside the 1C.2.1</w:t>
        </w:r>
        <w:r w:rsidR="00AD0A9F">
          <w:rPr>
            <w:sz w:val="22"/>
            <w:szCs w:val="22"/>
          </w:rPr>
          <w:t xml:space="preserve"> clade</w:t>
        </w:r>
        <w:r w:rsidR="00AD0A9F" w:rsidRPr="00B245E7">
          <w:rPr>
            <w:sz w:val="22"/>
            <w:szCs w:val="22"/>
          </w:rPr>
          <w:t>.</w:t>
        </w:r>
      </w:ins>
      <w:ins w:id="464" w:author="Coggon, Amelia Charlotte" w:date="2024-12-08T15:58:00Z" w16du:dateUtc="2024-12-08T14:58:00Z">
        <w:r w:rsidR="00966B9B">
          <w:rPr>
            <w:sz w:val="22"/>
            <w:szCs w:val="22"/>
          </w:rPr>
          <w:t xml:space="preserve"> </w:t>
        </w:r>
      </w:ins>
      <w:moveToRangeStart w:id="465" w:author="Coggon, Amelia Charlotte" w:date="2024-12-08T15:58:00Z" w:name="move184565940"/>
      <w:moveTo w:id="466" w:author="Coggon, Amelia Charlotte" w:date="2024-12-08T15:58:00Z" w16du:dateUtc="2024-12-08T14:58:00Z">
        <w:r w:rsidR="00966B9B" w:rsidRPr="00B245E7">
          <w:rPr>
            <w:sz w:val="22"/>
            <w:szCs w:val="22"/>
          </w:rPr>
          <w:t>In Switzerland only the 1C.2.1 and 1C.2.2 viruses were detected.</w:t>
        </w:r>
        <w:del w:id="467" w:author="Coggon, Amelia Charlotte" w:date="2024-12-08T15:58:00Z" w16du:dateUtc="2024-12-08T14:58:00Z">
          <w:r w:rsidR="00966B9B" w:rsidRPr="00B245E7" w:rsidDel="00966B9B">
            <w:rPr>
              <w:b/>
              <w:bCs/>
              <w:sz w:val="22"/>
              <w:szCs w:val="22"/>
            </w:rPr>
            <w:delText xml:space="preserve"> </w:delText>
          </w:r>
        </w:del>
      </w:moveTo>
      <w:moveToRangeEnd w:id="465"/>
      <w:ins w:id="468" w:author="Coggon, Amelia Charlotte" w:date="2024-12-08T15:57:00Z" w16du:dateUtc="2024-12-08T14:57:00Z">
        <w:r w:rsidR="00AD0A9F" w:rsidRPr="00B245E7">
          <w:rPr>
            <w:sz w:val="22"/>
            <w:szCs w:val="22"/>
          </w:rPr>
          <w:t xml:space="preserve"> Until 2012 the 1C.2.2 viruses were exclusively detected in Germany however they have since been detected in multiple other countries in Europe. </w:t>
        </w:r>
        <w:commentRangeStart w:id="469"/>
        <w:r w:rsidR="00AD0A9F" w:rsidRPr="00B245E7">
          <w:rPr>
            <w:sz w:val="22"/>
            <w:szCs w:val="22"/>
          </w:rPr>
          <w:t xml:space="preserve">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xml:space="preserve">. </w:t>
        </w:r>
        <w:commentRangeEnd w:id="469"/>
        <w:r w:rsidR="00AD0A9F">
          <w:rPr>
            <w:rStyle w:val="CommentReference"/>
            <w:rFonts w:asciiTheme="minorHAnsi" w:eastAsiaTheme="minorHAnsi" w:hAnsiTheme="minorHAnsi" w:cstheme="minorBidi"/>
            <w:lang w:eastAsia="en-US"/>
          </w:rPr>
          <w:commentReference w:id="469"/>
        </w:r>
        <w:r w:rsidR="00AD0A9F" w:rsidRPr="00B245E7">
          <w:rPr>
            <w:sz w:val="22"/>
            <w:szCs w:val="22"/>
          </w:rPr>
          <w:t>The 1C.2.4 viruses have diverged from other 1C.2.</w:t>
        </w:r>
        <w:r w:rsidR="00AD0A9F">
          <w:rPr>
            <w:sz w:val="22"/>
            <w:szCs w:val="22"/>
          </w:rPr>
          <w:t>X</w:t>
        </w:r>
        <w:r w:rsidR="00AD0A9F" w:rsidRPr="00B245E7">
          <w:rPr>
            <w:sz w:val="22"/>
            <w:szCs w:val="22"/>
          </w:rPr>
          <w:t xml:space="preserve"> viruses, cluster phylogenetically by country and have been detected broadly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w:t>
        </w:r>
        <w:r w:rsidR="00AD0A9F" w:rsidRPr="00B245E7">
          <w:rPr>
            <w:sz w:val="22"/>
            <w:szCs w:val="22"/>
          </w:rPr>
          <w:lastRenderedPageBreak/>
          <w:t xml:space="preserve">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ins>
      <w:moveFromRangeStart w:id="470" w:author="Coggon, Amelia Charlotte" w:date="2024-12-08T15:58:00Z" w:name="move184565940"/>
      <w:moveFrom w:id="471" w:author="Coggon, Amelia Charlotte" w:date="2024-12-08T15:58:00Z" w16du:dateUtc="2024-12-08T14:58:00Z">
        <w:r w:rsidR="009B210C" w:rsidRPr="00B245E7" w:rsidDel="00966B9B">
          <w:rPr>
            <w:sz w:val="22"/>
            <w:szCs w:val="22"/>
          </w:rPr>
          <w:t>In Switzerland only the 1C.2.1 and 1C.2.2 viruses were detected.</w:t>
        </w:r>
        <w:r w:rsidR="009B210C" w:rsidRPr="00B245E7" w:rsidDel="00966B9B">
          <w:rPr>
            <w:b/>
            <w:bCs/>
            <w:sz w:val="22"/>
            <w:szCs w:val="22"/>
          </w:rPr>
          <w:t xml:space="preserve"> </w:t>
        </w:r>
      </w:moveFrom>
      <w:moveFromRangeEnd w:id="470"/>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del w:id="472" w:author="Coggon, Amelia Charlotte" w:date="2024-12-08T14:55:00Z" w16du:dateUtc="2024-12-08T13:55:00Z">
        <w:r w:rsidR="008701B1" w:rsidRPr="00B245E7" w:rsidDel="00941236">
          <w:rPr>
            <w:sz w:val="22"/>
            <w:szCs w:val="22"/>
          </w:rPr>
          <w:delText xml:space="preserve"> </w:delText>
        </w:r>
      </w:del>
      <w:commentRangeStart w:id="473"/>
      <w:commentRangeStart w:id="474"/>
      <w:del w:id="475" w:author="Coggon, Amelia Charlotte" w:date="2024-12-08T14:28:00Z" w16du:dateUtc="2024-12-08T13:28:00Z">
        <w:r w:rsidR="00176D8D" w:rsidRPr="00B245E7" w:rsidDel="00B76880">
          <w:rPr>
            <w:sz w:val="22"/>
            <w:szCs w:val="22"/>
          </w:rPr>
          <w:delText xml:space="preserve">The </w:delText>
        </w:r>
      </w:del>
      <w:del w:id="476" w:author="Coggon, Amelia Charlotte" w:date="2024-12-08T14:22:00Z" w16du:dateUtc="2024-12-08T13:22:00Z">
        <w:r w:rsidR="00176D8D" w:rsidRPr="00B245E7" w:rsidDel="0028362D">
          <w:rPr>
            <w:sz w:val="22"/>
            <w:szCs w:val="22"/>
          </w:rPr>
          <w:delText xml:space="preserve">complex </w:delText>
        </w:r>
      </w:del>
      <w:del w:id="477" w:author="Coggon, Amelia Charlotte" w:date="2024-12-08T14:28:00Z" w16du:dateUtc="2024-12-08T13:28:00Z">
        <w:r w:rsidR="00176D8D" w:rsidRPr="00B245E7" w:rsidDel="00B76880">
          <w:rPr>
            <w:sz w:val="22"/>
            <w:szCs w:val="22"/>
          </w:rPr>
          <w:delText xml:space="preserve">spatial distribution of the H1 swine virus lineages through time was likely a result of discrete pig production systems </w:delText>
        </w:r>
        <w:r w:rsidR="00845BE2" w:rsidRPr="00B245E7" w:rsidDel="00B76880">
          <w:rPr>
            <w:sz w:val="22"/>
            <w:szCs w:val="22"/>
          </w:rPr>
          <w:delText xml:space="preserve">and </w:delText>
        </w:r>
      </w:del>
      <w:ins w:id="478" w:author="Ian Brown" w:date="2024-11-25T15:46:00Z">
        <w:del w:id="479" w:author="Coggon, Amelia Charlotte" w:date="2024-12-08T14:28:00Z" w16du:dateUtc="2024-12-08T13:28:00Z">
          <w:r w:rsidR="00E12D72" w:rsidDel="00B76880">
            <w:rPr>
              <w:sz w:val="22"/>
              <w:szCs w:val="22"/>
            </w:rPr>
            <w:delText xml:space="preserve">relative </w:delText>
          </w:r>
        </w:del>
      </w:ins>
      <w:ins w:id="480" w:author="Ian Brown" w:date="2024-11-25T15:45:00Z">
        <w:del w:id="481" w:author="Coggon, Amelia Charlotte" w:date="2024-12-08T14:28:00Z" w16du:dateUtc="2024-12-08T13:28:00Z">
          <w:r w:rsidR="00E12D72" w:rsidDel="00B76880">
            <w:rPr>
              <w:sz w:val="22"/>
              <w:szCs w:val="22"/>
            </w:rPr>
            <w:delText xml:space="preserve">lack </w:delText>
          </w:r>
        </w:del>
      </w:ins>
      <w:ins w:id="482" w:author="Ian Brown" w:date="2024-11-25T15:46:00Z">
        <w:del w:id="483" w:author="Coggon, Amelia Charlotte" w:date="2024-12-08T14:28:00Z" w16du:dateUtc="2024-12-08T13:28:00Z">
          <w:r w:rsidR="00E12D72" w:rsidDel="00B76880">
            <w:rPr>
              <w:sz w:val="22"/>
              <w:szCs w:val="22"/>
            </w:rPr>
            <w:delText xml:space="preserve">of </w:delText>
          </w:r>
        </w:del>
      </w:ins>
      <w:del w:id="484" w:author="Coggon, Amelia Charlotte" w:date="2024-12-08T14:28:00Z" w16du:dateUtc="2024-12-08T13:28:00Z">
        <w:r w:rsidR="00845BE2" w:rsidRPr="00B245E7" w:rsidDel="00B76880">
          <w:rPr>
            <w:sz w:val="22"/>
            <w:szCs w:val="22"/>
          </w:rPr>
          <w:delText xml:space="preserve">animal movement </w:delText>
        </w:r>
        <w:r w:rsidR="00176D8D" w:rsidRPr="00B245E7" w:rsidDel="00B76880">
          <w:rPr>
            <w:sz w:val="22"/>
            <w:szCs w:val="22"/>
          </w:rPr>
          <w:delText xml:space="preserve">within Europe. </w:delText>
        </w:r>
        <w:commentRangeEnd w:id="473"/>
        <w:r w:rsidR="005953A0" w:rsidDel="00B76880">
          <w:rPr>
            <w:rStyle w:val="CommentReference"/>
            <w:rFonts w:asciiTheme="minorHAnsi" w:eastAsiaTheme="minorHAnsi" w:hAnsiTheme="minorHAnsi" w:cstheme="minorBidi"/>
            <w:lang w:eastAsia="en-US"/>
          </w:rPr>
          <w:commentReference w:id="473"/>
        </w:r>
        <w:commentRangeEnd w:id="474"/>
        <w:r w:rsidR="000B32F3" w:rsidDel="00B76880">
          <w:rPr>
            <w:rStyle w:val="CommentReference"/>
            <w:rFonts w:asciiTheme="minorHAnsi" w:eastAsiaTheme="minorHAnsi" w:hAnsiTheme="minorHAnsi" w:cstheme="minorBidi"/>
            <w:lang w:eastAsia="en-US"/>
          </w:rPr>
          <w:commentReference w:id="474"/>
        </w:r>
      </w:del>
      <w:moveToRangeStart w:id="485" w:author="Coggon, Amelia Charlotte" w:date="2024-12-08T14:40:00Z" w:name="move184561273"/>
      <w:moveTo w:id="486" w:author="Coggon, Amelia Charlotte" w:date="2024-12-08T14:40:00Z" w16du:dateUtc="2024-12-08T13:40:00Z">
        <w:del w:id="487" w:author="Coggon, Amelia Charlotte" w:date="2024-12-08T14:50:00Z" w16du:dateUtc="2024-12-08T13:50:00Z">
          <w:r w:rsidR="00D11FF6" w:rsidRPr="00B245E7" w:rsidDel="00941236">
            <w:rPr>
              <w:sz w:val="22"/>
              <w:szCs w:val="22"/>
            </w:rPr>
            <w:delText xml:space="preserve">The 1A.3.3.2 (pdm09) viruses evolved as a result of multiple reverse zoonoses of human seasonal H1N1pdm09 virus into pigs, where they have continued to circulate and to genetically diversify, with occasional spillover back into humans. </w:delText>
          </w:r>
        </w:del>
        <w:commentRangeStart w:id="488"/>
        <w:del w:id="489" w:author="Coggon, Amelia Charlotte" w:date="2024-12-08T14:56:00Z" w16du:dateUtc="2024-12-08T13:56:00Z">
          <w:r w:rsidR="00D11FF6" w:rsidRPr="00B245E7" w:rsidDel="00941236">
            <w:rPr>
              <w:sz w:val="22"/>
              <w:szCs w:val="22"/>
            </w:rPr>
            <w:delText>In Europe, of the 1A lineage viruses, only the 1A.3.3.2 viruses have been maintained and the previously circulating classical-like 1A viruses have not been detected since the early 1990’s</w:delText>
          </w:r>
          <w:commentRangeEnd w:id="488"/>
          <w:r w:rsidR="00D11FF6" w:rsidDel="00941236">
            <w:rPr>
              <w:rStyle w:val="CommentReference"/>
              <w:rFonts w:asciiTheme="minorHAnsi" w:eastAsiaTheme="minorHAnsi" w:hAnsiTheme="minorHAnsi" w:cstheme="minorBidi"/>
              <w:lang w:eastAsia="en-US"/>
            </w:rPr>
            <w:commentReference w:id="488"/>
          </w:r>
          <w:r w:rsidR="00D11FF6" w:rsidRPr="00B245E7" w:rsidDel="00941236">
            <w:rPr>
              <w:sz w:val="22"/>
              <w:szCs w:val="22"/>
            </w:rPr>
            <w:delText xml:space="preserve">. Within European pigs, introductions of human seasonal influenza A virus into swine has not always resulted in onwards transmission for more than a year </w:delText>
          </w:r>
          <w:commentRangeStart w:id="490"/>
          <w:r w:rsidR="00D11FF6" w:rsidRPr="00B245E7" w:rsidDel="00941236">
            <w:rPr>
              <w:sz w:val="22"/>
              <w:szCs w:val="22"/>
            </w:rPr>
            <w:delText xml:space="preserve">contrasting data from the USA and Brazil </w:delText>
          </w:r>
          <w:r w:rsidR="00D11FF6" w:rsidDel="00941236">
            <w:rPr>
              <w:sz w:val="22"/>
              <w:szCs w:val="22"/>
            </w:rPr>
            <w:fldChar w:fldCharType="begin"/>
          </w:r>
          <w:r w:rsidR="00D11FF6" w:rsidDel="00941236">
            <w:rPr>
              <w:sz w:val="22"/>
              <w:szCs w:val="22"/>
            </w:rPr>
            <w:delInstrText xml:space="preserve"> ADDIN ZOTERO_ITEM CSL_CITATION {"citationID":"vRJTqaHr","properties":{"formattedCitation":"(Junqueira {\\i{}et al.}, 2023)","plainCitation":"(Junqueira et al., 2023)","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delInstrText>
          </w:r>
          <w:r w:rsidR="00D11FF6" w:rsidDel="00941236">
            <w:rPr>
              <w:sz w:val="22"/>
              <w:szCs w:val="22"/>
            </w:rPr>
            <w:fldChar w:fldCharType="separate"/>
          </w:r>
          <w:r w:rsidR="00D11FF6" w:rsidRPr="007135D9" w:rsidDel="00941236">
            <w:rPr>
              <w:sz w:val="22"/>
            </w:rPr>
            <w:delText xml:space="preserve">(Junqueira </w:delText>
          </w:r>
          <w:r w:rsidR="00D11FF6" w:rsidRPr="007135D9" w:rsidDel="00941236">
            <w:rPr>
              <w:i/>
              <w:iCs/>
              <w:sz w:val="22"/>
            </w:rPr>
            <w:delText>et al.</w:delText>
          </w:r>
          <w:r w:rsidR="00D11FF6" w:rsidRPr="007135D9" w:rsidDel="00941236">
            <w:rPr>
              <w:sz w:val="22"/>
            </w:rPr>
            <w:delText>, 2023</w:delText>
          </w:r>
          <w:r w:rsidR="00D11FF6" w:rsidDel="00941236">
            <w:rPr>
              <w:sz w:val="22"/>
            </w:rPr>
            <w:delText xml:space="preserve">; </w:delText>
          </w:r>
          <w:r w:rsidR="00D11FF6" w:rsidRPr="007135D9" w:rsidDel="00941236">
            <w:rPr>
              <w:sz w:val="22"/>
            </w:rPr>
            <w:delText xml:space="preserve">Markin </w:delText>
          </w:r>
          <w:r w:rsidR="00D11FF6" w:rsidRPr="007135D9" w:rsidDel="00941236">
            <w:rPr>
              <w:i/>
              <w:iCs/>
              <w:sz w:val="22"/>
            </w:rPr>
            <w:delText>et al.</w:delText>
          </w:r>
          <w:r w:rsidR="00D11FF6" w:rsidRPr="007135D9" w:rsidDel="00941236">
            <w:rPr>
              <w:sz w:val="22"/>
            </w:rPr>
            <w:delText>, 2023)</w:delText>
          </w:r>
          <w:r w:rsidR="00D11FF6" w:rsidDel="00941236">
            <w:rPr>
              <w:sz w:val="22"/>
              <w:szCs w:val="22"/>
            </w:rPr>
            <w:fldChar w:fldCharType="end"/>
          </w:r>
          <w:r w:rsidR="00D11FF6" w:rsidDel="00941236">
            <w:rPr>
              <w:sz w:val="22"/>
              <w:szCs w:val="22"/>
            </w:rPr>
            <w:delText>.</w:delText>
          </w:r>
          <w:commentRangeEnd w:id="490"/>
          <w:r w:rsidR="00D11FF6" w:rsidDel="00941236">
            <w:rPr>
              <w:rStyle w:val="CommentReference"/>
              <w:rFonts w:asciiTheme="minorHAnsi" w:eastAsiaTheme="minorHAnsi" w:hAnsiTheme="minorHAnsi" w:cstheme="minorBidi"/>
              <w:lang w:eastAsia="en-US"/>
            </w:rPr>
            <w:commentReference w:id="490"/>
          </w:r>
          <w:r w:rsidR="00D11FF6" w:rsidDel="00941236">
            <w:rPr>
              <w:sz w:val="22"/>
              <w:szCs w:val="22"/>
            </w:rPr>
            <w:delText xml:space="preserve"> </w:delText>
          </w:r>
        </w:del>
        <w:del w:id="491" w:author="Coggon, Amelia Charlotte" w:date="2024-12-08T14:57:00Z" w16du:dateUtc="2024-12-08T13:57:00Z">
          <w:r w:rsidR="00D11FF6" w:rsidRPr="00B245E7" w:rsidDel="00941236">
            <w:rPr>
              <w:sz w:val="22"/>
              <w:szCs w:val="22"/>
            </w:rPr>
            <w:delText>However, s</w:delText>
          </w:r>
        </w:del>
        <w:del w:id="492" w:author="Coggon, Amelia Charlotte" w:date="2024-12-08T15:53:00Z" w16du:dateUtc="2024-12-08T14:53:00Z">
          <w:r w:rsidR="00D11FF6" w:rsidRPr="00B245E7" w:rsidDel="006D674C">
            <w:rPr>
              <w:sz w:val="22"/>
              <w:szCs w:val="22"/>
            </w:rPr>
            <w:delText>ince 2015 several larger clades of 1A.3.3.2 (pdm09) viruses that have persisted in swine have been observed in Germany, Italy and Denmark, with subsequent detections in other countries. These clades have</w:delText>
          </w:r>
          <w:r w:rsidR="00D11FF6" w:rsidRPr="00B245E7" w:rsidDel="006D674C">
            <w:rPr>
              <w:rStyle w:val="CommentReference"/>
              <w:sz w:val="22"/>
              <w:szCs w:val="22"/>
            </w:rPr>
            <w:delText xml:space="preserve"> </w:delText>
          </w:r>
          <w:r w:rsidR="00D11FF6" w:rsidRPr="00B245E7" w:rsidDel="006D674C">
            <w:rPr>
              <w:sz w:val="22"/>
              <w:szCs w:val="22"/>
            </w:rPr>
            <w:delText>longer branch lengths and circulation within pigs of greater than one year</w:delText>
          </w:r>
        </w:del>
        <w:del w:id="493" w:author="Coggon, Amelia Charlotte" w:date="2024-12-08T15:33:00Z" w16du:dateUtc="2024-12-08T14:33:00Z">
          <w:r w:rsidR="00D11FF6" w:rsidRPr="00B245E7" w:rsidDel="009B0EB9">
            <w:rPr>
              <w:sz w:val="22"/>
              <w:szCs w:val="22"/>
            </w:rPr>
            <w:delText xml:space="preserve">, </w:delText>
          </w:r>
          <w:commentRangeStart w:id="494"/>
          <w:r w:rsidR="00D11FF6" w:rsidRPr="00B245E7" w:rsidDel="009B0EB9">
            <w:rPr>
              <w:sz w:val="22"/>
              <w:szCs w:val="22"/>
            </w:rPr>
            <w:delText>suggesting ongoing genetic evolution within pigs and undersurveillance</w:delText>
          </w:r>
          <w:commentRangeEnd w:id="494"/>
          <w:r w:rsidR="00D11FF6" w:rsidDel="009B0EB9">
            <w:rPr>
              <w:rStyle w:val="CommentReference"/>
              <w:rFonts w:asciiTheme="minorHAnsi" w:eastAsiaTheme="minorHAnsi" w:hAnsiTheme="minorHAnsi" w:cstheme="minorBidi"/>
              <w:lang w:eastAsia="en-US"/>
            </w:rPr>
            <w:commentReference w:id="494"/>
          </w:r>
        </w:del>
        <w:del w:id="495" w:author="Coggon, Amelia Charlotte" w:date="2024-12-08T15:53:00Z" w16du:dateUtc="2024-12-08T14:53:00Z">
          <w:r w:rsidR="00D11FF6" w:rsidRPr="00B245E7" w:rsidDel="006D674C">
            <w:rPr>
              <w:sz w:val="22"/>
              <w:szCs w:val="22"/>
            </w:rPr>
            <w:delText>.</w:delText>
          </w:r>
        </w:del>
      </w:moveTo>
      <w:moveToRangeEnd w:id="485"/>
      <w:ins w:id="496" w:author="Coggon, Amelia Charlotte" w:date="2024-12-08T15:58:00Z" w16du:dateUtc="2024-12-08T14:58:00Z">
        <w:r w:rsidR="00966B9B" w:rsidRPr="00B245E7">
          <w:rPr>
            <w:sz w:val="22"/>
            <w:szCs w:val="22"/>
          </w:rPr>
          <w:t xml:space="preserve"> </w:t>
        </w:r>
      </w:ins>
    </w:p>
    <w:p w14:paraId="23B661D7" w14:textId="77777777" w:rsidR="008701B1" w:rsidRPr="00B245E7" w:rsidRDefault="008701B1" w:rsidP="00B245E7">
      <w:pPr>
        <w:spacing w:line="360" w:lineRule="auto"/>
        <w:rPr>
          <w:sz w:val="22"/>
          <w:szCs w:val="22"/>
        </w:rPr>
      </w:pPr>
    </w:p>
    <w:p w14:paraId="4E4656E1" w14:textId="4FA85ECB" w:rsidR="00941236" w:rsidRPr="00B245E7" w:rsidDel="00941236" w:rsidRDefault="00176D8D" w:rsidP="00B245E7">
      <w:pPr>
        <w:spacing w:line="360" w:lineRule="auto"/>
        <w:rPr>
          <w:del w:id="497" w:author="Coggon, Amelia Charlotte" w:date="2024-12-08T14:53:00Z" w16du:dateUtc="2024-12-08T13:53:00Z"/>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 xml:space="preserve">viruses </w:t>
      </w:r>
      <w:r w:rsidR="00D63E91" w:rsidRPr="00B245E7">
        <w:rPr>
          <w:sz w:val="22"/>
          <w:szCs w:val="22"/>
        </w:rPr>
        <w:t xml:space="preserve">and have decreased </w:t>
      </w:r>
      <w:r w:rsidR="004A62D2" w:rsidRPr="00B245E7">
        <w:rPr>
          <w:sz w:val="22"/>
          <w:szCs w:val="22"/>
        </w:rPr>
        <w:t xml:space="preserve">in detection frequency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ins w:id="498" w:author="Coggon, Amelia Charlotte" w:date="2024-12-08T14:38:00Z" w16du:dateUtc="2024-12-08T13:38:00Z">
        <w:r w:rsidR="00D11FF6">
          <w:rPr>
            <w:sz w:val="22"/>
            <w:szCs w:val="22"/>
          </w:rPr>
          <w:t xml:space="preserve">were </w:t>
        </w:r>
      </w:ins>
      <w:commentRangeStart w:id="499"/>
      <w:r w:rsidR="00690395" w:rsidRPr="00B245E7">
        <w:rPr>
          <w:sz w:val="22"/>
          <w:szCs w:val="22"/>
        </w:rPr>
        <w:t>co-</w:t>
      </w:r>
      <w:del w:id="500" w:author="Coggon, Amelia Charlotte" w:date="2024-12-08T14:38:00Z" w16du:dateUtc="2024-12-08T13:38:00Z">
        <w:r w:rsidR="00690395" w:rsidRPr="00B245E7" w:rsidDel="00D11FF6">
          <w:rPr>
            <w:sz w:val="22"/>
            <w:szCs w:val="22"/>
          </w:rPr>
          <w:delText xml:space="preserve">circulated </w:delText>
        </w:r>
      </w:del>
      <w:ins w:id="501" w:author="Coggon, Amelia Charlotte" w:date="2024-12-08T14:38:00Z" w16du:dateUtc="2024-12-08T13:38:00Z">
        <w:r w:rsidR="00D11FF6">
          <w:rPr>
            <w:sz w:val="22"/>
            <w:szCs w:val="22"/>
          </w:rPr>
          <w:t>detected</w:t>
        </w:r>
        <w:r w:rsidR="00D11FF6" w:rsidRPr="00B245E7">
          <w:rPr>
            <w:sz w:val="22"/>
            <w:szCs w:val="22"/>
          </w:rPr>
          <w:t xml:space="preserve"> </w:t>
        </w:r>
      </w:ins>
      <w:r w:rsidR="00690395" w:rsidRPr="00B245E7">
        <w:rPr>
          <w:sz w:val="22"/>
          <w:szCs w:val="22"/>
        </w:rPr>
        <w:t>with H1</w:t>
      </w:r>
      <w:commentRangeEnd w:id="499"/>
      <w:r w:rsidR="00EA74A0">
        <w:rPr>
          <w:rStyle w:val="CommentReference"/>
          <w:rFonts w:asciiTheme="minorHAnsi" w:eastAsiaTheme="minorHAnsi" w:hAnsiTheme="minorHAnsi" w:cstheme="minorBidi"/>
          <w:lang w:eastAsia="en-US"/>
        </w:rPr>
        <w:commentReference w:id="499"/>
      </w:r>
      <w:r w:rsidR="00690395" w:rsidRPr="00B245E7">
        <w:rPr>
          <w:sz w:val="22"/>
          <w:szCs w:val="22"/>
        </w:rPr>
        <w:t xml:space="preserve"> viruses</w:t>
      </w:r>
      <w:ins w:id="502" w:author="Coggon, Amelia Charlotte" w:date="2024-12-08T14:38:00Z" w16du:dateUtc="2024-12-08T13:38:00Z">
        <w:r w:rsidR="00D11FF6">
          <w:rPr>
            <w:sz w:val="22"/>
            <w:szCs w:val="22"/>
          </w:rPr>
          <w:t xml:space="preserve"> </w:t>
        </w:r>
      </w:ins>
      <w:r w:rsidR="00690395" w:rsidRPr="00B245E7">
        <w:rPr>
          <w:sz w:val="22"/>
          <w:szCs w:val="22"/>
        </w:rPr>
        <w:t xml:space="preserve">in Denmark, the Netherlands, Belgium, France, Spain, Italy, </w:t>
      </w:r>
      <w:ins w:id="503" w:author="SIMON Gaelle" w:date="2024-12-08T13:34:00Z" w16du:dateUtc="2024-12-08T12:34:00Z">
        <w:r w:rsidR="00690395" w:rsidRPr="00B245E7">
          <w:rPr>
            <w:sz w:val="22"/>
            <w:szCs w:val="22"/>
          </w:rPr>
          <w:t>Hung</w:t>
        </w:r>
      </w:ins>
      <w:ins w:id="504" w:author="SIMON Gaelle" w:date="2024-11-29T17:40:00Z">
        <w:r w:rsidR="00EA74A0">
          <w:rPr>
            <w:sz w:val="22"/>
            <w:szCs w:val="22"/>
          </w:rPr>
          <w:t>a</w:t>
        </w:r>
      </w:ins>
      <w:ins w:id="505" w:author="SIMON Gaelle" w:date="2024-12-08T13:34:00Z" w16du:dateUtc="2024-12-08T12:34:00Z">
        <w:r w:rsidR="00690395" w:rsidRPr="00B245E7">
          <w:rPr>
            <w:sz w:val="22"/>
            <w:szCs w:val="22"/>
          </w:rPr>
          <w:t>ry</w:t>
        </w:r>
      </w:ins>
      <w:del w:id="506" w:author="SIMON Gaelle" w:date="2024-12-08T13:34:00Z" w16du:dateUtc="2024-12-08T12:34:00Z">
        <w:r w:rsidR="00690395" w:rsidRPr="00B245E7">
          <w:rPr>
            <w:sz w:val="22"/>
            <w:szCs w:val="22"/>
          </w:rPr>
          <w:delText>Hungry</w:delText>
        </w:r>
      </w:del>
      <w:r w:rsidR="00690395" w:rsidRPr="00B245E7">
        <w:rPr>
          <w:sz w:val="22"/>
          <w:szCs w:val="22"/>
        </w:rPr>
        <w:t xml:space="preserve">, Serbia and Russia </w:t>
      </w:r>
      <w:commentRangeStart w:id="507"/>
      <w:del w:id="508" w:author="Coggon, Amelia Charlotte" w:date="2024-12-08T14:39:00Z" w16du:dateUtc="2024-12-08T13:39:00Z">
        <w:r w:rsidR="00690395" w:rsidRPr="00B245E7" w:rsidDel="00D11FF6">
          <w:rPr>
            <w:sz w:val="22"/>
            <w:szCs w:val="22"/>
          </w:rPr>
          <w:delText>and</w:delText>
        </w:r>
      </w:del>
      <w:commentRangeEnd w:id="507"/>
      <w:ins w:id="509" w:author="SIMON Gaelle" w:date="2024-12-08T13:34:00Z" w16du:dateUtc="2024-12-08T12:34:00Z">
        <w:del w:id="510" w:author="Coggon, Amelia Charlotte" w:date="2024-12-08T14:39:00Z" w16du:dateUtc="2024-12-08T13:39:00Z">
          <w:r w:rsidR="00EA74A0" w:rsidDel="00D11FF6">
            <w:rPr>
              <w:rStyle w:val="CommentReference"/>
              <w:rFonts w:asciiTheme="minorHAnsi" w:eastAsiaTheme="minorHAnsi" w:hAnsiTheme="minorHAnsi" w:cstheme="minorBidi"/>
              <w:lang w:eastAsia="en-US"/>
            </w:rPr>
            <w:commentReference w:id="507"/>
          </w:r>
          <w:r w:rsidR="00690395" w:rsidRPr="00B245E7" w:rsidDel="00D11FF6">
            <w:rPr>
              <w:sz w:val="22"/>
              <w:szCs w:val="22"/>
            </w:rPr>
            <w:delText xml:space="preserve"> </w:delText>
          </w:r>
        </w:del>
      </w:ins>
      <w:ins w:id="511" w:author="Coggon, Amelia Charlotte" w:date="2024-12-08T14:39:00Z" w16du:dateUtc="2024-12-08T13:39:00Z">
        <w:r w:rsidR="00D11FF6">
          <w:rPr>
            <w:sz w:val="22"/>
            <w:szCs w:val="22"/>
          </w:rPr>
          <w:t>but</w:t>
        </w:r>
        <w:r w:rsidR="00D11FF6" w:rsidRPr="00B245E7">
          <w:rPr>
            <w:sz w:val="22"/>
            <w:szCs w:val="22"/>
          </w:rPr>
          <w:t xml:space="preserve"> </w:t>
        </w:r>
      </w:ins>
      <w:ins w:id="512" w:author="SIMON Gaelle" w:date="2024-12-08T13:34:00Z" w16du:dateUtc="2024-12-08T12:34:00Z">
        <w:r w:rsidR="004A62D2" w:rsidRPr="00B245E7">
          <w:rPr>
            <w:sz w:val="22"/>
            <w:szCs w:val="22"/>
          </w:rPr>
          <w:t>were</w:t>
        </w:r>
      </w:ins>
      <w:ins w:id="513" w:author="SIMON Gaelle" w:date="2024-11-29T17:45:00Z">
        <w:r w:rsidR="00EA74A0">
          <w:rPr>
            <w:sz w:val="22"/>
            <w:szCs w:val="22"/>
          </w:rPr>
          <w:t xml:space="preserve"> not</w:t>
        </w:r>
      </w:ins>
      <w:del w:id="514" w:author="SIMON Gaelle" w:date="2024-11-29T17:45:00Z">
        <w:r w:rsidR="004A62D2" w:rsidRPr="00B245E7" w:rsidDel="00EA74A0">
          <w:rPr>
            <w:sz w:val="22"/>
            <w:szCs w:val="22"/>
          </w:rPr>
          <w:delText>n’t</w:delText>
        </w:r>
      </w:del>
      <w:del w:id="515" w:author="SIMON Gaelle" w:date="2024-12-08T13:34:00Z" w16du:dateUtc="2024-12-08T12:34:00Z">
        <w:r w:rsidR="00690395" w:rsidRPr="00B245E7">
          <w:rPr>
            <w:sz w:val="22"/>
            <w:szCs w:val="22"/>
          </w:rPr>
          <w:delText xml:space="preserve"> </w:delText>
        </w:r>
        <w:r w:rsidR="004A62D2" w:rsidRPr="00B245E7">
          <w:rPr>
            <w:sz w:val="22"/>
            <w:szCs w:val="22"/>
          </w:rPr>
          <w:delText>weren’t</w:delText>
        </w:r>
      </w:del>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ins w:id="516" w:author="Coggon, Amelia Charlotte" w:date="2024-12-09T13:48:00Z" w16du:dateUtc="2024-12-09T12:48:00Z">
        <w:r w:rsidR="0071063A" w:rsidRPr="00B245E7">
          <w:rPr>
            <w:sz w:val="22"/>
            <w:szCs w:val="22"/>
          </w:rPr>
          <w:t xml:space="preserve">The H3 1970.1 lineage viruses have circulated in European pigs since their introduction from humans associated with </w:t>
        </w:r>
        <w:commentRangeStart w:id="517"/>
        <w:r w:rsidR="0071063A" w:rsidRPr="00B245E7">
          <w:rPr>
            <w:sz w:val="22"/>
            <w:szCs w:val="22"/>
          </w:rPr>
          <w:t>the</w:t>
        </w:r>
      </w:ins>
      <w:ins w:id="518" w:author="Coggon, Amelia Charlotte" w:date="2024-12-09T20:42:00Z" w16du:dateUtc="2024-12-09T19:42:00Z">
        <w:r w:rsidR="004D5E4C">
          <w:rPr>
            <w:sz w:val="22"/>
            <w:szCs w:val="22"/>
          </w:rPr>
          <w:t xml:space="preserve"> </w:t>
        </w:r>
      </w:ins>
      <w:ins w:id="519" w:author="Coggon, Amelia Charlotte" w:date="2024-12-09T13:48:00Z" w16du:dateUtc="2024-12-09T12:48:00Z">
        <w:r w:rsidR="0071063A" w:rsidRPr="00B245E7">
          <w:rPr>
            <w:sz w:val="22"/>
            <w:szCs w:val="22"/>
          </w:rPr>
          <w:t>196</w:t>
        </w:r>
      </w:ins>
      <w:ins w:id="520" w:author="Coggon, Amelia Charlotte" w:date="2024-12-09T20:42:00Z" w16du:dateUtc="2024-12-09T19:42:00Z">
        <w:r w:rsidR="004D5E4C">
          <w:rPr>
            <w:sz w:val="22"/>
            <w:szCs w:val="22"/>
          </w:rPr>
          <w:t>8 H3N2 pandemic</w:t>
        </w:r>
      </w:ins>
      <w:ins w:id="521" w:author="Coggon, Amelia Charlotte" w:date="2024-12-09T13:48:00Z" w16du:dateUtc="2024-12-09T12:48:00Z">
        <w:r w:rsidR="0071063A" w:rsidRPr="00B245E7">
          <w:rPr>
            <w:sz w:val="22"/>
            <w:szCs w:val="22"/>
          </w:rPr>
          <w:t xml:space="preserve"> </w:t>
        </w:r>
        <w:commentRangeEnd w:id="517"/>
        <w:r w:rsidR="0071063A">
          <w:rPr>
            <w:rStyle w:val="CommentReference"/>
            <w:rFonts w:asciiTheme="minorHAnsi" w:eastAsiaTheme="minorHAnsi" w:hAnsiTheme="minorHAnsi" w:cstheme="minorBidi"/>
            <w:lang w:eastAsia="en-US"/>
          </w:rPr>
          <w:commentReference w:id="517"/>
        </w:r>
        <w:r w:rsidR="0071063A" w:rsidRPr="00B245E7">
          <w:rPr>
            <w:sz w:val="22"/>
            <w:szCs w:val="22"/>
          </w:rPr>
          <w:t>(Figure 2).</w:t>
        </w:r>
      </w:ins>
      <w:ins w:id="522" w:author="Coggon, Amelia Charlotte" w:date="2024-12-09T13:50:00Z" w16du:dateUtc="2024-12-09T12:50:00Z">
        <w:r w:rsidR="0071063A">
          <w:rPr>
            <w:sz w:val="22"/>
            <w:szCs w:val="22"/>
          </w:rPr>
          <w:t xml:space="preserve"> </w:t>
        </w:r>
      </w:ins>
      <w:r w:rsidR="00D63E91" w:rsidRPr="00B245E7">
        <w:rPr>
          <w:sz w:val="22"/>
          <w:szCs w:val="22"/>
        </w:rPr>
        <w:t>Between 2010 and</w:t>
      </w:r>
      <w:ins w:id="523" w:author="Coggon, Amelia Charlotte" w:date="2024-12-08T15:45:00Z" w16du:dateUtc="2024-12-08T14:45:00Z">
        <w:r w:rsidR="005B40E8">
          <w:rPr>
            <w:sz w:val="22"/>
            <w:szCs w:val="22"/>
          </w:rPr>
          <w:t xml:space="preserve"> the end of</w:t>
        </w:r>
      </w:ins>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ins w:id="524" w:author="SIMON Gaelle" w:date="2024-11-29T17:47:00Z">
        <w:r w:rsidR="00EA74A0">
          <w:rPr>
            <w:sz w:val="22"/>
            <w:szCs w:val="22"/>
          </w:rPr>
          <w:t xml:space="preserve">Denmark, and </w:t>
        </w:r>
      </w:ins>
      <w:r w:rsidR="00D63E91" w:rsidRPr="00B245E7">
        <w:rPr>
          <w:sz w:val="22"/>
          <w:szCs w:val="22"/>
        </w:rPr>
        <w:t>Russia</w:t>
      </w:r>
      <w:del w:id="525" w:author="SIMON Gaelle" w:date="2024-11-29T17:47:00Z">
        <w:r w:rsidR="00D63E91" w:rsidRPr="00B245E7">
          <w:rPr>
            <w:sz w:val="22"/>
            <w:szCs w:val="22"/>
          </w:rPr>
          <w:delText>,</w:delText>
        </w:r>
      </w:del>
      <w:r w:rsidR="00D63E91" w:rsidRPr="00B245E7">
        <w:rPr>
          <w:sz w:val="22"/>
          <w:szCs w:val="22"/>
        </w:rPr>
        <w:t xml:space="preserve"> where it was not detected</w:t>
      </w:r>
      <w:del w:id="526" w:author="SIMON Gaelle" w:date="2024-11-29T17:47:00Z">
        <w:r w:rsidR="00D63E91" w:rsidRPr="00B245E7">
          <w:rPr>
            <w:sz w:val="22"/>
            <w:szCs w:val="22"/>
          </w:rPr>
          <w:delText>, and Denmark</w:delText>
        </w:r>
      </w:del>
      <w:r w:rsidR="00D63E91" w:rsidRPr="00B245E7">
        <w:rPr>
          <w:sz w:val="22"/>
          <w:szCs w:val="22"/>
        </w:rPr>
        <w:t xml:space="preserve">. </w:t>
      </w:r>
      <w:ins w:id="527" w:author="Coggon, Amelia Charlotte" w:date="2024-12-09T13:49:00Z" w16du:dateUtc="2024-12-09T12:49:00Z">
        <w:r w:rsidR="0071063A" w:rsidRPr="00B245E7">
          <w:rPr>
            <w:sz w:val="22"/>
            <w:szCs w:val="22"/>
          </w:rPr>
          <w:t xml:space="preserve">Within Italy however, genetic heterogeneity of these viruses </w:t>
        </w:r>
      </w:ins>
      <w:ins w:id="528" w:author="Coggon, Amelia Charlotte" w:date="2024-12-09T13:50:00Z" w16du:dateUtc="2024-12-09T12:50:00Z">
        <w:r w:rsidR="0071063A">
          <w:rPr>
            <w:sz w:val="22"/>
            <w:szCs w:val="22"/>
          </w:rPr>
          <w:t>was</w:t>
        </w:r>
      </w:ins>
      <w:ins w:id="529" w:author="Coggon, Amelia Charlotte" w:date="2024-12-09T13:49:00Z" w16du:dateUtc="2024-12-09T12:49:00Z">
        <w:r w:rsidR="0071063A" w:rsidRPr="00B245E7">
          <w:rPr>
            <w:sz w:val="22"/>
            <w:szCs w:val="22"/>
          </w:rPr>
          <w:t xml:space="preserve"> observed. A genetic clade of these viruses circulated in Italy between at least 2012 and 2019 which did not cluster with viruses detected elsewhere.</w:t>
        </w:r>
      </w:ins>
      <w:ins w:id="530" w:author="Coggon, Amelia Charlotte" w:date="2024-12-09T13:50:00Z" w16du:dateUtc="2024-12-09T12:50:00Z">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 lineage) and in Germany, and the Netherlands between 2014-2016 these lineages co-circulated.</w:t>
        </w:r>
      </w:ins>
      <w:ins w:id="531" w:author="Coggon, Amelia Charlotte" w:date="2024-12-09T13:51:00Z" w16du:dateUtc="2024-12-09T12:51:00Z">
        <w:r w:rsidR="0071063A">
          <w:rPr>
            <w:sz w:val="22"/>
            <w:szCs w:val="22"/>
          </w:rPr>
          <w:t xml:space="preserve"> </w:t>
        </w:r>
      </w:ins>
      <w:del w:id="532" w:author="Coggon, Amelia Charlotte" w:date="2024-12-09T13:51:00Z" w16du:dateUtc="2024-12-09T12:51:00Z">
        <w:r w:rsidR="00D63E91" w:rsidRPr="00B245E7" w:rsidDel="0071063A">
          <w:rPr>
            <w:sz w:val="22"/>
            <w:szCs w:val="22"/>
          </w:rPr>
          <w:delText xml:space="preserve">From 2013 onwards the 2000.3 </w:delText>
        </w:r>
        <w:r w:rsidR="004A62D2" w:rsidRPr="00B245E7" w:rsidDel="0071063A">
          <w:rPr>
            <w:sz w:val="22"/>
            <w:szCs w:val="22"/>
          </w:rPr>
          <w:delText xml:space="preserve">lineage, a group of viruses derived from an early 2000s human-to-swine spillover, </w:delText>
        </w:r>
        <w:r w:rsidR="00D63E91" w:rsidRPr="00B245E7" w:rsidDel="0071063A">
          <w:rPr>
            <w:sz w:val="22"/>
            <w:szCs w:val="22"/>
          </w:rPr>
          <w:delText xml:space="preserve">was detected and was the predominant lineage in Denmark. </w:delText>
        </w:r>
      </w:del>
      <w:r w:rsidR="004A62D2" w:rsidRPr="00B245E7">
        <w:rPr>
          <w:sz w:val="22"/>
          <w:szCs w:val="22"/>
        </w:rPr>
        <w:t xml:space="preserve">The 2000.3 lineage </w:t>
      </w:r>
      <w:r w:rsidR="00D63E91" w:rsidRPr="00B245E7">
        <w:rPr>
          <w:sz w:val="22"/>
          <w:szCs w:val="22"/>
        </w:rPr>
        <w:t xml:space="preserve">was also detected in </w:t>
      </w:r>
      <w:del w:id="533" w:author="Coggon, Amelia Charlotte" w:date="2024-12-09T13:51:00Z" w16du:dateUtc="2024-12-09T12:51:00Z">
        <w:r w:rsidR="00D63E91" w:rsidRPr="00B245E7" w:rsidDel="0071063A">
          <w:rPr>
            <w:sz w:val="22"/>
            <w:szCs w:val="22"/>
          </w:rPr>
          <w:delText xml:space="preserve">Germany, Netherlands, </w:delText>
        </w:r>
      </w:del>
      <w:r w:rsidR="00D63E91" w:rsidRPr="00B245E7">
        <w:rPr>
          <w:sz w:val="22"/>
          <w:szCs w:val="22"/>
        </w:rPr>
        <w:t xml:space="preserve">Russia and Spain. </w:t>
      </w:r>
      <w:r w:rsidR="004A62D2" w:rsidRPr="00B245E7">
        <w:rPr>
          <w:sz w:val="22"/>
          <w:szCs w:val="22"/>
        </w:rPr>
        <w:t xml:space="preserve">Other unique human-to-swine spillovers without evidence for continued transmission were detected </w:t>
      </w:r>
      <w:del w:id="534" w:author="SIMON Gaelle" w:date="2024-11-29T17:49:00Z">
        <w:r w:rsidR="004A62D2" w:rsidRPr="00B245E7">
          <w:rPr>
            <w:sz w:val="22"/>
            <w:szCs w:val="22"/>
          </w:rPr>
          <w:delText>in Russia</w:delText>
        </w:r>
      </w:del>
      <w:del w:id="535" w:author="Ian Brown" w:date="2024-11-25T16:02:00Z">
        <w:r w:rsidR="004A62D2" w:rsidRPr="00B245E7">
          <w:rPr>
            <w:sz w:val="22"/>
            <w:szCs w:val="22"/>
          </w:rPr>
          <w:delText>n</w:delText>
        </w:r>
      </w:del>
      <w:del w:id="536" w:author="SIMON Gaelle" w:date="2024-11-29T17:49:00Z">
        <w:r w:rsidR="004A62D2" w:rsidRPr="00B245E7">
          <w:rPr>
            <w:sz w:val="22"/>
            <w:szCs w:val="22"/>
          </w:rPr>
          <w:delText xml:space="preserve"> in 2014, and </w:delText>
        </w:r>
      </w:del>
      <w:r w:rsidR="008B7B3F" w:rsidRPr="00B245E7">
        <w:rPr>
          <w:sz w:val="22"/>
          <w:szCs w:val="22"/>
        </w:rPr>
        <w:t>Denmark</w:t>
      </w:r>
      <w:r w:rsidR="004A62D2" w:rsidRPr="00B245E7">
        <w:rPr>
          <w:sz w:val="22"/>
          <w:szCs w:val="22"/>
        </w:rPr>
        <w:t xml:space="preserve"> in 2010 </w:t>
      </w:r>
      <w:ins w:id="537" w:author="SIMON Gaelle" w:date="2024-11-29T17:49:00Z">
        <w:r w:rsidR="00EA74A0">
          <w:rPr>
            <w:sz w:val="22"/>
            <w:szCs w:val="22"/>
          </w:rPr>
          <w:t xml:space="preserve">and </w:t>
        </w:r>
        <w:r w:rsidR="00EA74A0" w:rsidRPr="00B245E7">
          <w:rPr>
            <w:sz w:val="22"/>
            <w:szCs w:val="22"/>
          </w:rPr>
          <w:t xml:space="preserve">in Russia in 2014 </w:t>
        </w:r>
      </w:ins>
      <w:r w:rsidR="004A62D2" w:rsidRPr="00B245E7">
        <w:rPr>
          <w:sz w:val="22"/>
          <w:szCs w:val="22"/>
        </w:rPr>
        <w:t>(Other-Human-2010)</w:t>
      </w:r>
      <w:ins w:id="538" w:author="Coggon, Amelia Charlotte" w:date="2024-12-09T13:52:00Z" w16du:dateUtc="2024-12-09T12:52:00Z">
        <w:r w:rsidR="0071063A">
          <w:rPr>
            <w:sz w:val="22"/>
            <w:szCs w:val="22"/>
          </w:rPr>
          <w:t xml:space="preserve"> and </w:t>
        </w:r>
      </w:ins>
      <w:del w:id="539" w:author="Coggon, Amelia Charlotte" w:date="2024-12-09T13:52:00Z" w16du:dateUtc="2024-12-09T12:52:00Z">
        <w:r w:rsidR="004A62D2" w:rsidRPr="00B245E7" w:rsidDel="0071063A">
          <w:rPr>
            <w:sz w:val="22"/>
            <w:szCs w:val="22"/>
          </w:rPr>
          <w:delText>.</w:delText>
        </w:r>
      </w:del>
      <w:ins w:id="540" w:author="Coggon, Amelia Charlotte" w:date="2024-12-09T13:52:00Z" w16du:dateUtc="2024-12-09T12:52:00Z">
        <w:r w:rsidR="0071063A">
          <w:rPr>
            <w:sz w:val="22"/>
            <w:szCs w:val="22"/>
          </w:rPr>
          <w:t>a</w:t>
        </w:r>
      </w:ins>
      <w:ins w:id="541" w:author="Coggon, Amelia Charlotte" w:date="2024-12-08T14:53:00Z" w16du:dateUtc="2024-12-08T13:53:00Z">
        <w:r w:rsidR="00941236" w:rsidRPr="00B245E7">
          <w:rPr>
            <w:sz w:val="22"/>
            <w:szCs w:val="22"/>
          </w:rPr>
          <w:t xml:space="preserve"> novel H3 Other-Human-2000 was detected in Russia in 2018</w:t>
        </w:r>
      </w:ins>
      <w:ins w:id="542" w:author="Coggon, Amelia Charlotte" w:date="2024-12-09T13:52:00Z" w16du:dateUtc="2024-12-09T12:52:00Z">
        <w:r w:rsidR="0071063A">
          <w:rPr>
            <w:sz w:val="22"/>
            <w:szCs w:val="22"/>
          </w:rPr>
          <w:t xml:space="preserve">, with sequences </w:t>
        </w:r>
      </w:ins>
      <w:ins w:id="543" w:author="Coggon, Amelia Charlotte" w:date="2024-12-08T14:53:00Z" w16du:dateUtc="2024-12-08T13:53:00Z">
        <w:r w:rsidR="00941236" w:rsidRPr="00B245E7">
          <w:rPr>
            <w:sz w:val="22"/>
            <w:szCs w:val="22"/>
          </w:rPr>
          <w:t>situated on a long branch length</w:t>
        </w:r>
      </w:ins>
      <w:ins w:id="544" w:author="Coggon, Amelia Charlotte" w:date="2024-12-09T13:52:00Z" w16du:dateUtc="2024-12-09T12:52:00Z">
        <w:r w:rsidR="0071063A">
          <w:rPr>
            <w:sz w:val="22"/>
            <w:szCs w:val="22"/>
          </w:rPr>
          <w:t>.</w:t>
        </w:r>
      </w:ins>
    </w:p>
    <w:p w14:paraId="3633803B" w14:textId="77777777" w:rsidR="00790EE8" w:rsidRPr="00B245E7" w:rsidDel="00941236" w:rsidRDefault="00790EE8" w:rsidP="00B245E7">
      <w:pPr>
        <w:spacing w:line="360" w:lineRule="auto"/>
        <w:rPr>
          <w:del w:id="545" w:author="Coggon, Amelia Charlotte" w:date="2024-12-08T14:53:00Z" w16du:dateUtc="2024-12-08T13:53:00Z"/>
          <w:b/>
          <w:bCs/>
          <w:sz w:val="22"/>
          <w:szCs w:val="22"/>
        </w:rPr>
      </w:pPr>
    </w:p>
    <w:p w14:paraId="009FA87B" w14:textId="4D90D56B" w:rsidR="00790EE8" w:rsidRPr="00B245E7" w:rsidDel="00941236" w:rsidRDefault="008A52B9" w:rsidP="00B245E7">
      <w:pPr>
        <w:spacing w:line="360" w:lineRule="auto"/>
        <w:rPr>
          <w:del w:id="546" w:author="Coggon, Amelia Charlotte" w:date="2024-12-08T14:53:00Z" w16du:dateUtc="2024-12-08T13:53:00Z"/>
          <w:b/>
          <w:bCs/>
          <w:sz w:val="22"/>
          <w:szCs w:val="22"/>
        </w:rPr>
      </w:pPr>
      <w:commentRangeStart w:id="547"/>
      <w:commentRangeStart w:id="548"/>
      <w:del w:id="549" w:author="Coggon, Amelia Charlotte" w:date="2024-12-08T14:53:00Z" w16du:dateUtc="2024-12-08T13:53:00Z">
        <w:r w:rsidRPr="00B245E7" w:rsidDel="00941236">
          <w:rPr>
            <w:b/>
            <w:bCs/>
            <w:sz w:val="22"/>
            <w:szCs w:val="22"/>
          </w:rPr>
          <w:delText>Genetic</w:delText>
        </w:r>
        <w:r w:rsidR="00C02DD1" w:rsidRPr="00B245E7" w:rsidDel="00941236">
          <w:rPr>
            <w:b/>
            <w:bCs/>
            <w:sz w:val="22"/>
            <w:szCs w:val="22"/>
          </w:rPr>
          <w:delText xml:space="preserve"> evolution </w:delText>
        </w:r>
        <w:r w:rsidR="00F860D8" w:rsidRPr="00B245E7" w:rsidDel="00941236">
          <w:rPr>
            <w:b/>
            <w:bCs/>
            <w:sz w:val="22"/>
            <w:szCs w:val="22"/>
          </w:rPr>
          <w:delText xml:space="preserve">of IAVs </w:delText>
        </w:r>
        <w:r w:rsidR="00C02DD1" w:rsidRPr="00B245E7" w:rsidDel="00941236">
          <w:rPr>
            <w:b/>
            <w:bCs/>
            <w:sz w:val="22"/>
            <w:szCs w:val="22"/>
          </w:rPr>
          <w:delText>in European pigs</w:delText>
        </w:r>
        <w:commentRangeEnd w:id="547"/>
        <w:commentRangeEnd w:id="548"/>
        <w:r w:rsidR="00F73226" w:rsidDel="00941236">
          <w:rPr>
            <w:rStyle w:val="CommentReference"/>
            <w:rFonts w:asciiTheme="minorHAnsi" w:eastAsiaTheme="minorHAnsi" w:hAnsiTheme="minorHAnsi" w:cstheme="minorBidi"/>
            <w:lang w:eastAsia="en-US"/>
          </w:rPr>
          <w:commentReference w:id="547"/>
        </w:r>
        <w:r w:rsidR="00943708" w:rsidDel="00941236">
          <w:rPr>
            <w:rStyle w:val="CommentReference"/>
            <w:rFonts w:asciiTheme="minorHAnsi" w:eastAsiaTheme="minorHAnsi" w:hAnsiTheme="minorHAnsi" w:cstheme="minorBidi"/>
            <w:lang w:eastAsia="en-US"/>
          </w:rPr>
          <w:commentReference w:id="548"/>
        </w:r>
      </w:del>
    </w:p>
    <w:p w14:paraId="7D6E9938" w14:textId="7850ABB9" w:rsidR="00A37667" w:rsidRPr="00B245E7" w:rsidDel="00941236" w:rsidRDefault="00387AAA" w:rsidP="00B245E7">
      <w:pPr>
        <w:spacing w:line="360" w:lineRule="auto"/>
        <w:rPr>
          <w:del w:id="550" w:author="Coggon, Amelia Charlotte" w:date="2024-12-08T14:53:00Z" w16du:dateUtc="2024-12-08T13:53:00Z"/>
          <w:sz w:val="22"/>
          <w:szCs w:val="22"/>
        </w:rPr>
      </w:pPr>
      <w:del w:id="551" w:author="Coggon, Amelia Charlotte" w:date="2024-12-08T14:53:00Z" w16du:dateUtc="2024-12-08T13:53:00Z">
        <w:r w:rsidRPr="00B245E7" w:rsidDel="00941236">
          <w:rPr>
            <w:sz w:val="22"/>
            <w:szCs w:val="22"/>
          </w:rPr>
          <w:delText>Phylogenetic analyses showed multiple co-circulating clades of 1A, 1B and 1C lineage viruses in European pigs</w:delText>
        </w:r>
        <w:r w:rsidR="009B210C" w:rsidRPr="00B245E7" w:rsidDel="00941236">
          <w:rPr>
            <w:sz w:val="22"/>
            <w:szCs w:val="22"/>
          </w:rPr>
          <w:delText xml:space="preserve"> </w:delText>
        </w:r>
        <w:r w:rsidR="000435CC" w:rsidRPr="00B245E7" w:rsidDel="00941236">
          <w:rPr>
            <w:sz w:val="22"/>
            <w:szCs w:val="22"/>
          </w:rPr>
          <w:delText>(</w:delText>
        </w:r>
        <w:r w:rsidR="005B328D" w:rsidRPr="00B245E7" w:rsidDel="00941236">
          <w:rPr>
            <w:sz w:val="22"/>
            <w:szCs w:val="22"/>
          </w:rPr>
          <w:delText>F</w:delText>
        </w:r>
        <w:r w:rsidR="006762EE" w:rsidRPr="00B245E7" w:rsidDel="00941236">
          <w:rPr>
            <w:sz w:val="22"/>
            <w:szCs w:val="22"/>
          </w:rPr>
          <w:delText>igure 1)</w:delText>
        </w:r>
        <w:r w:rsidR="001E15A0" w:rsidRPr="00B245E7" w:rsidDel="00941236">
          <w:rPr>
            <w:sz w:val="22"/>
            <w:szCs w:val="22"/>
          </w:rPr>
          <w:delText xml:space="preserve">. </w:delText>
        </w:r>
      </w:del>
      <w:moveFromRangeStart w:id="552" w:author="Coggon, Amelia Charlotte" w:date="2024-12-08T14:40:00Z" w:name="move184561273"/>
      <w:moveFrom w:id="553" w:author="Coggon, Amelia Charlotte" w:date="2024-12-08T14:40:00Z" w16du:dateUtc="2024-12-08T13:40:00Z">
        <w:del w:id="554" w:author="Coggon, Amelia Charlotte" w:date="2024-12-08T14:53:00Z" w16du:dateUtc="2024-12-08T13:53:00Z">
          <w:r w:rsidRPr="00B245E7" w:rsidDel="00941236">
            <w:rPr>
              <w:sz w:val="22"/>
              <w:szCs w:val="22"/>
            </w:rPr>
            <w:delText>The 1A</w:delText>
          </w:r>
          <w:r w:rsidR="00201458" w:rsidRPr="00B245E7" w:rsidDel="00941236">
            <w:rPr>
              <w:sz w:val="22"/>
              <w:szCs w:val="22"/>
            </w:rPr>
            <w:delText>.</w:delText>
          </w:r>
          <w:r w:rsidRPr="00B245E7" w:rsidDel="00941236">
            <w:rPr>
              <w:sz w:val="22"/>
              <w:szCs w:val="22"/>
            </w:rPr>
            <w:delText xml:space="preserve">3.3.2 </w:delText>
          </w:r>
          <w:r w:rsidR="005B328D" w:rsidRPr="00B245E7" w:rsidDel="00941236">
            <w:rPr>
              <w:sz w:val="22"/>
              <w:szCs w:val="22"/>
            </w:rPr>
            <w:delText xml:space="preserve">(pdm09) </w:delText>
          </w:r>
          <w:r w:rsidRPr="00B245E7" w:rsidDel="00941236">
            <w:rPr>
              <w:sz w:val="22"/>
              <w:szCs w:val="22"/>
            </w:rPr>
            <w:delText xml:space="preserve">viruses </w:delText>
          </w:r>
          <w:r w:rsidR="008F2F38" w:rsidRPr="00B245E7" w:rsidDel="00941236">
            <w:rPr>
              <w:sz w:val="22"/>
              <w:szCs w:val="22"/>
            </w:rPr>
            <w:delText>evolved as a result of</w:delText>
          </w:r>
          <w:r w:rsidRPr="00B245E7" w:rsidDel="00941236">
            <w:rPr>
              <w:sz w:val="22"/>
              <w:szCs w:val="22"/>
            </w:rPr>
            <w:delText xml:space="preserve"> multiple</w:delText>
          </w:r>
          <w:r w:rsidR="00853B7E" w:rsidRPr="00B245E7" w:rsidDel="00941236">
            <w:rPr>
              <w:sz w:val="22"/>
              <w:szCs w:val="22"/>
            </w:rPr>
            <w:delText xml:space="preserve"> </w:delText>
          </w:r>
          <w:r w:rsidR="003B01A9" w:rsidRPr="00B245E7" w:rsidDel="00941236">
            <w:rPr>
              <w:sz w:val="22"/>
              <w:szCs w:val="22"/>
            </w:rPr>
            <w:delText>reverse zoonoses</w:delText>
          </w:r>
          <w:r w:rsidRPr="00B245E7" w:rsidDel="00941236">
            <w:rPr>
              <w:sz w:val="22"/>
              <w:szCs w:val="22"/>
            </w:rPr>
            <w:delText xml:space="preserve"> of </w:delText>
          </w:r>
          <w:r w:rsidR="005B328D" w:rsidRPr="00B245E7" w:rsidDel="00941236">
            <w:rPr>
              <w:sz w:val="22"/>
              <w:szCs w:val="22"/>
            </w:rPr>
            <w:delText xml:space="preserve">human seasonal </w:delText>
          </w:r>
          <w:r w:rsidR="00176D8D" w:rsidRPr="00B245E7" w:rsidDel="00941236">
            <w:rPr>
              <w:sz w:val="22"/>
              <w:szCs w:val="22"/>
            </w:rPr>
            <w:delText xml:space="preserve">H1N1pdm09 </w:delText>
          </w:r>
          <w:r w:rsidRPr="00B245E7" w:rsidDel="00941236">
            <w:rPr>
              <w:sz w:val="22"/>
              <w:szCs w:val="22"/>
            </w:rPr>
            <w:delText xml:space="preserve">virus into pigs, where </w:delText>
          </w:r>
          <w:r w:rsidR="00663982" w:rsidRPr="00B245E7" w:rsidDel="00941236">
            <w:rPr>
              <w:sz w:val="22"/>
              <w:szCs w:val="22"/>
            </w:rPr>
            <w:delText>they</w:delText>
          </w:r>
          <w:r w:rsidRPr="00B245E7" w:rsidDel="00941236">
            <w:rPr>
              <w:sz w:val="22"/>
              <w:szCs w:val="22"/>
            </w:rPr>
            <w:delText xml:space="preserve"> ha</w:delText>
          </w:r>
          <w:r w:rsidR="00663982" w:rsidRPr="00B245E7" w:rsidDel="00941236">
            <w:rPr>
              <w:sz w:val="22"/>
              <w:szCs w:val="22"/>
            </w:rPr>
            <w:delText>ve</w:delText>
          </w:r>
          <w:r w:rsidRPr="00B245E7" w:rsidDel="00941236">
            <w:rPr>
              <w:sz w:val="22"/>
              <w:szCs w:val="22"/>
            </w:rPr>
            <w:delText xml:space="preserve"> continued to circulate and to genetically diversif</w:delText>
          </w:r>
          <w:r w:rsidR="003B01A9" w:rsidRPr="00B245E7" w:rsidDel="00941236">
            <w:rPr>
              <w:sz w:val="22"/>
              <w:szCs w:val="22"/>
            </w:rPr>
            <w:delText xml:space="preserve">y, with occasional spillover back into humans. </w:delText>
          </w:r>
          <w:commentRangeStart w:id="555"/>
          <w:r w:rsidR="00663982" w:rsidRPr="00B245E7" w:rsidDel="00941236">
            <w:rPr>
              <w:sz w:val="22"/>
              <w:szCs w:val="22"/>
            </w:rPr>
            <w:delText xml:space="preserve">In Europe, </w:delText>
          </w:r>
          <w:r w:rsidR="00BA151F" w:rsidRPr="00B245E7" w:rsidDel="00941236">
            <w:rPr>
              <w:sz w:val="22"/>
              <w:szCs w:val="22"/>
            </w:rPr>
            <w:delText xml:space="preserve">of the 1A lineage viruses, </w:delText>
          </w:r>
          <w:r w:rsidR="00663982" w:rsidRPr="00B245E7" w:rsidDel="00941236">
            <w:rPr>
              <w:sz w:val="22"/>
              <w:szCs w:val="22"/>
            </w:rPr>
            <w:delText>only the 1A.3.3.2 viruses have been maintained and the previously circulating classical-like 1A viruses have not been detected since the early 1990’s</w:delText>
          </w:r>
          <w:commentRangeEnd w:id="555"/>
          <w:r w:rsidR="00BE2DC1" w:rsidDel="00941236">
            <w:rPr>
              <w:rStyle w:val="CommentReference"/>
              <w:rFonts w:asciiTheme="minorHAnsi" w:eastAsiaTheme="minorHAnsi" w:hAnsiTheme="minorHAnsi" w:cstheme="minorBidi"/>
              <w:lang w:eastAsia="en-US"/>
            </w:rPr>
            <w:commentReference w:id="555"/>
          </w:r>
          <w:r w:rsidR="00D14FC7" w:rsidRPr="00B245E7" w:rsidDel="00941236">
            <w:rPr>
              <w:sz w:val="22"/>
              <w:szCs w:val="22"/>
            </w:rPr>
            <w:delText xml:space="preserve">. </w:delText>
          </w:r>
          <w:r w:rsidR="00A37667" w:rsidRPr="00B245E7" w:rsidDel="00941236">
            <w:rPr>
              <w:sz w:val="22"/>
              <w:szCs w:val="22"/>
            </w:rPr>
            <w:delText>Within European pigs</w:delText>
          </w:r>
          <w:r w:rsidR="00CD6705" w:rsidRPr="00B245E7" w:rsidDel="00941236">
            <w:rPr>
              <w:sz w:val="22"/>
              <w:szCs w:val="22"/>
            </w:rPr>
            <w:delText xml:space="preserve">, </w:delText>
          </w:r>
          <w:r w:rsidR="00A37667" w:rsidRPr="00B245E7" w:rsidDel="00941236">
            <w:rPr>
              <w:sz w:val="22"/>
              <w:szCs w:val="22"/>
            </w:rPr>
            <w:delText>introductions</w:delText>
          </w:r>
          <w:r w:rsidR="00F9606F" w:rsidRPr="00B245E7" w:rsidDel="00941236">
            <w:rPr>
              <w:sz w:val="22"/>
              <w:szCs w:val="22"/>
            </w:rPr>
            <w:delText xml:space="preserve"> of </w:delText>
          </w:r>
          <w:r w:rsidR="005B328D" w:rsidRPr="00B245E7" w:rsidDel="00941236">
            <w:rPr>
              <w:sz w:val="22"/>
              <w:szCs w:val="22"/>
            </w:rPr>
            <w:delText xml:space="preserve">human seasonal influenza A virus </w:delText>
          </w:r>
          <w:r w:rsidR="00F9606F" w:rsidRPr="00B245E7" w:rsidDel="00941236">
            <w:rPr>
              <w:sz w:val="22"/>
              <w:szCs w:val="22"/>
            </w:rPr>
            <w:delText xml:space="preserve">into swine </w:delText>
          </w:r>
          <w:r w:rsidR="0018540D" w:rsidRPr="00B245E7" w:rsidDel="00941236">
            <w:rPr>
              <w:sz w:val="22"/>
              <w:szCs w:val="22"/>
            </w:rPr>
            <w:delText>has not</w:delText>
          </w:r>
          <w:r w:rsidR="00663982" w:rsidRPr="00B245E7" w:rsidDel="00941236">
            <w:rPr>
              <w:sz w:val="22"/>
              <w:szCs w:val="22"/>
            </w:rPr>
            <w:delText xml:space="preserve"> always</w:delText>
          </w:r>
          <w:r w:rsidR="00A37667" w:rsidRPr="00B245E7" w:rsidDel="00941236">
            <w:rPr>
              <w:sz w:val="22"/>
              <w:szCs w:val="22"/>
            </w:rPr>
            <w:delText xml:space="preserve"> result</w:delText>
          </w:r>
          <w:r w:rsidR="0018540D" w:rsidRPr="00B245E7" w:rsidDel="00941236">
            <w:rPr>
              <w:sz w:val="22"/>
              <w:szCs w:val="22"/>
            </w:rPr>
            <w:delText>ed</w:delText>
          </w:r>
          <w:r w:rsidR="00A37667" w:rsidRPr="00B245E7" w:rsidDel="00941236">
            <w:rPr>
              <w:sz w:val="22"/>
              <w:szCs w:val="22"/>
            </w:rPr>
            <w:delText xml:space="preserve"> in onwards transmission for more than a year</w:delText>
          </w:r>
          <w:r w:rsidR="005B328D" w:rsidRPr="00B245E7" w:rsidDel="00941236">
            <w:rPr>
              <w:sz w:val="22"/>
              <w:szCs w:val="22"/>
            </w:rPr>
            <w:delText xml:space="preserve"> </w:delText>
          </w:r>
          <w:commentRangeStart w:id="556"/>
          <w:r w:rsidR="005B328D" w:rsidRPr="00B245E7" w:rsidDel="00941236">
            <w:rPr>
              <w:sz w:val="22"/>
              <w:szCs w:val="22"/>
            </w:rPr>
            <w:delText xml:space="preserve">contrasting data from the USA and Brazil </w:delText>
          </w:r>
          <w:r w:rsidR="007135D9" w:rsidDel="00941236">
            <w:rPr>
              <w:sz w:val="22"/>
              <w:szCs w:val="22"/>
            </w:rPr>
            <w:fldChar w:fldCharType="begin"/>
          </w:r>
          <w:r w:rsidR="007135D9" w:rsidDel="00941236">
            <w:rPr>
              <w:sz w:val="22"/>
              <w:szCs w:val="22"/>
            </w:rPr>
            <w:delInstrText xml:space="preserve"> ADDIN ZOTERO_ITEM CSL_CITATION {"citationID":"vRJTqaHr","properties":{"formattedCitation":"(Junqueira {\\i{}et al.}, 2023)","plainCitation":"(Junqueira et al., 2023)","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delInstrText>
          </w:r>
          <w:r w:rsidR="007135D9" w:rsidDel="00941236">
            <w:rPr>
              <w:sz w:val="22"/>
              <w:szCs w:val="22"/>
            </w:rPr>
            <w:fldChar w:fldCharType="separate"/>
          </w:r>
          <w:r w:rsidR="007135D9" w:rsidRPr="007135D9" w:rsidDel="00941236">
            <w:rPr>
              <w:sz w:val="22"/>
            </w:rPr>
            <w:delText xml:space="preserve">(Junqueira </w:delText>
          </w:r>
          <w:r w:rsidR="007135D9" w:rsidRPr="007135D9" w:rsidDel="00941236">
            <w:rPr>
              <w:i/>
              <w:iCs/>
              <w:sz w:val="22"/>
            </w:rPr>
            <w:delText>et al.</w:delText>
          </w:r>
          <w:r w:rsidR="007135D9" w:rsidRPr="007135D9" w:rsidDel="00941236">
            <w:rPr>
              <w:sz w:val="22"/>
            </w:rPr>
            <w:delText>, 2023</w:delText>
          </w:r>
          <w:r w:rsidR="007135D9" w:rsidDel="00941236">
            <w:rPr>
              <w:sz w:val="22"/>
            </w:rPr>
            <w:delText xml:space="preserve">; </w:delText>
          </w:r>
          <w:r w:rsidR="007135D9" w:rsidRPr="007135D9" w:rsidDel="00941236">
            <w:rPr>
              <w:sz w:val="22"/>
            </w:rPr>
            <w:delText xml:space="preserve">Markin </w:delText>
          </w:r>
          <w:r w:rsidR="007135D9" w:rsidRPr="007135D9" w:rsidDel="00941236">
            <w:rPr>
              <w:i/>
              <w:iCs/>
              <w:sz w:val="22"/>
            </w:rPr>
            <w:delText>et al.</w:delText>
          </w:r>
          <w:r w:rsidR="007135D9" w:rsidRPr="007135D9" w:rsidDel="00941236">
            <w:rPr>
              <w:sz w:val="22"/>
            </w:rPr>
            <w:delText>, 2023)</w:delText>
          </w:r>
          <w:r w:rsidR="007135D9" w:rsidDel="00941236">
            <w:rPr>
              <w:sz w:val="22"/>
              <w:szCs w:val="22"/>
            </w:rPr>
            <w:fldChar w:fldCharType="end"/>
          </w:r>
          <w:r w:rsidR="007135D9" w:rsidDel="00941236">
            <w:rPr>
              <w:sz w:val="22"/>
              <w:szCs w:val="22"/>
            </w:rPr>
            <w:delText>.</w:delText>
          </w:r>
          <w:commentRangeEnd w:id="556"/>
          <w:r w:rsidR="00BE2DC1" w:rsidDel="00941236">
            <w:rPr>
              <w:rStyle w:val="CommentReference"/>
              <w:rFonts w:asciiTheme="minorHAnsi" w:eastAsiaTheme="minorHAnsi" w:hAnsiTheme="minorHAnsi" w:cstheme="minorBidi"/>
              <w:lang w:eastAsia="en-US"/>
            </w:rPr>
            <w:commentReference w:id="556"/>
          </w:r>
          <w:r w:rsidR="007135D9" w:rsidDel="00941236">
            <w:rPr>
              <w:sz w:val="22"/>
              <w:szCs w:val="22"/>
            </w:rPr>
            <w:delText xml:space="preserve"> </w:delText>
          </w:r>
          <w:r w:rsidR="00A37667" w:rsidRPr="00B245E7" w:rsidDel="00941236">
            <w:rPr>
              <w:sz w:val="22"/>
              <w:szCs w:val="22"/>
            </w:rPr>
            <w:delText>However</w:delText>
          </w:r>
          <w:r w:rsidR="00433EB3" w:rsidRPr="00B245E7" w:rsidDel="00941236">
            <w:rPr>
              <w:sz w:val="22"/>
              <w:szCs w:val="22"/>
            </w:rPr>
            <w:delText xml:space="preserve">, </w:delText>
          </w:r>
          <w:r w:rsidR="00A37667" w:rsidRPr="00B245E7" w:rsidDel="00941236">
            <w:rPr>
              <w:sz w:val="22"/>
              <w:szCs w:val="22"/>
            </w:rPr>
            <w:delText xml:space="preserve">since 2015 several larger clades of 1A.3.3.2 </w:delText>
          </w:r>
          <w:r w:rsidR="008D1CBB" w:rsidRPr="00B245E7" w:rsidDel="00941236">
            <w:rPr>
              <w:sz w:val="22"/>
              <w:szCs w:val="22"/>
            </w:rPr>
            <w:delText xml:space="preserve">(pdm09) </w:delText>
          </w:r>
          <w:r w:rsidR="00A37667" w:rsidRPr="00B245E7" w:rsidDel="00941236">
            <w:rPr>
              <w:sz w:val="22"/>
              <w:szCs w:val="22"/>
            </w:rPr>
            <w:delText xml:space="preserve">viruses </w:delText>
          </w:r>
          <w:r w:rsidR="00985894" w:rsidRPr="00B245E7" w:rsidDel="00941236">
            <w:rPr>
              <w:sz w:val="22"/>
              <w:szCs w:val="22"/>
            </w:rPr>
            <w:delText xml:space="preserve">that have persisted in swine </w:delText>
          </w:r>
          <w:r w:rsidR="00A37667" w:rsidRPr="00B245E7" w:rsidDel="00941236">
            <w:rPr>
              <w:sz w:val="22"/>
              <w:szCs w:val="22"/>
            </w:rPr>
            <w:delText>have been observed in Germany</w:delText>
          </w:r>
          <w:r w:rsidR="00853B7E" w:rsidRPr="00B245E7" w:rsidDel="00941236">
            <w:rPr>
              <w:sz w:val="22"/>
              <w:szCs w:val="22"/>
            </w:rPr>
            <w:delText>, Italy</w:delText>
          </w:r>
          <w:r w:rsidR="00A37667" w:rsidRPr="00B245E7" w:rsidDel="00941236">
            <w:rPr>
              <w:sz w:val="22"/>
              <w:szCs w:val="22"/>
            </w:rPr>
            <w:delText xml:space="preserve"> and Denmark, </w:delText>
          </w:r>
          <w:r w:rsidR="004C72F4" w:rsidRPr="00B245E7" w:rsidDel="00941236">
            <w:rPr>
              <w:sz w:val="22"/>
              <w:szCs w:val="22"/>
            </w:rPr>
            <w:delText xml:space="preserve">with subsequent </w:delText>
          </w:r>
          <w:r w:rsidR="00853B7E" w:rsidRPr="00B245E7" w:rsidDel="00941236">
            <w:rPr>
              <w:sz w:val="22"/>
              <w:szCs w:val="22"/>
            </w:rPr>
            <w:delText>detections</w:delText>
          </w:r>
          <w:r w:rsidR="004C72F4" w:rsidRPr="00B245E7" w:rsidDel="00941236">
            <w:rPr>
              <w:sz w:val="22"/>
              <w:szCs w:val="22"/>
            </w:rPr>
            <w:delText xml:space="preserve"> </w:delText>
          </w:r>
          <w:r w:rsidR="00853B7E" w:rsidRPr="00B245E7" w:rsidDel="00941236">
            <w:rPr>
              <w:sz w:val="22"/>
              <w:szCs w:val="22"/>
            </w:rPr>
            <w:delText>in</w:delText>
          </w:r>
          <w:r w:rsidR="004C72F4" w:rsidRPr="00B245E7" w:rsidDel="00941236">
            <w:rPr>
              <w:sz w:val="22"/>
              <w:szCs w:val="22"/>
            </w:rPr>
            <w:delText xml:space="preserve"> other countries</w:delText>
          </w:r>
          <w:r w:rsidR="00853B7E" w:rsidRPr="00B245E7" w:rsidDel="00941236">
            <w:rPr>
              <w:sz w:val="22"/>
              <w:szCs w:val="22"/>
            </w:rPr>
            <w:delText>. These clades have</w:delText>
          </w:r>
          <w:r w:rsidR="00853B7E" w:rsidRPr="00B245E7" w:rsidDel="00941236">
            <w:rPr>
              <w:rStyle w:val="CommentReference"/>
              <w:sz w:val="22"/>
              <w:szCs w:val="22"/>
            </w:rPr>
            <w:delText xml:space="preserve"> </w:delText>
          </w:r>
          <w:r w:rsidR="00A37667" w:rsidRPr="00B245E7" w:rsidDel="00941236">
            <w:rPr>
              <w:sz w:val="22"/>
              <w:szCs w:val="22"/>
            </w:rPr>
            <w:delText>long</w:delText>
          </w:r>
          <w:r w:rsidR="00825D89" w:rsidRPr="00B245E7" w:rsidDel="00941236">
            <w:rPr>
              <w:sz w:val="22"/>
              <w:szCs w:val="22"/>
            </w:rPr>
            <w:delText>er</w:delText>
          </w:r>
          <w:r w:rsidR="00A37667" w:rsidRPr="00B245E7" w:rsidDel="00941236">
            <w:rPr>
              <w:sz w:val="22"/>
              <w:szCs w:val="22"/>
            </w:rPr>
            <w:delText xml:space="preserve"> branch lengths </w:delText>
          </w:r>
          <w:r w:rsidR="00E94959" w:rsidRPr="00B245E7" w:rsidDel="00941236">
            <w:rPr>
              <w:sz w:val="22"/>
              <w:szCs w:val="22"/>
            </w:rPr>
            <w:delText>and circulation within pigs of greater than one year</w:delText>
          </w:r>
          <w:r w:rsidR="00CD6705" w:rsidRPr="00B245E7" w:rsidDel="00941236">
            <w:rPr>
              <w:sz w:val="22"/>
              <w:szCs w:val="22"/>
            </w:rPr>
            <w:delText xml:space="preserve">, </w:delText>
          </w:r>
          <w:commentRangeStart w:id="557"/>
          <w:r w:rsidR="00CD6705" w:rsidRPr="00B245E7" w:rsidDel="00941236">
            <w:rPr>
              <w:sz w:val="22"/>
              <w:szCs w:val="22"/>
            </w:rPr>
            <w:delText xml:space="preserve">suggesting ongoing genetic evolution </w:delText>
          </w:r>
          <w:r w:rsidR="00201458" w:rsidRPr="00B245E7" w:rsidDel="00941236">
            <w:rPr>
              <w:sz w:val="22"/>
              <w:szCs w:val="22"/>
            </w:rPr>
            <w:delText>with</w:delText>
          </w:r>
          <w:r w:rsidR="00CD6705" w:rsidRPr="00B245E7" w:rsidDel="00941236">
            <w:rPr>
              <w:sz w:val="22"/>
              <w:szCs w:val="22"/>
            </w:rPr>
            <w:delText>in pigs</w:delText>
          </w:r>
          <w:r w:rsidR="00985894" w:rsidRPr="00B245E7" w:rsidDel="00941236">
            <w:rPr>
              <w:sz w:val="22"/>
              <w:szCs w:val="22"/>
            </w:rPr>
            <w:delText xml:space="preserve"> and undersurveillance</w:delText>
          </w:r>
          <w:commentRangeEnd w:id="557"/>
          <w:r w:rsidR="00E643BE" w:rsidDel="00941236">
            <w:rPr>
              <w:rStyle w:val="CommentReference"/>
              <w:rFonts w:asciiTheme="minorHAnsi" w:eastAsiaTheme="minorHAnsi" w:hAnsiTheme="minorHAnsi" w:cstheme="minorBidi"/>
              <w:lang w:eastAsia="en-US"/>
            </w:rPr>
            <w:commentReference w:id="557"/>
          </w:r>
          <w:r w:rsidR="0001345A" w:rsidRPr="00B245E7" w:rsidDel="00941236">
            <w:rPr>
              <w:sz w:val="22"/>
              <w:szCs w:val="22"/>
            </w:rPr>
            <w:delText>.</w:delText>
          </w:r>
        </w:del>
      </w:moveFrom>
      <w:moveFromRangeEnd w:id="552"/>
    </w:p>
    <w:p w14:paraId="64FDEA79" w14:textId="77777777" w:rsidR="00A37667" w:rsidRPr="00B245E7" w:rsidDel="00941236" w:rsidRDefault="00A37667" w:rsidP="00B245E7">
      <w:pPr>
        <w:spacing w:line="360" w:lineRule="auto"/>
        <w:rPr>
          <w:del w:id="558" w:author="Coggon, Amelia Charlotte" w:date="2024-12-08T14:53:00Z" w16du:dateUtc="2024-12-08T13:53:00Z"/>
          <w:sz w:val="22"/>
          <w:szCs w:val="22"/>
        </w:rPr>
      </w:pPr>
    </w:p>
    <w:p w14:paraId="5C9C3448" w14:textId="22013B26" w:rsidR="002113AD" w:rsidRPr="00B245E7" w:rsidDel="00D11FF6" w:rsidRDefault="00D14FC7" w:rsidP="00B245E7">
      <w:pPr>
        <w:spacing w:line="360" w:lineRule="auto"/>
        <w:rPr>
          <w:del w:id="559" w:author="Coggon, Amelia Charlotte" w:date="2024-12-08T14:41:00Z" w16du:dateUtc="2024-12-08T13:41:00Z"/>
          <w:sz w:val="22"/>
          <w:szCs w:val="22"/>
        </w:rPr>
      </w:pPr>
      <w:del w:id="560" w:author="Coggon, Amelia Charlotte" w:date="2024-12-08T14:41:00Z" w16du:dateUtc="2024-12-08T13:41:00Z">
        <w:r w:rsidRPr="00B245E7" w:rsidDel="00D11FF6">
          <w:rPr>
            <w:sz w:val="22"/>
            <w:szCs w:val="22"/>
          </w:rPr>
          <w:delText xml:space="preserve">The 1B viruses in Europe </w:delText>
        </w:r>
        <w:r w:rsidR="0065011D" w:rsidRPr="00B245E7" w:rsidDel="00D11FF6">
          <w:rPr>
            <w:sz w:val="22"/>
            <w:szCs w:val="22"/>
          </w:rPr>
          <w:delText>arose</w:delText>
        </w:r>
        <w:r w:rsidRPr="00B245E7" w:rsidDel="00D11FF6">
          <w:rPr>
            <w:sz w:val="22"/>
            <w:szCs w:val="22"/>
          </w:rPr>
          <w:delText xml:space="preserve"> from the introduction of human seasonal influenza virus strains </w:delText>
        </w:r>
        <w:r w:rsidR="007E48AB" w:rsidRPr="00B245E7" w:rsidDel="00D11FF6">
          <w:rPr>
            <w:sz w:val="22"/>
            <w:szCs w:val="22"/>
          </w:rPr>
          <w:delText xml:space="preserve">with ancestral strains </w:delText>
        </w:r>
        <w:r w:rsidR="003D58B9" w:rsidRPr="00B245E7" w:rsidDel="00D11FF6">
          <w:rPr>
            <w:sz w:val="22"/>
            <w:szCs w:val="22"/>
          </w:rPr>
          <w:delText xml:space="preserve">genetically </w:delText>
        </w:r>
        <w:r w:rsidRPr="00B245E7" w:rsidDel="00D11FF6">
          <w:rPr>
            <w:sz w:val="22"/>
            <w:szCs w:val="22"/>
          </w:rPr>
          <w:delText>similar to</w:delText>
        </w:r>
        <w:r w:rsidR="00205F68" w:rsidRPr="00B245E7" w:rsidDel="00D11FF6">
          <w:rPr>
            <w:sz w:val="22"/>
            <w:szCs w:val="22"/>
          </w:rPr>
          <w:delText xml:space="preserve"> the human seasonal vaccine</w:delText>
        </w:r>
        <w:r w:rsidRPr="00B245E7" w:rsidDel="00D11FF6">
          <w:rPr>
            <w:sz w:val="22"/>
            <w:szCs w:val="22"/>
          </w:rPr>
          <w:delText xml:space="preserve"> A/Chile/1/83. Since their first detection in </w:delText>
        </w:r>
        <w:r w:rsidR="00CF292C" w:rsidRPr="00B245E7" w:rsidDel="00D11FF6">
          <w:rPr>
            <w:sz w:val="22"/>
            <w:szCs w:val="22"/>
          </w:rPr>
          <w:delText xml:space="preserve">Europe in </w:delText>
        </w:r>
        <w:commentRangeStart w:id="561"/>
        <w:r w:rsidRPr="00B245E7" w:rsidDel="00D11FF6">
          <w:rPr>
            <w:sz w:val="22"/>
            <w:szCs w:val="22"/>
          </w:rPr>
          <w:delText>1994</w:delText>
        </w:r>
        <w:commentRangeEnd w:id="561"/>
        <w:r w:rsidR="00250463" w:rsidDel="00D11FF6">
          <w:rPr>
            <w:rStyle w:val="CommentReference"/>
            <w:rFonts w:asciiTheme="minorHAnsi" w:eastAsiaTheme="minorHAnsi" w:hAnsiTheme="minorHAnsi" w:cstheme="minorBidi"/>
            <w:lang w:eastAsia="en-US"/>
          </w:rPr>
          <w:commentReference w:id="561"/>
        </w:r>
        <w:r w:rsidRPr="00B245E7" w:rsidDel="00D11FF6">
          <w:rPr>
            <w:sz w:val="22"/>
            <w:szCs w:val="22"/>
          </w:rPr>
          <w:delText xml:space="preserve">, </w:delText>
        </w:r>
        <w:r w:rsidR="008756E0" w:rsidRPr="00B245E7" w:rsidDel="00D11FF6">
          <w:rPr>
            <w:sz w:val="22"/>
            <w:szCs w:val="22"/>
          </w:rPr>
          <w:delText>1B</w:delText>
        </w:r>
        <w:r w:rsidR="00205F68" w:rsidRPr="00B245E7" w:rsidDel="00D11FF6">
          <w:rPr>
            <w:sz w:val="22"/>
            <w:szCs w:val="22"/>
          </w:rPr>
          <w:delText xml:space="preserve"> </w:delText>
        </w:r>
        <w:r w:rsidR="008756E0" w:rsidRPr="00B245E7" w:rsidDel="00D11FF6">
          <w:rPr>
            <w:sz w:val="22"/>
            <w:szCs w:val="22"/>
          </w:rPr>
          <w:delText xml:space="preserve">lineage viruses </w:delText>
        </w:r>
        <w:r w:rsidRPr="00B245E7" w:rsidDel="00D11FF6">
          <w:rPr>
            <w:sz w:val="22"/>
            <w:szCs w:val="22"/>
          </w:rPr>
          <w:delText>have diversified into multiple clades</w:delText>
        </w:r>
        <w:r w:rsidR="00853B7E" w:rsidRPr="00B245E7" w:rsidDel="00D11FF6">
          <w:rPr>
            <w:sz w:val="22"/>
            <w:szCs w:val="22"/>
          </w:rPr>
          <w:delText xml:space="preserve"> </w:delText>
        </w:r>
        <w:r w:rsidR="000435CC" w:rsidRPr="00B245E7" w:rsidDel="00D11FF6">
          <w:rPr>
            <w:sz w:val="22"/>
            <w:szCs w:val="22"/>
          </w:rPr>
          <w:delText>(</w:delText>
        </w:r>
        <w:r w:rsidR="002113AD" w:rsidRPr="00B245E7" w:rsidDel="00D11FF6">
          <w:rPr>
            <w:sz w:val="22"/>
            <w:szCs w:val="22"/>
          </w:rPr>
          <w:delText>1B.1.1, 1B.1.2, and 1B.1.</w:delText>
        </w:r>
        <w:r w:rsidR="00853B7E" w:rsidRPr="00B245E7" w:rsidDel="00D11FF6">
          <w:rPr>
            <w:sz w:val="22"/>
            <w:szCs w:val="22"/>
          </w:rPr>
          <w:delText>2</w:delText>
        </w:r>
        <w:r w:rsidR="002113AD" w:rsidRPr="00B245E7" w:rsidDel="00D11FF6">
          <w:rPr>
            <w:sz w:val="22"/>
            <w:szCs w:val="22"/>
          </w:rPr>
          <w:delText>.</w:delText>
        </w:r>
        <w:r w:rsidR="00853B7E" w:rsidRPr="00B245E7" w:rsidDel="00D11FF6">
          <w:rPr>
            <w:sz w:val="22"/>
            <w:szCs w:val="22"/>
          </w:rPr>
          <w:delText>1</w:delText>
        </w:r>
        <w:r w:rsidR="002113AD" w:rsidRPr="00B245E7" w:rsidDel="00D11FF6">
          <w:rPr>
            <w:sz w:val="22"/>
            <w:szCs w:val="22"/>
          </w:rPr>
          <w:delText xml:space="preserve">, </w:delText>
        </w:r>
        <w:r w:rsidRPr="00B245E7" w:rsidDel="00D11FF6">
          <w:rPr>
            <w:sz w:val="22"/>
            <w:szCs w:val="22"/>
          </w:rPr>
          <w:delText>1B.1.2</w:delText>
        </w:r>
        <w:r w:rsidR="00853B7E" w:rsidRPr="00B245E7" w:rsidDel="00D11FF6">
          <w:rPr>
            <w:sz w:val="22"/>
            <w:szCs w:val="22"/>
          </w:rPr>
          <w:delText>.2</w:delText>
        </w:r>
        <w:r w:rsidRPr="00B245E7" w:rsidDel="00D11FF6">
          <w:rPr>
            <w:sz w:val="22"/>
            <w:szCs w:val="22"/>
          </w:rPr>
          <w:delText>,</w:delText>
        </w:r>
        <w:r w:rsidR="00853B7E" w:rsidRPr="00B245E7" w:rsidDel="00D11FF6">
          <w:rPr>
            <w:sz w:val="22"/>
            <w:szCs w:val="22"/>
          </w:rPr>
          <w:delText xml:space="preserve"> </w:delText>
        </w:r>
        <w:r w:rsidRPr="00B245E7" w:rsidDel="00D11FF6">
          <w:rPr>
            <w:sz w:val="22"/>
            <w:szCs w:val="22"/>
          </w:rPr>
          <w:delText>and 1B.1.2.3) some of which appear spatially restricted to a particular country’s swine population.</w:delText>
        </w:r>
        <w:r w:rsidR="002113AD" w:rsidRPr="00B245E7" w:rsidDel="00D11FF6">
          <w:rPr>
            <w:sz w:val="22"/>
            <w:szCs w:val="22"/>
          </w:rPr>
          <w:delText xml:space="preserve"> </w:delText>
        </w:r>
        <w:commentRangeStart w:id="562"/>
        <w:r w:rsidR="002113AD" w:rsidRPr="00B245E7" w:rsidDel="00D11FF6">
          <w:rPr>
            <w:sz w:val="22"/>
            <w:szCs w:val="22"/>
          </w:rPr>
          <w:delText>For example, Spain</w:delText>
        </w:r>
        <w:r w:rsidR="008756E0" w:rsidRPr="00B245E7" w:rsidDel="00D11FF6">
          <w:rPr>
            <w:sz w:val="22"/>
            <w:szCs w:val="22"/>
          </w:rPr>
          <w:delText xml:space="preserve"> </w:delText>
        </w:r>
        <w:r w:rsidR="000435CC" w:rsidRPr="00B245E7" w:rsidDel="00D11FF6">
          <w:rPr>
            <w:sz w:val="22"/>
            <w:szCs w:val="22"/>
          </w:rPr>
          <w:delText>(</w:delText>
        </w:r>
        <w:r w:rsidR="002113AD" w:rsidRPr="00B245E7" w:rsidDel="00D11FF6">
          <w:rPr>
            <w:sz w:val="22"/>
            <w:szCs w:val="22"/>
          </w:rPr>
          <w:delText>1B.1.2), Italy</w:delText>
        </w:r>
        <w:r w:rsidR="00D1594E" w:rsidRPr="00B245E7" w:rsidDel="00D11FF6">
          <w:rPr>
            <w:sz w:val="22"/>
            <w:szCs w:val="22"/>
          </w:rPr>
          <w:delText xml:space="preserve"> </w:delText>
        </w:r>
        <w:r w:rsidR="000435CC" w:rsidRPr="00B245E7" w:rsidDel="00D11FF6">
          <w:rPr>
            <w:sz w:val="22"/>
            <w:szCs w:val="22"/>
          </w:rPr>
          <w:delText>(</w:delText>
        </w:r>
        <w:r w:rsidR="002113AD" w:rsidRPr="00B245E7" w:rsidDel="00D11FF6">
          <w:rPr>
            <w:sz w:val="22"/>
            <w:szCs w:val="22"/>
          </w:rPr>
          <w:delText>1B.1.2.2) and France</w:delText>
        </w:r>
        <w:r w:rsidR="00D1594E" w:rsidRPr="00B245E7" w:rsidDel="00D11FF6">
          <w:rPr>
            <w:sz w:val="22"/>
            <w:szCs w:val="22"/>
          </w:rPr>
          <w:delText xml:space="preserve"> </w:delText>
        </w:r>
        <w:r w:rsidR="000435CC" w:rsidRPr="00B245E7" w:rsidDel="00D11FF6">
          <w:rPr>
            <w:sz w:val="22"/>
            <w:szCs w:val="22"/>
          </w:rPr>
          <w:delText>(</w:delText>
        </w:r>
        <w:r w:rsidR="002113AD" w:rsidRPr="00B245E7" w:rsidDel="00D11FF6">
          <w:rPr>
            <w:sz w:val="22"/>
            <w:szCs w:val="22"/>
          </w:rPr>
          <w:delText xml:space="preserve">1B.1.2.3) have </w:delText>
        </w:r>
        <w:commentRangeEnd w:id="562"/>
        <w:r w:rsidR="001D6E68" w:rsidDel="00D11FF6">
          <w:rPr>
            <w:rStyle w:val="CommentReference"/>
            <w:rFonts w:asciiTheme="minorHAnsi" w:eastAsiaTheme="minorHAnsi" w:hAnsiTheme="minorHAnsi" w:cstheme="minorBidi"/>
            <w:lang w:eastAsia="en-US"/>
          </w:rPr>
          <w:commentReference w:id="562"/>
        </w:r>
        <w:r w:rsidR="002113AD" w:rsidRPr="00B245E7" w:rsidDel="00D11FF6">
          <w:rPr>
            <w:sz w:val="22"/>
            <w:szCs w:val="22"/>
          </w:rPr>
          <w:delText xml:space="preserve">unique clade circulation and the </w:delText>
        </w:r>
        <w:commentRangeStart w:id="563"/>
        <w:r w:rsidR="002113AD" w:rsidRPr="00B245E7" w:rsidDel="00D11FF6">
          <w:rPr>
            <w:sz w:val="22"/>
            <w:szCs w:val="22"/>
          </w:rPr>
          <w:delText xml:space="preserve">1B.1.1 </w:delText>
        </w:r>
        <w:commentRangeEnd w:id="563"/>
        <w:r w:rsidR="006B0BD0" w:rsidRPr="00B245E7" w:rsidDel="00D11FF6">
          <w:rPr>
            <w:rStyle w:val="CommentReference"/>
            <w:sz w:val="22"/>
            <w:szCs w:val="22"/>
          </w:rPr>
          <w:commentReference w:id="563"/>
        </w:r>
        <w:r w:rsidR="002113AD" w:rsidRPr="00B245E7" w:rsidDel="00D11FF6">
          <w:rPr>
            <w:sz w:val="22"/>
            <w:szCs w:val="22"/>
          </w:rPr>
          <w:delText xml:space="preserve"> have only been detected in the UK with the exception of one strain </w:delText>
        </w:r>
        <w:r w:rsidR="005C7D3B" w:rsidRPr="00B245E7" w:rsidDel="00D11FF6">
          <w:rPr>
            <w:sz w:val="22"/>
            <w:szCs w:val="22"/>
          </w:rPr>
          <w:delText xml:space="preserve">detected in </w:delText>
        </w:r>
        <w:r w:rsidR="002113AD" w:rsidRPr="00B245E7" w:rsidDel="00D11FF6">
          <w:rPr>
            <w:sz w:val="22"/>
            <w:szCs w:val="22"/>
          </w:rPr>
          <w:delText>Spain in 2016. The 1B.1.2.1</w:delText>
        </w:r>
        <w:r w:rsidR="00E721D7" w:rsidRPr="00B245E7" w:rsidDel="00D11FF6">
          <w:rPr>
            <w:sz w:val="22"/>
            <w:szCs w:val="22"/>
          </w:rPr>
          <w:delText xml:space="preserve"> clade</w:delText>
        </w:r>
        <w:r w:rsidR="002113AD" w:rsidRPr="00B245E7" w:rsidDel="00D11FF6">
          <w:rPr>
            <w:sz w:val="22"/>
            <w:szCs w:val="22"/>
          </w:rPr>
          <w:delText xml:space="preserve"> viruses </w:delText>
        </w:r>
        <w:r w:rsidR="005C7D3B" w:rsidRPr="00B245E7" w:rsidDel="00D11FF6">
          <w:rPr>
            <w:sz w:val="22"/>
            <w:szCs w:val="22"/>
          </w:rPr>
          <w:delText xml:space="preserve">have been detected </w:delText>
        </w:r>
        <w:r w:rsidR="002113AD" w:rsidRPr="00B245E7" w:rsidDel="00D11FF6">
          <w:rPr>
            <w:sz w:val="22"/>
            <w:szCs w:val="22"/>
          </w:rPr>
          <w:delText xml:space="preserve">in </w:delText>
        </w:r>
        <w:r w:rsidR="005C7D3B" w:rsidRPr="00B245E7" w:rsidDel="00D11FF6">
          <w:rPr>
            <w:sz w:val="22"/>
            <w:szCs w:val="22"/>
          </w:rPr>
          <w:delText xml:space="preserve">multiple countries in continental Europe </w:delText>
        </w:r>
        <w:r w:rsidR="00BA4317" w:rsidRPr="00B245E7" w:rsidDel="00D11FF6">
          <w:rPr>
            <w:sz w:val="22"/>
            <w:szCs w:val="22"/>
          </w:rPr>
          <w:delText xml:space="preserve">and </w:delText>
        </w:r>
        <w:r w:rsidR="00715476" w:rsidRPr="00B245E7" w:rsidDel="00D11FF6">
          <w:rPr>
            <w:sz w:val="22"/>
            <w:szCs w:val="22"/>
          </w:rPr>
          <w:delText xml:space="preserve">have longer branch lengths suggesting that they are </w:delText>
        </w:r>
        <w:r w:rsidR="00BA4317" w:rsidRPr="00B245E7" w:rsidDel="00D11FF6">
          <w:rPr>
            <w:sz w:val="22"/>
            <w:szCs w:val="22"/>
          </w:rPr>
          <w:delText>diversifying.</w:delText>
        </w:r>
      </w:del>
    </w:p>
    <w:p w14:paraId="2E46B8E9" w14:textId="2446E73D" w:rsidR="00EA2F17" w:rsidRPr="00B245E7" w:rsidDel="00D11FF6" w:rsidRDefault="00EA2F17" w:rsidP="00B245E7">
      <w:pPr>
        <w:spacing w:line="360" w:lineRule="auto"/>
        <w:rPr>
          <w:del w:id="564" w:author="Coggon, Amelia Charlotte" w:date="2024-12-08T14:41:00Z" w16du:dateUtc="2024-12-08T13:41:00Z"/>
          <w:sz w:val="22"/>
          <w:szCs w:val="22"/>
          <w:highlight w:val="green"/>
        </w:rPr>
      </w:pPr>
    </w:p>
    <w:p w14:paraId="149F30D5" w14:textId="7F57BD08" w:rsidR="00D056C1" w:rsidRPr="00B245E7" w:rsidDel="00D11FF6" w:rsidRDefault="00007640" w:rsidP="00B245E7">
      <w:pPr>
        <w:spacing w:line="360" w:lineRule="auto"/>
        <w:rPr>
          <w:del w:id="565" w:author="Coggon, Amelia Charlotte" w:date="2024-12-08T14:41:00Z" w16du:dateUtc="2024-12-08T13:41:00Z"/>
          <w:sz w:val="22"/>
          <w:szCs w:val="22"/>
        </w:rPr>
      </w:pPr>
      <w:del w:id="566" w:author="Coggon, Amelia Charlotte" w:date="2024-12-08T14:41:00Z" w16du:dateUtc="2024-12-08T13:41:00Z">
        <w:r w:rsidRPr="00B245E7" w:rsidDel="00D11FF6">
          <w:rPr>
            <w:sz w:val="22"/>
            <w:szCs w:val="22"/>
          </w:rPr>
          <w:delText xml:space="preserve">The </w:delText>
        </w:r>
        <w:r w:rsidR="00153101" w:rsidRPr="00B245E7" w:rsidDel="00D11FF6">
          <w:rPr>
            <w:sz w:val="22"/>
            <w:szCs w:val="22"/>
          </w:rPr>
          <w:delText xml:space="preserve">Eurasian avian </w:delText>
        </w:r>
        <w:r w:rsidRPr="00B245E7" w:rsidDel="00D11FF6">
          <w:rPr>
            <w:sz w:val="22"/>
            <w:szCs w:val="22"/>
          </w:rPr>
          <w:delText>1C</w:delText>
        </w:r>
        <w:r w:rsidR="00D056C1" w:rsidRPr="00B245E7" w:rsidDel="00D11FF6">
          <w:rPr>
            <w:sz w:val="22"/>
            <w:szCs w:val="22"/>
          </w:rPr>
          <w:delText xml:space="preserve"> </w:delText>
        </w:r>
        <w:r w:rsidR="00715476" w:rsidRPr="00B245E7" w:rsidDel="00D11FF6">
          <w:rPr>
            <w:sz w:val="22"/>
            <w:szCs w:val="22"/>
          </w:rPr>
          <w:delText xml:space="preserve">lineage has </w:delText>
        </w:r>
        <w:r w:rsidR="00FA6B92" w:rsidRPr="00B245E7" w:rsidDel="00D11FF6">
          <w:rPr>
            <w:sz w:val="22"/>
            <w:szCs w:val="22"/>
          </w:rPr>
          <w:delText xml:space="preserve">substantially </w:delText>
        </w:r>
        <w:r w:rsidR="00D056C1" w:rsidRPr="00B245E7" w:rsidDel="00D11FF6">
          <w:rPr>
            <w:sz w:val="22"/>
            <w:szCs w:val="22"/>
          </w:rPr>
          <w:delText xml:space="preserve">diversified </w:delText>
        </w:r>
        <w:r w:rsidR="00BA4317" w:rsidRPr="00B245E7" w:rsidDel="00D11FF6">
          <w:rPr>
            <w:sz w:val="22"/>
            <w:szCs w:val="22"/>
          </w:rPr>
          <w:delText xml:space="preserve">since their introduction into pigs </w:delText>
        </w:r>
        <w:r w:rsidR="00D056C1" w:rsidRPr="00B245E7" w:rsidDel="00D11FF6">
          <w:rPr>
            <w:sz w:val="22"/>
            <w:szCs w:val="22"/>
          </w:rPr>
          <w:delText xml:space="preserve">to form multiple clades </w:delText>
        </w:r>
        <w:r w:rsidR="00394211" w:rsidRPr="00B245E7" w:rsidDel="00D11FF6">
          <w:rPr>
            <w:sz w:val="22"/>
            <w:szCs w:val="22"/>
          </w:rPr>
          <w:delText xml:space="preserve">with complex </w:delText>
        </w:r>
        <w:r w:rsidR="00D056C1" w:rsidRPr="00B245E7" w:rsidDel="00D11FF6">
          <w:rPr>
            <w:sz w:val="22"/>
            <w:szCs w:val="22"/>
          </w:rPr>
          <w:delText xml:space="preserve">spatial </w:delText>
        </w:r>
        <w:r w:rsidR="00F4280B" w:rsidRPr="00B245E7" w:rsidDel="00D11FF6">
          <w:rPr>
            <w:sz w:val="22"/>
            <w:szCs w:val="22"/>
          </w:rPr>
          <w:delText xml:space="preserve">dynamics </w:delText>
        </w:r>
        <w:commentRangeStart w:id="567"/>
        <w:r w:rsidR="00F4280B" w:rsidRPr="00B245E7" w:rsidDel="00D11FF6">
          <w:rPr>
            <w:sz w:val="22"/>
            <w:szCs w:val="22"/>
          </w:rPr>
          <w:delText>which may be a result of different pig sub-populations and production systems across the continent</w:delText>
        </w:r>
        <w:r w:rsidR="00D056C1" w:rsidRPr="00B245E7" w:rsidDel="00D11FF6">
          <w:rPr>
            <w:sz w:val="22"/>
            <w:szCs w:val="22"/>
          </w:rPr>
          <w:delText>.</w:delText>
        </w:r>
        <w:r w:rsidR="00154195" w:rsidRPr="00B245E7" w:rsidDel="00D11FF6">
          <w:rPr>
            <w:sz w:val="22"/>
            <w:szCs w:val="22"/>
          </w:rPr>
          <w:delText xml:space="preserve"> </w:delText>
        </w:r>
        <w:commentRangeEnd w:id="567"/>
        <w:r w:rsidR="001D6E68" w:rsidDel="00D11FF6">
          <w:rPr>
            <w:rStyle w:val="CommentReference"/>
            <w:rFonts w:asciiTheme="minorHAnsi" w:eastAsiaTheme="minorHAnsi" w:hAnsiTheme="minorHAnsi" w:cstheme="minorBidi"/>
            <w:lang w:eastAsia="en-US"/>
          </w:rPr>
          <w:commentReference w:id="567"/>
        </w:r>
        <w:r w:rsidR="00BB423B" w:rsidRPr="00B245E7" w:rsidDel="00D11FF6">
          <w:rPr>
            <w:sz w:val="22"/>
            <w:szCs w:val="22"/>
          </w:rPr>
          <w:delText xml:space="preserve">Between 2020 and </w:delText>
        </w:r>
      </w:del>
      <w:del w:id="568" w:author="Coggon, Amelia Charlotte" w:date="2024-12-08T13:35:00Z" w16du:dateUtc="2024-12-08T12:35:00Z">
        <w:r w:rsidR="00BB423B" w:rsidRPr="00B245E7">
          <w:rPr>
            <w:sz w:val="22"/>
            <w:szCs w:val="22"/>
          </w:rPr>
          <w:delText>2021</w:delText>
        </w:r>
      </w:del>
      <w:ins w:id="569" w:author="SIMON Gaelle" w:date="2024-12-08T13:34:00Z" w16du:dateUtc="2024-12-08T12:34:00Z">
        <w:del w:id="570" w:author="Coggon, Amelia Charlotte" w:date="2024-12-08T14:41:00Z" w16du:dateUtc="2024-12-08T13:41:00Z">
          <w:r w:rsidR="00BB423B" w:rsidRPr="00B245E7" w:rsidDel="00D11FF6">
            <w:rPr>
              <w:sz w:val="22"/>
              <w:szCs w:val="22"/>
            </w:rPr>
            <w:delText>202</w:delText>
          </w:r>
        </w:del>
      </w:ins>
      <w:ins w:id="571" w:author="SIMON Gaelle" w:date="2024-11-29T18:03:00Z">
        <w:del w:id="572" w:author="Coggon, Amelia Charlotte" w:date="2024-12-08T14:41:00Z" w16du:dateUtc="2024-12-08T13:41:00Z">
          <w:r w:rsidR="001D6E68" w:rsidDel="00D11FF6">
            <w:rPr>
              <w:sz w:val="22"/>
              <w:szCs w:val="22"/>
            </w:rPr>
            <w:delText>0</w:delText>
          </w:r>
        </w:del>
      </w:ins>
      <w:del w:id="573" w:author="Coggon, Amelia Charlotte" w:date="2024-12-08T14:41:00Z" w16du:dateUtc="2024-12-08T13:41:00Z">
        <w:r w:rsidR="00BB423B" w:rsidRPr="00B245E7" w:rsidDel="00D11FF6">
          <w:rPr>
            <w:sz w:val="22"/>
            <w:szCs w:val="22"/>
          </w:rPr>
          <w:delText>12021</w:delText>
        </w:r>
        <w:r w:rsidR="00154195" w:rsidRPr="00B245E7" w:rsidDel="00D11FF6">
          <w:rPr>
            <w:sz w:val="22"/>
            <w:szCs w:val="22"/>
          </w:rPr>
          <w:delText xml:space="preserve">, the 1C.2 viruses diversified so rapidly that </w:delText>
        </w:r>
        <w:r w:rsidR="001C5603" w:rsidRPr="00B245E7" w:rsidDel="00D11FF6">
          <w:rPr>
            <w:sz w:val="22"/>
            <w:szCs w:val="22"/>
          </w:rPr>
          <w:delText>this clade</w:delText>
        </w:r>
        <w:r w:rsidR="00154195" w:rsidRPr="00B245E7" w:rsidDel="00D11FF6">
          <w:rPr>
            <w:sz w:val="22"/>
            <w:szCs w:val="22"/>
          </w:rPr>
          <w:delText xml:space="preserve"> required two new subclade designations</w:delText>
        </w:r>
        <w:r w:rsidR="00715476" w:rsidRPr="00B245E7" w:rsidDel="00D11FF6">
          <w:rPr>
            <w:sz w:val="22"/>
            <w:szCs w:val="22"/>
          </w:rPr>
          <w:delText xml:space="preserve"> from </w:delText>
        </w:r>
        <w:r w:rsidR="00F85FA1" w:rsidRPr="00B245E7" w:rsidDel="00D11FF6">
          <w:rPr>
            <w:sz w:val="22"/>
            <w:szCs w:val="22"/>
          </w:rPr>
          <w:delText>analysis of data prior to 2020</w:delText>
        </w:r>
      </w:del>
      <w:ins w:id="574" w:author="SIMON Gaelle" w:date="2024-11-29T18:04:00Z">
        <w:del w:id="575" w:author="Coggon, Amelia Charlotte" w:date="2024-12-08T14:41:00Z" w16du:dateUtc="2024-12-08T13:41:00Z">
          <w:r w:rsidR="001D6E68" w:rsidDel="00D11FF6">
            <w:rPr>
              <w:sz w:val="22"/>
              <w:szCs w:val="22"/>
            </w:rPr>
            <w:delText>, i.e.</w:delText>
          </w:r>
        </w:del>
      </w:ins>
      <w:del w:id="576" w:author="Coggon, Amelia Charlotte" w:date="2024-12-08T14:41:00Z" w16du:dateUtc="2024-12-08T13:41:00Z">
        <w:r w:rsidR="00F85FA1" w:rsidRPr="00B245E7" w:rsidDel="00D11FF6">
          <w:rPr>
            <w:sz w:val="22"/>
            <w:szCs w:val="22"/>
          </w:rPr>
          <w:delText xml:space="preserve"> (Anderson </w:delText>
        </w:r>
        <w:r w:rsidR="00F85FA1" w:rsidRPr="00B245E7" w:rsidDel="00D11FF6">
          <w:rPr>
            <w:i/>
            <w:iCs/>
            <w:sz w:val="22"/>
            <w:szCs w:val="22"/>
          </w:rPr>
          <w:delText>et al</w:delText>
        </w:r>
        <w:r w:rsidR="00F85FA1" w:rsidRPr="00B245E7" w:rsidDel="00D11FF6">
          <w:rPr>
            <w:sz w:val="22"/>
            <w:szCs w:val="22"/>
          </w:rPr>
          <w:delText>.</w:delText>
        </w:r>
        <w:r w:rsidR="008B7B3F" w:rsidRPr="00B245E7" w:rsidDel="00D11FF6">
          <w:rPr>
            <w:sz w:val="22"/>
            <w:szCs w:val="22"/>
          </w:rPr>
          <w:delText>,</w:delText>
        </w:r>
        <w:r w:rsidR="00F85FA1" w:rsidRPr="00B245E7" w:rsidDel="00D11FF6">
          <w:rPr>
            <w:sz w:val="22"/>
            <w:szCs w:val="22"/>
          </w:rPr>
          <w:delText xml:space="preserve"> 2021)</w:delText>
        </w:r>
        <w:r w:rsidR="00154195" w:rsidRPr="00B245E7" w:rsidDel="00D11FF6">
          <w:rPr>
            <w:sz w:val="22"/>
            <w:szCs w:val="22"/>
          </w:rPr>
          <w:delText xml:space="preserve"> – the 1C.2.4 and 1C</w:delText>
        </w:r>
        <w:r w:rsidR="004E17B6" w:rsidRPr="00B245E7" w:rsidDel="00D11FF6">
          <w:rPr>
            <w:sz w:val="22"/>
            <w:szCs w:val="22"/>
          </w:rPr>
          <w:delText>.</w:delText>
        </w:r>
        <w:r w:rsidR="00154195" w:rsidRPr="00B245E7" w:rsidDel="00D11FF6">
          <w:rPr>
            <w:sz w:val="22"/>
            <w:szCs w:val="22"/>
          </w:rPr>
          <w:delText>2.5</w:delText>
        </w:r>
        <w:r w:rsidR="004E17B6" w:rsidRPr="00B245E7" w:rsidDel="00D11FF6">
          <w:rPr>
            <w:sz w:val="22"/>
            <w:szCs w:val="22"/>
          </w:rPr>
          <w:delText xml:space="preserve"> </w:delText>
        </w:r>
        <w:r w:rsidR="00154195" w:rsidRPr="00B245E7" w:rsidDel="00D11FF6">
          <w:rPr>
            <w:sz w:val="22"/>
            <w:szCs w:val="22"/>
          </w:rPr>
          <w:delText>viruses</w:delText>
        </w:r>
      </w:del>
      <w:del w:id="577" w:author="Coggon, Amelia Charlotte" w:date="2024-12-08T13:35:00Z" w16du:dateUtc="2024-12-08T12:35:00Z">
        <w:r w:rsidR="00154195" w:rsidRPr="00B245E7">
          <w:rPr>
            <w:sz w:val="22"/>
            <w:szCs w:val="22"/>
          </w:rPr>
          <w:delText>.</w:delText>
        </w:r>
      </w:del>
      <w:ins w:id="578" w:author="SIMON Gaelle" w:date="2024-11-29T18:04:00Z">
        <w:del w:id="579" w:author="Coggon, Amelia Charlotte" w:date="2024-12-08T14:41:00Z" w16du:dateUtc="2024-12-08T13:41:00Z">
          <w:r w:rsidR="001D6E68" w:rsidDel="00D11FF6">
            <w:rPr>
              <w:sz w:val="22"/>
              <w:szCs w:val="22"/>
            </w:rPr>
            <w:delText xml:space="preserve"> </w:delText>
          </w:r>
          <w:r w:rsidR="001D6E68" w:rsidRPr="00B245E7" w:rsidDel="00D11FF6">
            <w:rPr>
              <w:sz w:val="22"/>
              <w:szCs w:val="22"/>
            </w:rPr>
            <w:delText xml:space="preserve">(Anderson </w:delText>
          </w:r>
          <w:r w:rsidR="001D6E68" w:rsidRPr="00B245E7" w:rsidDel="00D11FF6">
            <w:rPr>
              <w:i/>
              <w:iCs/>
              <w:sz w:val="22"/>
              <w:szCs w:val="22"/>
            </w:rPr>
            <w:delText>et al</w:delText>
          </w:r>
          <w:r w:rsidR="001D6E68" w:rsidRPr="00B245E7" w:rsidDel="00D11FF6">
            <w:rPr>
              <w:sz w:val="22"/>
              <w:szCs w:val="22"/>
            </w:rPr>
            <w:delText xml:space="preserve">., 2021) </w:delText>
          </w:r>
          <w:commentRangeStart w:id="580"/>
          <w:r w:rsidR="001D6E68" w:rsidRPr="00B245E7" w:rsidDel="00D11FF6">
            <w:rPr>
              <w:sz w:val="22"/>
              <w:szCs w:val="22"/>
            </w:rPr>
            <w:delText>–</w:delText>
          </w:r>
        </w:del>
      </w:ins>
      <w:ins w:id="581" w:author="SIMON Gaelle" w:date="2024-12-08T13:34:00Z" w16du:dateUtc="2024-12-08T12:34:00Z">
        <w:del w:id="582" w:author="Coggon, Amelia Charlotte" w:date="2024-12-08T14:41:00Z" w16du:dateUtc="2024-12-08T13:41:00Z">
          <w:r w:rsidR="00154195" w:rsidRPr="00B245E7" w:rsidDel="00D11FF6">
            <w:rPr>
              <w:sz w:val="22"/>
              <w:szCs w:val="22"/>
            </w:rPr>
            <w:delText>.</w:delText>
          </w:r>
        </w:del>
      </w:ins>
      <w:del w:id="583" w:author="Coggon, Amelia Charlotte" w:date="2024-12-08T14:41:00Z" w16du:dateUtc="2024-12-08T13:41:00Z">
        <w:r w:rsidR="00154195" w:rsidRPr="00B245E7" w:rsidDel="00D11FF6">
          <w:rPr>
            <w:sz w:val="22"/>
            <w:szCs w:val="22"/>
          </w:rPr>
          <w:delText>.</w:delText>
        </w:r>
        <w:r w:rsidR="00905D80" w:rsidRPr="00B245E7" w:rsidDel="00D11FF6">
          <w:rPr>
            <w:sz w:val="22"/>
            <w:szCs w:val="22"/>
          </w:rPr>
          <w:delText xml:space="preserve">Some countries have </w:delText>
        </w:r>
        <w:r w:rsidR="00FA6B92" w:rsidRPr="00B245E7" w:rsidDel="00D11FF6">
          <w:rPr>
            <w:sz w:val="22"/>
            <w:szCs w:val="22"/>
          </w:rPr>
          <w:delText>multiple</w:delText>
        </w:r>
        <w:commentRangeEnd w:id="580"/>
        <w:r w:rsidR="00F73226" w:rsidDel="00D11FF6">
          <w:rPr>
            <w:rStyle w:val="CommentReference"/>
            <w:rFonts w:asciiTheme="minorHAnsi" w:eastAsiaTheme="minorHAnsi" w:hAnsiTheme="minorHAnsi" w:cstheme="minorBidi"/>
            <w:lang w:eastAsia="en-US"/>
          </w:rPr>
          <w:commentReference w:id="580"/>
        </w:r>
        <w:r w:rsidR="00905D80" w:rsidRPr="00B245E7" w:rsidDel="00D11FF6">
          <w:rPr>
            <w:sz w:val="22"/>
            <w:szCs w:val="22"/>
          </w:rPr>
          <w:delText xml:space="preserve"> co-circulating </w:delText>
        </w:r>
        <w:r w:rsidR="00FA6B92" w:rsidRPr="00B245E7" w:rsidDel="00D11FF6">
          <w:rPr>
            <w:sz w:val="22"/>
            <w:szCs w:val="22"/>
          </w:rPr>
          <w:delText>1C</w:delText>
        </w:r>
        <w:r w:rsidR="00B17A75" w:rsidRPr="00B245E7" w:rsidDel="00D11FF6">
          <w:rPr>
            <w:sz w:val="22"/>
            <w:szCs w:val="22"/>
          </w:rPr>
          <w:delText xml:space="preserve"> viruses alongside the 1C</w:delText>
        </w:r>
        <w:r w:rsidR="00F85FA1" w:rsidRPr="00B245E7" w:rsidDel="00D11FF6">
          <w:rPr>
            <w:sz w:val="22"/>
            <w:szCs w:val="22"/>
          </w:rPr>
          <w:delText>.</w:delText>
        </w:r>
        <w:r w:rsidR="00B17A75" w:rsidRPr="00B245E7" w:rsidDel="00D11FF6">
          <w:rPr>
            <w:sz w:val="22"/>
            <w:szCs w:val="22"/>
          </w:rPr>
          <w:delText xml:space="preserve">2.1, </w:delText>
        </w:r>
        <w:r w:rsidR="00905D80" w:rsidRPr="00B245E7" w:rsidDel="00D11FF6">
          <w:rPr>
            <w:sz w:val="22"/>
            <w:szCs w:val="22"/>
          </w:rPr>
          <w:delText xml:space="preserve">including Italy </w:delText>
        </w:r>
        <w:r w:rsidR="00FA6B92" w:rsidRPr="00B245E7" w:rsidDel="00D11FF6">
          <w:rPr>
            <w:sz w:val="22"/>
            <w:szCs w:val="22"/>
          </w:rPr>
          <w:delText xml:space="preserve">and the Netherlands </w:delText>
        </w:r>
        <w:r w:rsidR="00905D80" w:rsidRPr="00B245E7" w:rsidDel="00D11FF6">
          <w:rPr>
            <w:sz w:val="22"/>
            <w:szCs w:val="22"/>
          </w:rPr>
          <w:delText xml:space="preserve">where </w:delText>
        </w:r>
        <w:r w:rsidR="00FA6B92" w:rsidRPr="00B245E7" w:rsidDel="00D11FF6">
          <w:rPr>
            <w:sz w:val="22"/>
            <w:szCs w:val="22"/>
          </w:rPr>
          <w:delText>one and two 1C</w:delText>
        </w:r>
        <w:r w:rsidR="00A137AF" w:rsidRPr="00B245E7" w:rsidDel="00D11FF6">
          <w:rPr>
            <w:sz w:val="22"/>
            <w:szCs w:val="22"/>
          </w:rPr>
          <w:delText>.</w:delText>
        </w:r>
        <w:r w:rsidR="00FA6B92" w:rsidRPr="00B245E7" w:rsidDel="00D11FF6">
          <w:rPr>
            <w:sz w:val="22"/>
            <w:szCs w:val="22"/>
          </w:rPr>
          <w:delText xml:space="preserve">2.1 variant strains have been detected in 2015, 2016 and 2020 respectively </w:delText>
        </w:r>
        <w:r w:rsidR="00B17A75" w:rsidRPr="00B245E7" w:rsidDel="00D11FF6">
          <w:rPr>
            <w:sz w:val="22"/>
            <w:szCs w:val="22"/>
          </w:rPr>
          <w:delText>and Germany,</w:delText>
        </w:r>
        <w:r w:rsidR="0086581F" w:rsidRPr="00B245E7" w:rsidDel="00D11FF6">
          <w:rPr>
            <w:sz w:val="22"/>
            <w:szCs w:val="22"/>
          </w:rPr>
          <w:delText xml:space="preserve"> Belgium, France and Spain. T</w:delText>
        </w:r>
        <w:r w:rsidR="00BC0C25" w:rsidRPr="00B245E7" w:rsidDel="00D11FF6">
          <w:rPr>
            <w:sz w:val="22"/>
            <w:szCs w:val="22"/>
          </w:rPr>
          <w:delText xml:space="preserve">here </w:delText>
        </w:r>
        <w:r w:rsidR="00154F96" w:rsidRPr="00B245E7" w:rsidDel="00D11FF6">
          <w:rPr>
            <w:sz w:val="22"/>
            <w:szCs w:val="22"/>
          </w:rPr>
          <w:delText>was</w:delText>
        </w:r>
        <w:r w:rsidR="00BC0C25" w:rsidRPr="00B245E7" w:rsidDel="00D11FF6">
          <w:rPr>
            <w:sz w:val="22"/>
            <w:szCs w:val="22"/>
          </w:rPr>
          <w:delText xml:space="preserve"> also evidence of reassortment with the </w:delText>
        </w:r>
        <w:r w:rsidR="00EA76D1" w:rsidRPr="00B245E7" w:rsidDel="00D11FF6">
          <w:rPr>
            <w:sz w:val="22"/>
            <w:szCs w:val="22"/>
          </w:rPr>
          <w:delText xml:space="preserve">1C.2.1 viruses </w:delText>
        </w:r>
        <w:r w:rsidR="009A4C53" w:rsidRPr="00B245E7" w:rsidDel="00D11FF6">
          <w:rPr>
            <w:sz w:val="22"/>
            <w:szCs w:val="22"/>
          </w:rPr>
          <w:delText>associated with both</w:delText>
        </w:r>
        <w:r w:rsidR="00EA76D1" w:rsidRPr="00B245E7" w:rsidDel="00D11FF6">
          <w:rPr>
            <w:sz w:val="22"/>
            <w:szCs w:val="22"/>
          </w:rPr>
          <w:delText xml:space="preserve"> N1</w:delText>
        </w:r>
        <w:r w:rsidR="009A4C53" w:rsidRPr="00B245E7" w:rsidDel="00D11FF6">
          <w:rPr>
            <w:sz w:val="22"/>
            <w:szCs w:val="22"/>
          </w:rPr>
          <w:delText xml:space="preserve"> and N2</w:delText>
        </w:r>
        <w:r w:rsidR="00EA76D1" w:rsidRPr="00B245E7" w:rsidDel="00D11FF6">
          <w:rPr>
            <w:sz w:val="22"/>
            <w:szCs w:val="22"/>
          </w:rPr>
          <w:delText xml:space="preserve"> subtype </w:delText>
        </w:r>
        <w:r w:rsidR="00A137AF" w:rsidRPr="00B245E7" w:rsidDel="00D11FF6">
          <w:rPr>
            <w:sz w:val="22"/>
            <w:szCs w:val="22"/>
          </w:rPr>
          <w:delText xml:space="preserve">NA </w:delText>
        </w:r>
        <w:r w:rsidR="00EA76D1" w:rsidRPr="00B245E7" w:rsidDel="00D11FF6">
          <w:rPr>
            <w:sz w:val="22"/>
            <w:szCs w:val="22"/>
          </w:rPr>
          <w:delText>segment</w:delText>
        </w:r>
        <w:r w:rsidR="009A4C53" w:rsidRPr="00B245E7" w:rsidDel="00D11FF6">
          <w:rPr>
            <w:sz w:val="22"/>
            <w:szCs w:val="22"/>
          </w:rPr>
          <w:delText>s</w:delText>
        </w:r>
        <w:r w:rsidR="001B2083" w:rsidRPr="00B245E7" w:rsidDel="00D11FF6">
          <w:rPr>
            <w:sz w:val="22"/>
            <w:szCs w:val="22"/>
          </w:rPr>
          <w:delText>, particularly in Italy</w:delText>
        </w:r>
        <w:r w:rsidR="00B17A75" w:rsidRPr="00B245E7" w:rsidDel="00D11FF6">
          <w:rPr>
            <w:sz w:val="22"/>
            <w:szCs w:val="22"/>
          </w:rPr>
          <w:delText xml:space="preserve"> </w:delText>
        </w:r>
        <w:commentRangeStart w:id="584"/>
        <w:r w:rsidR="00B17A75" w:rsidRPr="00B245E7" w:rsidDel="00D11FF6">
          <w:rPr>
            <w:sz w:val="22"/>
            <w:szCs w:val="22"/>
          </w:rPr>
          <w:delText>(</w:delText>
        </w:r>
        <w:commentRangeStart w:id="585"/>
        <w:r w:rsidR="0058718A" w:rsidDel="00D11FF6">
          <w:rPr>
            <w:sz w:val="22"/>
            <w:szCs w:val="22"/>
          </w:rPr>
          <w:delText>Supplementary data 1</w:delText>
        </w:r>
        <w:commentRangeEnd w:id="584"/>
        <w:commentRangeEnd w:id="585"/>
        <w:r w:rsidR="00B1724D" w:rsidDel="00D11FF6">
          <w:rPr>
            <w:rStyle w:val="CommentReference"/>
            <w:rFonts w:asciiTheme="minorHAnsi" w:eastAsiaTheme="minorHAnsi" w:hAnsiTheme="minorHAnsi" w:cstheme="minorBidi"/>
            <w:lang w:eastAsia="en-US"/>
          </w:rPr>
          <w:commentReference w:id="584"/>
        </w:r>
        <w:r w:rsidR="00B66550" w:rsidDel="00D11FF6">
          <w:rPr>
            <w:rStyle w:val="CommentReference"/>
            <w:rFonts w:asciiTheme="minorHAnsi" w:eastAsiaTheme="minorHAnsi" w:hAnsiTheme="minorHAnsi" w:cstheme="minorBidi"/>
            <w:lang w:eastAsia="en-US"/>
          </w:rPr>
          <w:commentReference w:id="585"/>
        </w:r>
        <w:r w:rsidR="00B17A75" w:rsidRPr="00B245E7" w:rsidDel="00D11FF6">
          <w:rPr>
            <w:sz w:val="22"/>
            <w:szCs w:val="22"/>
          </w:rPr>
          <w:delText>)</w:delText>
        </w:r>
        <w:r w:rsidR="00EA76D1" w:rsidRPr="00B245E7" w:rsidDel="00D11FF6">
          <w:rPr>
            <w:sz w:val="22"/>
            <w:szCs w:val="22"/>
          </w:rPr>
          <w:delText>.</w:delText>
        </w:r>
        <w:r w:rsidR="00725171" w:rsidRPr="00B245E7" w:rsidDel="00D11FF6">
          <w:rPr>
            <w:sz w:val="22"/>
            <w:szCs w:val="22"/>
          </w:rPr>
          <w:delText xml:space="preserve"> </w:delText>
        </w:r>
        <w:r w:rsidR="00D160EB" w:rsidRPr="00B245E7" w:rsidDel="00D11FF6">
          <w:rPr>
            <w:sz w:val="22"/>
            <w:szCs w:val="22"/>
          </w:rPr>
          <w:delText xml:space="preserve">Until 2012 the 1C.2.2 viruses were </w:delText>
        </w:r>
        <w:r w:rsidR="004B21EB" w:rsidRPr="00B245E7" w:rsidDel="00D11FF6">
          <w:rPr>
            <w:sz w:val="22"/>
            <w:szCs w:val="22"/>
          </w:rPr>
          <w:delText xml:space="preserve">exclusively </w:delText>
        </w:r>
        <w:r w:rsidR="00D160EB" w:rsidRPr="00B245E7" w:rsidDel="00D11FF6">
          <w:rPr>
            <w:sz w:val="22"/>
            <w:szCs w:val="22"/>
          </w:rPr>
          <w:delText xml:space="preserve">detected in Germany however they have since </w:delText>
        </w:r>
        <w:r w:rsidR="004B21EB" w:rsidRPr="00B245E7" w:rsidDel="00D11FF6">
          <w:rPr>
            <w:sz w:val="22"/>
            <w:szCs w:val="22"/>
          </w:rPr>
          <w:delText xml:space="preserve">been detected in </w:delText>
        </w:r>
        <w:r w:rsidR="00D160EB" w:rsidRPr="00B245E7" w:rsidDel="00D11FF6">
          <w:rPr>
            <w:sz w:val="22"/>
            <w:szCs w:val="22"/>
          </w:rPr>
          <w:delText xml:space="preserve">multiple other countries in Europe. </w:delText>
        </w:r>
        <w:commentRangeStart w:id="586"/>
        <w:r w:rsidR="00D160EB" w:rsidRPr="00B245E7" w:rsidDel="00D11FF6">
          <w:rPr>
            <w:sz w:val="22"/>
            <w:szCs w:val="22"/>
          </w:rPr>
          <w:delText xml:space="preserve">Phylogenetically, sequences cluster by year and country </w:delText>
        </w:r>
        <w:r w:rsidR="00201CEB" w:rsidRPr="00B245E7" w:rsidDel="00D11FF6">
          <w:rPr>
            <w:sz w:val="22"/>
            <w:szCs w:val="22"/>
          </w:rPr>
          <w:delText>suggestive of introduction events, trading of pigs</w:delText>
        </w:r>
        <w:r w:rsidR="007571BB" w:rsidRPr="00B245E7" w:rsidDel="00D11FF6">
          <w:rPr>
            <w:sz w:val="22"/>
            <w:szCs w:val="22"/>
          </w:rPr>
          <w:delText>,</w:delText>
        </w:r>
        <w:r w:rsidR="00201CEB" w:rsidRPr="00B245E7" w:rsidDel="00D11FF6">
          <w:rPr>
            <w:sz w:val="22"/>
            <w:szCs w:val="22"/>
          </w:rPr>
          <w:delText xml:space="preserve"> </w:delText>
        </w:r>
        <w:r w:rsidR="004B21EB" w:rsidRPr="00B245E7" w:rsidDel="00D11FF6">
          <w:rPr>
            <w:sz w:val="22"/>
            <w:szCs w:val="22"/>
          </w:rPr>
          <w:delText>and ongoing</w:delText>
        </w:r>
        <w:r w:rsidR="00D160EB" w:rsidRPr="00B245E7" w:rsidDel="00D11FF6">
          <w:rPr>
            <w:sz w:val="22"/>
            <w:szCs w:val="22"/>
          </w:rPr>
          <w:delText xml:space="preserve"> evolution. </w:delText>
        </w:r>
        <w:commentRangeEnd w:id="586"/>
        <w:r w:rsidR="004F563C" w:rsidDel="00D11FF6">
          <w:rPr>
            <w:rStyle w:val="CommentReference"/>
            <w:rFonts w:asciiTheme="minorHAnsi" w:eastAsiaTheme="minorHAnsi" w:hAnsiTheme="minorHAnsi" w:cstheme="minorBidi"/>
            <w:lang w:eastAsia="en-US"/>
          </w:rPr>
          <w:commentReference w:id="586"/>
        </w:r>
        <w:commentRangeStart w:id="587"/>
        <w:r w:rsidR="00D160EB" w:rsidRPr="00B245E7" w:rsidDel="00D11FF6">
          <w:rPr>
            <w:sz w:val="22"/>
            <w:szCs w:val="22"/>
          </w:rPr>
          <w:delText xml:space="preserve">Two phylogenetically similar variants of </w:delText>
        </w:r>
        <w:r w:rsidR="007571BB" w:rsidRPr="00B245E7" w:rsidDel="00D11FF6">
          <w:rPr>
            <w:sz w:val="22"/>
            <w:szCs w:val="22"/>
          </w:rPr>
          <w:delText xml:space="preserve">the 1C.2.2 </w:delText>
        </w:r>
        <w:r w:rsidR="00D160EB" w:rsidRPr="00B245E7" w:rsidDel="00D11FF6">
          <w:rPr>
            <w:sz w:val="22"/>
            <w:szCs w:val="22"/>
          </w:rPr>
          <w:delText xml:space="preserve">clade were detected in the Netherlands and Germany in 2019 and 2020 respectively despite the </w:delText>
        </w:r>
        <w:r w:rsidR="007571BB" w:rsidRPr="00B245E7" w:rsidDel="00D11FF6">
          <w:rPr>
            <w:sz w:val="22"/>
            <w:szCs w:val="22"/>
          </w:rPr>
          <w:delText>relatively</w:delText>
        </w:r>
        <w:r w:rsidR="00201CEB" w:rsidRPr="00B245E7" w:rsidDel="00D11FF6">
          <w:rPr>
            <w:sz w:val="22"/>
            <w:szCs w:val="22"/>
          </w:rPr>
          <w:delText xml:space="preserve"> broad </w:delText>
        </w:r>
        <w:r w:rsidR="00D160EB" w:rsidRPr="00B245E7" w:rsidDel="00D11FF6">
          <w:rPr>
            <w:sz w:val="22"/>
            <w:szCs w:val="22"/>
          </w:rPr>
          <w:delText xml:space="preserve">geographical and genetic diversity </w:delText>
        </w:r>
        <w:r w:rsidR="00201CEB" w:rsidRPr="00B245E7" w:rsidDel="00D11FF6">
          <w:rPr>
            <w:sz w:val="22"/>
            <w:szCs w:val="22"/>
          </w:rPr>
          <w:delText>among other co</w:delText>
        </w:r>
      </w:del>
      <w:ins w:id="588" w:author="Kristien Van Reeth" w:date="2024-11-30T22:01:00Z" w16du:dateUtc="2024-11-30T21:01:00Z">
        <w:del w:id="589" w:author="Coggon, Amelia Charlotte" w:date="2024-12-08T14:41:00Z" w16du:dateUtc="2024-12-08T13:41:00Z">
          <w:r w:rsidR="006054A5" w:rsidDel="00D11FF6">
            <w:rPr>
              <w:sz w:val="22"/>
              <w:szCs w:val="22"/>
            </w:rPr>
            <w:delText>-</w:delText>
          </w:r>
        </w:del>
      </w:ins>
      <w:del w:id="590" w:author="Coggon, Amelia Charlotte" w:date="2024-12-08T14:41:00Z" w16du:dateUtc="2024-12-08T13:41:00Z">
        <w:r w:rsidR="00201CEB" w:rsidRPr="00B245E7" w:rsidDel="00D11FF6">
          <w:rPr>
            <w:sz w:val="22"/>
            <w:szCs w:val="22"/>
          </w:rPr>
          <w:delText xml:space="preserve"> circulating viruses of this clade.</w:delText>
        </w:r>
        <w:r w:rsidR="000D1EFC" w:rsidRPr="00B245E7" w:rsidDel="00D11FF6">
          <w:rPr>
            <w:sz w:val="22"/>
            <w:szCs w:val="22"/>
          </w:rPr>
          <w:delText xml:space="preserve"> </w:delText>
        </w:r>
        <w:commentRangeEnd w:id="587"/>
        <w:r w:rsidR="004F563C" w:rsidDel="00D11FF6">
          <w:rPr>
            <w:rStyle w:val="CommentReference"/>
            <w:rFonts w:asciiTheme="minorHAnsi" w:eastAsiaTheme="minorHAnsi" w:hAnsiTheme="minorHAnsi" w:cstheme="minorBidi"/>
            <w:lang w:eastAsia="en-US"/>
          </w:rPr>
          <w:commentReference w:id="587"/>
        </w:r>
        <w:r w:rsidR="00234306" w:rsidRPr="00B245E7" w:rsidDel="00D11FF6">
          <w:rPr>
            <w:sz w:val="22"/>
            <w:szCs w:val="22"/>
          </w:rPr>
          <w:delText>The 1C.2.4</w:delText>
        </w:r>
        <w:r w:rsidR="008756E0" w:rsidRPr="00B245E7" w:rsidDel="00D11FF6">
          <w:rPr>
            <w:sz w:val="22"/>
            <w:szCs w:val="22"/>
          </w:rPr>
          <w:delText xml:space="preserve"> </w:delText>
        </w:r>
        <w:r w:rsidR="00234306" w:rsidRPr="00B245E7" w:rsidDel="00D11FF6">
          <w:rPr>
            <w:sz w:val="22"/>
            <w:szCs w:val="22"/>
          </w:rPr>
          <w:delText>viruses</w:delText>
        </w:r>
        <w:r w:rsidR="00492A97" w:rsidRPr="00B245E7" w:rsidDel="00D11FF6">
          <w:rPr>
            <w:sz w:val="22"/>
            <w:szCs w:val="22"/>
          </w:rPr>
          <w:delText xml:space="preserve"> have diverged from </w:delText>
        </w:r>
        <w:r w:rsidR="007571BB" w:rsidRPr="00B245E7" w:rsidDel="00D11FF6">
          <w:rPr>
            <w:sz w:val="22"/>
            <w:szCs w:val="22"/>
          </w:rPr>
          <w:delText xml:space="preserve">other </w:delText>
        </w:r>
        <w:r w:rsidR="00492A97" w:rsidRPr="00B245E7" w:rsidDel="00D11FF6">
          <w:rPr>
            <w:sz w:val="22"/>
            <w:szCs w:val="22"/>
          </w:rPr>
          <w:delText>1C.2</w:delText>
        </w:r>
        <w:r w:rsidR="007571BB" w:rsidRPr="00B245E7" w:rsidDel="00D11FF6">
          <w:rPr>
            <w:sz w:val="22"/>
            <w:szCs w:val="22"/>
          </w:rPr>
          <w:delText>.x</w:delText>
        </w:r>
        <w:r w:rsidR="008756E0" w:rsidRPr="00B245E7" w:rsidDel="00D11FF6">
          <w:rPr>
            <w:sz w:val="22"/>
            <w:szCs w:val="22"/>
          </w:rPr>
          <w:delText xml:space="preserve"> </w:delText>
        </w:r>
        <w:r w:rsidR="00492A97" w:rsidRPr="00B245E7" w:rsidDel="00D11FF6">
          <w:rPr>
            <w:sz w:val="22"/>
            <w:szCs w:val="22"/>
          </w:rPr>
          <w:delText xml:space="preserve">viruses, </w:delText>
        </w:r>
        <w:r w:rsidR="009A4C53" w:rsidRPr="00B245E7" w:rsidDel="00D11FF6">
          <w:rPr>
            <w:sz w:val="22"/>
            <w:szCs w:val="22"/>
          </w:rPr>
          <w:delText>cluster phylogenetically by country</w:delText>
        </w:r>
        <w:r w:rsidR="001175D9" w:rsidRPr="00B245E7" w:rsidDel="00D11FF6">
          <w:rPr>
            <w:sz w:val="22"/>
            <w:szCs w:val="22"/>
          </w:rPr>
          <w:delText xml:space="preserve"> and have been detected broadly across Europe. This clade of viruses is genetically diverse </w:delText>
        </w:r>
        <w:commentRangeStart w:id="591"/>
        <w:r w:rsidR="001175D9" w:rsidRPr="00B245E7" w:rsidDel="00D11FF6">
          <w:rPr>
            <w:sz w:val="22"/>
            <w:szCs w:val="22"/>
          </w:rPr>
          <w:delText xml:space="preserve">with long branch </w:delText>
        </w:r>
        <w:r w:rsidR="007571BB" w:rsidRPr="00B245E7" w:rsidDel="00D11FF6">
          <w:rPr>
            <w:sz w:val="22"/>
            <w:szCs w:val="22"/>
          </w:rPr>
          <w:delText>lengths</w:delText>
        </w:r>
        <w:r w:rsidR="001175D9" w:rsidRPr="00B245E7" w:rsidDel="00D11FF6">
          <w:rPr>
            <w:sz w:val="22"/>
            <w:szCs w:val="22"/>
          </w:rPr>
          <w:delText xml:space="preserve"> to </w:delText>
        </w:r>
        <w:r w:rsidR="007571BB" w:rsidRPr="00B245E7" w:rsidDel="00D11FF6">
          <w:rPr>
            <w:sz w:val="22"/>
            <w:szCs w:val="22"/>
          </w:rPr>
          <w:delText xml:space="preserve">relative to other 1C.2 </w:delText>
        </w:r>
        <w:r w:rsidR="001175D9" w:rsidRPr="00B245E7" w:rsidDel="00D11FF6">
          <w:rPr>
            <w:sz w:val="22"/>
            <w:szCs w:val="22"/>
          </w:rPr>
          <w:delText xml:space="preserve">clades </w:delText>
        </w:r>
        <w:commentRangeEnd w:id="591"/>
        <w:r w:rsidR="001D6E68" w:rsidDel="00D11FF6">
          <w:rPr>
            <w:rStyle w:val="CommentReference"/>
            <w:rFonts w:asciiTheme="minorHAnsi" w:eastAsiaTheme="minorHAnsi" w:hAnsiTheme="minorHAnsi" w:cstheme="minorBidi"/>
            <w:lang w:eastAsia="en-US"/>
          </w:rPr>
          <w:commentReference w:id="591"/>
        </w:r>
        <w:r w:rsidR="001175D9" w:rsidRPr="00B245E7" w:rsidDel="00D11FF6">
          <w:rPr>
            <w:sz w:val="22"/>
            <w:szCs w:val="22"/>
          </w:rPr>
          <w:delText>of viruses co-circulating in different regions.</w:delText>
        </w:r>
        <w:r w:rsidR="000D1EFC" w:rsidRPr="00B245E7" w:rsidDel="00D11FF6">
          <w:rPr>
            <w:sz w:val="22"/>
            <w:szCs w:val="22"/>
          </w:rPr>
          <w:delText xml:space="preserve"> </w:delText>
        </w:r>
        <w:r w:rsidR="00492A97" w:rsidRPr="00B245E7" w:rsidDel="00D11FF6">
          <w:rPr>
            <w:sz w:val="22"/>
            <w:szCs w:val="22"/>
          </w:rPr>
          <w:delText xml:space="preserve">The 1C.2.5 viruses have been detected in Italy since 2010 and sporadically </w:delText>
        </w:r>
      </w:del>
      <w:ins w:id="592" w:author="SIMON Gaelle" w:date="2024-11-29T18:08:00Z">
        <w:del w:id="593" w:author="Coggon, Amelia Charlotte" w:date="2024-12-08T14:41:00Z" w16du:dateUtc="2024-12-08T13:41:00Z">
          <w:r w:rsidR="001D6E68" w:rsidDel="00D11FF6">
            <w:rPr>
              <w:sz w:val="22"/>
              <w:szCs w:val="22"/>
            </w:rPr>
            <w:delText xml:space="preserve">in </w:delText>
          </w:r>
        </w:del>
      </w:ins>
      <w:del w:id="594" w:author="Coggon, Amelia Charlotte" w:date="2024-12-08T14:41:00Z" w16du:dateUtc="2024-12-08T13:41:00Z">
        <w:r w:rsidR="00492A97" w:rsidRPr="00B245E7" w:rsidDel="00D11FF6">
          <w:rPr>
            <w:sz w:val="22"/>
            <w:szCs w:val="22"/>
          </w:rPr>
          <w:delText xml:space="preserve">Germany and Denmark, viruses cluster by country on long branch </w:delText>
        </w:r>
        <w:r w:rsidR="007571BB" w:rsidRPr="00B245E7" w:rsidDel="00D11FF6">
          <w:rPr>
            <w:sz w:val="22"/>
            <w:szCs w:val="22"/>
          </w:rPr>
          <w:delText>lengths</w:delText>
        </w:r>
        <w:r w:rsidR="00492A97" w:rsidRPr="00B245E7" w:rsidDel="00D11FF6">
          <w:rPr>
            <w:sz w:val="22"/>
            <w:szCs w:val="22"/>
          </w:rPr>
          <w:delText>. The detection of phylogenetically divergent viruses from the 1C.2</w:delText>
        </w:r>
        <w:r w:rsidR="008756E0" w:rsidRPr="00B245E7" w:rsidDel="00D11FF6">
          <w:rPr>
            <w:sz w:val="22"/>
            <w:szCs w:val="22"/>
          </w:rPr>
          <w:delText xml:space="preserve"> </w:delText>
        </w:r>
        <w:r w:rsidR="007045BD" w:rsidRPr="00B245E7" w:rsidDel="00D11FF6">
          <w:rPr>
            <w:sz w:val="22"/>
            <w:szCs w:val="22"/>
          </w:rPr>
          <w:delText xml:space="preserve">and the detection of a </w:delText>
        </w:r>
        <w:commentRangeStart w:id="595"/>
        <w:r w:rsidR="007045BD" w:rsidRPr="00B245E7" w:rsidDel="00D11FF6">
          <w:rPr>
            <w:sz w:val="22"/>
            <w:szCs w:val="22"/>
          </w:rPr>
          <w:delText xml:space="preserve">variant </w:delText>
        </w:r>
        <w:r w:rsidR="00492A97" w:rsidRPr="00B245E7" w:rsidDel="00D11FF6">
          <w:rPr>
            <w:sz w:val="22"/>
            <w:szCs w:val="22"/>
          </w:rPr>
          <w:delText xml:space="preserve">in Spain </w:delText>
        </w:r>
        <w:r w:rsidR="007045BD" w:rsidRPr="00B245E7" w:rsidDel="00D11FF6">
          <w:rPr>
            <w:sz w:val="22"/>
            <w:szCs w:val="22"/>
          </w:rPr>
          <w:delText>warranted</w:delText>
        </w:r>
        <w:r w:rsidR="00492A97" w:rsidRPr="00B245E7" w:rsidDel="00D11FF6">
          <w:rPr>
            <w:sz w:val="22"/>
            <w:szCs w:val="22"/>
          </w:rPr>
          <w:delText xml:space="preserve"> new nomenclature of 1C.2.6 viruses which have been detected since 2016.</w:delText>
        </w:r>
        <w:commentRangeEnd w:id="595"/>
        <w:r w:rsidR="001D6E68" w:rsidDel="00D11FF6">
          <w:rPr>
            <w:rStyle w:val="CommentReference"/>
            <w:rFonts w:asciiTheme="minorHAnsi" w:eastAsiaTheme="minorHAnsi" w:hAnsiTheme="minorHAnsi" w:cstheme="minorBidi"/>
            <w:lang w:eastAsia="en-US"/>
          </w:rPr>
          <w:commentReference w:id="595"/>
        </w:r>
      </w:del>
    </w:p>
    <w:p w14:paraId="1951DF0E" w14:textId="74E6D09C" w:rsidR="00C10B79" w:rsidRPr="00B245E7" w:rsidRDefault="00C10B79" w:rsidP="00B245E7">
      <w:pPr>
        <w:spacing w:line="360" w:lineRule="auto"/>
        <w:rPr>
          <w:sz w:val="22"/>
          <w:szCs w:val="22"/>
        </w:rPr>
      </w:pPr>
    </w:p>
    <w:p w14:paraId="55DDD72C" w14:textId="1810E98C" w:rsidR="00C10B79" w:rsidRPr="00B245E7" w:rsidDel="00941236" w:rsidRDefault="00C10B79" w:rsidP="00B245E7">
      <w:pPr>
        <w:spacing w:line="360" w:lineRule="auto"/>
        <w:rPr>
          <w:del w:id="596" w:author="Coggon, Amelia Charlotte" w:date="2024-12-08T14:53:00Z" w16du:dateUtc="2024-12-08T13:53:00Z"/>
          <w:sz w:val="22"/>
          <w:szCs w:val="22"/>
        </w:rPr>
      </w:pPr>
      <w:del w:id="597" w:author="Coggon, Amelia Charlotte" w:date="2024-12-08T14:53:00Z" w16du:dateUtc="2024-12-08T13:53:00Z">
        <w:r w:rsidRPr="00B245E7" w:rsidDel="00941236">
          <w:rPr>
            <w:sz w:val="22"/>
            <w:szCs w:val="22"/>
          </w:rPr>
          <w:delText>The H3</w:delText>
        </w:r>
        <w:r w:rsidR="007045BD" w:rsidRPr="00B245E7" w:rsidDel="00941236">
          <w:rPr>
            <w:sz w:val="22"/>
            <w:szCs w:val="22"/>
          </w:rPr>
          <w:delText xml:space="preserve"> </w:delText>
        </w:r>
        <w:r w:rsidRPr="00B245E7" w:rsidDel="00941236">
          <w:rPr>
            <w:sz w:val="22"/>
            <w:szCs w:val="22"/>
          </w:rPr>
          <w:delText>1970.</w:delText>
        </w:r>
        <w:r w:rsidR="008756E0" w:rsidRPr="00B245E7" w:rsidDel="00941236">
          <w:rPr>
            <w:sz w:val="22"/>
            <w:szCs w:val="22"/>
          </w:rPr>
          <w:delText>1</w:delText>
        </w:r>
        <w:r w:rsidR="007045BD" w:rsidRPr="00B245E7" w:rsidDel="00941236">
          <w:rPr>
            <w:sz w:val="22"/>
            <w:szCs w:val="22"/>
          </w:rPr>
          <w:delText xml:space="preserve"> </w:delText>
        </w:r>
        <w:r w:rsidR="008756E0" w:rsidRPr="00B245E7" w:rsidDel="00941236">
          <w:rPr>
            <w:sz w:val="22"/>
            <w:szCs w:val="22"/>
          </w:rPr>
          <w:delText>lineage</w:delText>
        </w:r>
        <w:r w:rsidRPr="00B245E7" w:rsidDel="00941236">
          <w:rPr>
            <w:sz w:val="22"/>
            <w:szCs w:val="22"/>
          </w:rPr>
          <w:delText xml:space="preserve"> viruses have circulated in European pigs </w:delText>
        </w:r>
        <w:r w:rsidR="005A5F08" w:rsidRPr="00B245E7" w:rsidDel="00941236">
          <w:rPr>
            <w:sz w:val="22"/>
            <w:szCs w:val="22"/>
          </w:rPr>
          <w:delText>since their introduction from humans</w:delText>
        </w:r>
        <w:r w:rsidR="00D1594E" w:rsidRPr="00B245E7" w:rsidDel="00941236">
          <w:rPr>
            <w:sz w:val="22"/>
            <w:szCs w:val="22"/>
          </w:rPr>
          <w:delText xml:space="preserve"> </w:delText>
        </w:r>
        <w:r w:rsidR="007045BD" w:rsidRPr="00B245E7" w:rsidDel="00941236">
          <w:rPr>
            <w:sz w:val="22"/>
            <w:szCs w:val="22"/>
          </w:rPr>
          <w:delText xml:space="preserve">associated with </w:delText>
        </w:r>
        <w:commentRangeStart w:id="598"/>
        <w:r w:rsidR="007045BD" w:rsidRPr="00B245E7" w:rsidDel="00941236">
          <w:rPr>
            <w:sz w:val="22"/>
            <w:szCs w:val="22"/>
          </w:rPr>
          <w:delText xml:space="preserve">the emergence of H3N2 in the 1960s </w:delText>
        </w:r>
        <w:commentRangeEnd w:id="598"/>
        <w:r w:rsidR="001D6E68" w:rsidDel="00941236">
          <w:rPr>
            <w:rStyle w:val="CommentReference"/>
            <w:rFonts w:asciiTheme="minorHAnsi" w:eastAsiaTheme="minorHAnsi" w:hAnsiTheme="minorHAnsi" w:cstheme="minorBidi"/>
            <w:lang w:eastAsia="en-US"/>
          </w:rPr>
          <w:commentReference w:id="598"/>
        </w:r>
        <w:r w:rsidR="000435CC" w:rsidRPr="00B245E7" w:rsidDel="00941236">
          <w:rPr>
            <w:sz w:val="22"/>
            <w:szCs w:val="22"/>
          </w:rPr>
          <w:delText>(</w:delText>
        </w:r>
        <w:r w:rsidR="007045BD" w:rsidRPr="00B245E7" w:rsidDel="00941236">
          <w:rPr>
            <w:sz w:val="22"/>
            <w:szCs w:val="22"/>
          </w:rPr>
          <w:delText>F</w:delText>
        </w:r>
        <w:r w:rsidR="005A5E74" w:rsidRPr="00B245E7" w:rsidDel="00941236">
          <w:rPr>
            <w:sz w:val="22"/>
            <w:szCs w:val="22"/>
          </w:rPr>
          <w:delText>igure 2)</w:delText>
        </w:r>
        <w:r w:rsidR="005A5F08" w:rsidRPr="00B245E7" w:rsidDel="00941236">
          <w:rPr>
            <w:sz w:val="22"/>
            <w:szCs w:val="22"/>
          </w:rPr>
          <w:delText xml:space="preserve">. </w:delText>
        </w:r>
        <w:commentRangeStart w:id="599"/>
        <w:r w:rsidR="005A5F08" w:rsidRPr="00B245E7" w:rsidDel="00941236">
          <w:rPr>
            <w:sz w:val="22"/>
            <w:szCs w:val="22"/>
          </w:rPr>
          <w:delText>Within Italy however, genetic heterogeneity of these viruses has been observed</w:delText>
        </w:r>
        <w:r w:rsidR="00A322FA" w:rsidRPr="00B245E7" w:rsidDel="00941236">
          <w:rPr>
            <w:sz w:val="22"/>
            <w:szCs w:val="22"/>
          </w:rPr>
          <w:delText>,</w:delText>
        </w:r>
        <w:r w:rsidR="005A5F08" w:rsidRPr="00B245E7" w:rsidDel="00941236">
          <w:rPr>
            <w:sz w:val="22"/>
            <w:szCs w:val="22"/>
          </w:rPr>
          <w:delText xml:space="preserve"> suggesting maintenance of different genetic </w:delText>
        </w:r>
        <w:r w:rsidR="007045BD" w:rsidRPr="00B245E7" w:rsidDel="00941236">
          <w:rPr>
            <w:sz w:val="22"/>
            <w:szCs w:val="22"/>
          </w:rPr>
          <w:delText xml:space="preserve">groups </w:delText>
        </w:r>
        <w:r w:rsidR="005A5F08" w:rsidRPr="00B245E7" w:rsidDel="00941236">
          <w:rPr>
            <w:sz w:val="22"/>
            <w:szCs w:val="22"/>
          </w:rPr>
          <w:delText>either in discrete pig production systems or different regions.</w:delText>
        </w:r>
        <w:r w:rsidR="00D015FD" w:rsidRPr="00B245E7" w:rsidDel="00941236">
          <w:rPr>
            <w:sz w:val="22"/>
            <w:szCs w:val="22"/>
          </w:rPr>
          <w:delText xml:space="preserve"> A genetic clade of these viruses circulated in Italy between at least 2012 and 2019 which did not cluster with viruses detected elsewhere.</w:delText>
        </w:r>
        <w:r w:rsidR="005A5F08" w:rsidRPr="00B245E7" w:rsidDel="00941236">
          <w:rPr>
            <w:sz w:val="22"/>
            <w:szCs w:val="22"/>
          </w:rPr>
          <w:delText xml:space="preserve"> Spain</w:delText>
        </w:r>
        <w:r w:rsidR="00D015FD" w:rsidRPr="00B245E7" w:rsidDel="00941236">
          <w:rPr>
            <w:sz w:val="22"/>
            <w:szCs w:val="22"/>
          </w:rPr>
          <w:delText>, Germany, the Netherlands and Denmark</w:delText>
        </w:r>
        <w:r w:rsidR="005A5F08" w:rsidRPr="00B245E7" w:rsidDel="00941236">
          <w:rPr>
            <w:sz w:val="22"/>
            <w:szCs w:val="22"/>
          </w:rPr>
          <w:delText xml:space="preserve"> have detected both the H3</w:delText>
        </w:r>
        <w:r w:rsidR="007045BD" w:rsidRPr="00B245E7" w:rsidDel="00941236">
          <w:rPr>
            <w:sz w:val="22"/>
            <w:szCs w:val="22"/>
          </w:rPr>
          <w:delText xml:space="preserve"> </w:delText>
        </w:r>
        <w:r w:rsidR="005A5F08" w:rsidRPr="00B245E7" w:rsidDel="00941236">
          <w:rPr>
            <w:sz w:val="22"/>
            <w:szCs w:val="22"/>
          </w:rPr>
          <w:delText xml:space="preserve">1970.1 and </w:delText>
        </w:r>
        <w:r w:rsidR="007045BD" w:rsidRPr="00B245E7" w:rsidDel="00941236">
          <w:rPr>
            <w:sz w:val="22"/>
            <w:szCs w:val="22"/>
          </w:rPr>
          <w:delText xml:space="preserve">a more recent lineage of </w:delText>
        </w:r>
        <w:r w:rsidR="005A5F08" w:rsidRPr="00B245E7" w:rsidDel="00941236">
          <w:rPr>
            <w:sz w:val="22"/>
            <w:szCs w:val="22"/>
          </w:rPr>
          <w:delText>H3</w:delText>
        </w:r>
        <w:r w:rsidR="007045BD" w:rsidRPr="00B245E7" w:rsidDel="00941236">
          <w:rPr>
            <w:sz w:val="22"/>
            <w:szCs w:val="22"/>
          </w:rPr>
          <w:delText xml:space="preserve"> that emerged from a human-to-swine spillover in the early 2000s (</w:delText>
        </w:r>
        <w:r w:rsidR="005A5F08" w:rsidRPr="00B245E7" w:rsidDel="00941236">
          <w:rPr>
            <w:sz w:val="22"/>
            <w:szCs w:val="22"/>
          </w:rPr>
          <w:delText>2000.3</w:delText>
        </w:r>
        <w:r w:rsidR="008756E0" w:rsidRPr="00B245E7" w:rsidDel="00941236">
          <w:rPr>
            <w:sz w:val="22"/>
            <w:szCs w:val="22"/>
          </w:rPr>
          <w:delText xml:space="preserve"> </w:delText>
        </w:r>
        <w:r w:rsidR="005A5F08" w:rsidRPr="00B245E7" w:rsidDel="00941236">
          <w:rPr>
            <w:sz w:val="22"/>
            <w:szCs w:val="22"/>
          </w:rPr>
          <w:delText>lineage</w:delText>
        </w:r>
        <w:r w:rsidR="007045BD" w:rsidRPr="00B245E7" w:rsidDel="00941236">
          <w:rPr>
            <w:sz w:val="22"/>
            <w:szCs w:val="22"/>
          </w:rPr>
          <w:delText>)</w:delText>
        </w:r>
        <w:r w:rsidR="00A56DF5" w:rsidRPr="00B245E7" w:rsidDel="00941236">
          <w:rPr>
            <w:sz w:val="22"/>
            <w:szCs w:val="22"/>
          </w:rPr>
          <w:delText xml:space="preserve"> and in </w:delText>
        </w:r>
        <w:r w:rsidR="00D015FD" w:rsidRPr="00B245E7" w:rsidDel="00941236">
          <w:rPr>
            <w:sz w:val="22"/>
            <w:szCs w:val="22"/>
          </w:rPr>
          <w:delText xml:space="preserve">Germany, and the Netherlands between 2014-2016 these lineages co-circulated. </w:delText>
        </w:r>
        <w:r w:rsidR="00A56DF5" w:rsidRPr="00B245E7" w:rsidDel="00941236">
          <w:rPr>
            <w:sz w:val="22"/>
            <w:szCs w:val="22"/>
          </w:rPr>
          <w:delText xml:space="preserve">Since 2013 in Denmark and 2018 in Spain this lineage has </w:delText>
        </w:r>
        <w:r w:rsidR="00094A85" w:rsidRPr="00B245E7" w:rsidDel="00941236">
          <w:rPr>
            <w:sz w:val="22"/>
            <w:szCs w:val="22"/>
          </w:rPr>
          <w:delText>predominated,</w:delText>
        </w:r>
        <w:r w:rsidR="00A56DF5" w:rsidRPr="00B245E7" w:rsidDel="00941236">
          <w:rPr>
            <w:sz w:val="22"/>
            <w:szCs w:val="22"/>
          </w:rPr>
          <w:delText xml:space="preserve"> and they have genetically diversified. A novel </w:delText>
        </w:r>
        <w:r w:rsidR="00DB121F" w:rsidRPr="00B245E7" w:rsidDel="00941236">
          <w:rPr>
            <w:sz w:val="22"/>
            <w:szCs w:val="22"/>
          </w:rPr>
          <w:delText xml:space="preserve">H3 </w:delText>
        </w:r>
        <w:r w:rsidR="007045BD" w:rsidRPr="00B245E7" w:rsidDel="00941236">
          <w:rPr>
            <w:sz w:val="22"/>
            <w:szCs w:val="22"/>
          </w:rPr>
          <w:delText>O</w:delText>
        </w:r>
        <w:r w:rsidR="00DB121F" w:rsidRPr="00B245E7" w:rsidDel="00941236">
          <w:rPr>
            <w:sz w:val="22"/>
            <w:szCs w:val="22"/>
          </w:rPr>
          <w:delText>ther-Human-2000</w:delText>
        </w:r>
        <w:r w:rsidR="00A56DF5" w:rsidRPr="00B245E7" w:rsidDel="00941236">
          <w:rPr>
            <w:sz w:val="22"/>
            <w:szCs w:val="22"/>
          </w:rPr>
          <w:delText xml:space="preserve"> was detected in Russia </w:delText>
        </w:r>
        <w:r w:rsidR="00D81355" w:rsidRPr="00B245E7" w:rsidDel="00941236">
          <w:rPr>
            <w:sz w:val="22"/>
            <w:szCs w:val="22"/>
          </w:rPr>
          <w:delText xml:space="preserve">in </w:delText>
        </w:r>
        <w:r w:rsidR="00A56DF5" w:rsidRPr="00B245E7" w:rsidDel="00941236">
          <w:rPr>
            <w:sz w:val="22"/>
            <w:szCs w:val="22"/>
          </w:rPr>
          <w:delText>2018</w:delText>
        </w:r>
        <w:r w:rsidR="00D81355" w:rsidRPr="00B245E7" w:rsidDel="00941236">
          <w:rPr>
            <w:sz w:val="22"/>
            <w:szCs w:val="22"/>
          </w:rPr>
          <w:delText xml:space="preserve">. These viruses were </w:delText>
        </w:r>
        <w:commentRangeEnd w:id="599"/>
        <w:r w:rsidR="00F73226" w:rsidDel="00941236">
          <w:rPr>
            <w:rStyle w:val="CommentReference"/>
            <w:rFonts w:asciiTheme="minorHAnsi" w:eastAsiaTheme="minorHAnsi" w:hAnsiTheme="minorHAnsi" w:cstheme="minorBidi"/>
            <w:lang w:eastAsia="en-US"/>
          </w:rPr>
          <w:commentReference w:id="599"/>
        </w:r>
        <w:r w:rsidR="00D81355" w:rsidRPr="00B245E7" w:rsidDel="00941236">
          <w:rPr>
            <w:sz w:val="22"/>
            <w:szCs w:val="22"/>
          </w:rPr>
          <w:delText xml:space="preserve">situated </w:delText>
        </w:r>
        <w:r w:rsidR="00A56DF5" w:rsidRPr="00B245E7" w:rsidDel="00941236">
          <w:rPr>
            <w:sz w:val="22"/>
            <w:szCs w:val="22"/>
          </w:rPr>
          <w:delText xml:space="preserve">on a long branch length </w:delText>
        </w:r>
        <w:commentRangeStart w:id="600"/>
        <w:r w:rsidR="00A56DF5" w:rsidRPr="00B245E7" w:rsidDel="00941236">
          <w:rPr>
            <w:sz w:val="22"/>
            <w:szCs w:val="22"/>
          </w:rPr>
          <w:delText>indicating undersurveillance</w:delText>
        </w:r>
        <w:r w:rsidR="00D81355" w:rsidRPr="00B245E7" w:rsidDel="00941236">
          <w:rPr>
            <w:sz w:val="22"/>
            <w:szCs w:val="22"/>
          </w:rPr>
          <w:delText xml:space="preserve"> </w:delText>
        </w:r>
        <w:r w:rsidR="007045BD" w:rsidRPr="00B245E7" w:rsidDel="00941236">
          <w:rPr>
            <w:sz w:val="22"/>
            <w:szCs w:val="22"/>
          </w:rPr>
          <w:delText>that is unable to resolve whether these</w:delText>
        </w:r>
        <w:r w:rsidR="00D81355" w:rsidRPr="00B245E7" w:rsidDel="00941236">
          <w:rPr>
            <w:sz w:val="22"/>
            <w:szCs w:val="22"/>
          </w:rPr>
          <w:delText xml:space="preserve"> novel human spillovers </w:delText>
        </w:r>
        <w:r w:rsidR="007045BD" w:rsidRPr="00B245E7" w:rsidDel="00941236">
          <w:rPr>
            <w:sz w:val="22"/>
            <w:szCs w:val="22"/>
          </w:rPr>
          <w:delText xml:space="preserve">are persisting in </w:delText>
        </w:r>
        <w:r w:rsidR="00D81355" w:rsidRPr="00B245E7" w:rsidDel="00941236">
          <w:rPr>
            <w:sz w:val="22"/>
            <w:szCs w:val="22"/>
          </w:rPr>
          <w:delText>pig</w:delText>
        </w:r>
        <w:r w:rsidR="007045BD" w:rsidRPr="00B245E7" w:rsidDel="00941236">
          <w:rPr>
            <w:sz w:val="22"/>
            <w:szCs w:val="22"/>
          </w:rPr>
          <w:delText>s</w:delText>
        </w:r>
        <w:commentRangeEnd w:id="600"/>
        <w:r w:rsidR="008533D3" w:rsidDel="00941236">
          <w:rPr>
            <w:rStyle w:val="CommentReference"/>
            <w:rFonts w:asciiTheme="minorHAnsi" w:eastAsiaTheme="minorHAnsi" w:hAnsiTheme="minorHAnsi" w:cstheme="minorBidi"/>
            <w:lang w:eastAsia="en-US"/>
          </w:rPr>
          <w:commentReference w:id="600"/>
        </w:r>
        <w:r w:rsidR="00A56DF5" w:rsidRPr="00B245E7" w:rsidDel="00941236">
          <w:rPr>
            <w:sz w:val="22"/>
            <w:szCs w:val="22"/>
          </w:rPr>
          <w:delText>.</w:delText>
        </w:r>
        <w:r w:rsidR="00D153F2" w:rsidRPr="00B245E7" w:rsidDel="00941236">
          <w:rPr>
            <w:sz w:val="22"/>
            <w:szCs w:val="22"/>
          </w:rPr>
          <w:delText xml:space="preserve"> Novel introductions into swine since 2010 have also been detected in the Denmark in 2020 and </w:delText>
        </w:r>
        <w:r w:rsidR="007045BD" w:rsidRPr="00B245E7" w:rsidDel="00941236">
          <w:rPr>
            <w:sz w:val="22"/>
            <w:szCs w:val="22"/>
          </w:rPr>
          <w:delText xml:space="preserve">again in </w:delText>
        </w:r>
        <w:r w:rsidR="00D153F2" w:rsidRPr="00B245E7" w:rsidDel="00941236">
          <w:rPr>
            <w:sz w:val="22"/>
            <w:szCs w:val="22"/>
          </w:rPr>
          <w:delText xml:space="preserve">Russia in 2014. </w:delText>
        </w:r>
        <w:commentRangeStart w:id="601"/>
        <w:r w:rsidR="007045BD" w:rsidRPr="00B245E7" w:rsidDel="00941236">
          <w:rPr>
            <w:sz w:val="22"/>
            <w:szCs w:val="22"/>
          </w:rPr>
          <w:delText>Contrasting the situation in the USA where most variant detections have been associated with H3 viruses, i</w:delText>
        </w:r>
        <w:r w:rsidR="0008143D" w:rsidRPr="00B245E7" w:rsidDel="00941236">
          <w:rPr>
            <w:sz w:val="22"/>
            <w:szCs w:val="22"/>
          </w:rPr>
          <w:delText>n Europe there have been no</w:delText>
        </w:r>
        <w:r w:rsidR="007045BD" w:rsidRPr="00B245E7" w:rsidDel="00941236">
          <w:rPr>
            <w:sz w:val="22"/>
            <w:szCs w:val="22"/>
          </w:rPr>
          <w:delText xml:space="preserve"> H3</w:delText>
        </w:r>
        <w:r w:rsidR="0008143D" w:rsidRPr="00B245E7" w:rsidDel="00941236">
          <w:rPr>
            <w:sz w:val="22"/>
            <w:szCs w:val="22"/>
          </w:rPr>
          <w:delText xml:space="preserve"> vari</w:delText>
        </w:r>
        <w:r w:rsidR="00CC484B" w:rsidRPr="00B245E7" w:rsidDel="00941236">
          <w:rPr>
            <w:sz w:val="22"/>
            <w:szCs w:val="22"/>
          </w:rPr>
          <w:delText>a</w:delText>
        </w:r>
        <w:r w:rsidR="0008143D" w:rsidRPr="00B245E7" w:rsidDel="00941236">
          <w:rPr>
            <w:sz w:val="22"/>
            <w:szCs w:val="22"/>
          </w:rPr>
          <w:delText xml:space="preserve">nts detected </w:delText>
        </w:r>
        <w:r w:rsidR="007045BD" w:rsidRPr="00B245E7" w:rsidDel="00941236">
          <w:rPr>
            <w:sz w:val="22"/>
            <w:szCs w:val="22"/>
          </w:rPr>
          <w:delText>from the 1970.1 or the 2000.3 lineages</w:delText>
        </w:r>
        <w:r w:rsidR="0008143D" w:rsidRPr="00B245E7" w:rsidDel="00941236">
          <w:rPr>
            <w:sz w:val="22"/>
            <w:szCs w:val="22"/>
          </w:rPr>
          <w:delText>.</w:delText>
        </w:r>
        <w:commentRangeEnd w:id="601"/>
        <w:r w:rsidR="00F73226" w:rsidDel="00941236">
          <w:rPr>
            <w:rStyle w:val="CommentReference"/>
            <w:rFonts w:asciiTheme="minorHAnsi" w:eastAsiaTheme="minorHAnsi" w:hAnsiTheme="minorHAnsi" w:cstheme="minorBidi"/>
            <w:lang w:eastAsia="en-US"/>
          </w:rPr>
          <w:commentReference w:id="601"/>
        </w:r>
      </w:del>
    </w:p>
    <w:p w14:paraId="6D5213BF" w14:textId="00CC6A6C" w:rsidR="00077539" w:rsidRPr="00B245E7" w:rsidRDefault="00077539" w:rsidP="00B245E7">
      <w:pPr>
        <w:spacing w:line="360" w:lineRule="auto"/>
        <w:rPr>
          <w:sz w:val="22"/>
          <w:szCs w:val="22"/>
        </w:rPr>
      </w:pPr>
    </w:p>
    <w:p w14:paraId="20232871" w14:textId="77777777" w:rsidR="00227C40" w:rsidRDefault="00E641FD" w:rsidP="00B245E7">
      <w:pPr>
        <w:spacing w:line="360" w:lineRule="auto"/>
        <w:rPr>
          <w:ins w:id="602" w:author="Coggon, Amelia Charlotte" w:date="2024-12-08T15:41:00Z" w16du:dateUtc="2024-12-08T14:41:00Z"/>
          <w:b/>
          <w:bCs/>
          <w:sz w:val="22"/>
          <w:szCs w:val="22"/>
        </w:rPr>
      </w:pPr>
      <w:ins w:id="603" w:author="RICHARD Gautier" w:date="2024-11-29T15:10:00Z">
        <w:r>
          <w:rPr>
            <w:b/>
            <w:bCs/>
            <w:sz w:val="22"/>
            <w:szCs w:val="22"/>
          </w:rPr>
          <w:t xml:space="preserve">Surface protein-encoding genes </w:t>
        </w:r>
        <w:commentRangeStart w:id="604"/>
        <w:r>
          <w:rPr>
            <w:b/>
            <w:bCs/>
            <w:sz w:val="22"/>
            <w:szCs w:val="22"/>
          </w:rPr>
          <w:t>r</w:t>
        </w:r>
      </w:ins>
      <w:del w:id="605" w:author="RICHARD Gautier" w:date="2024-11-29T15:10:00Z">
        <w:r w:rsidR="00227C40" w:rsidRPr="00B245E7">
          <w:rPr>
            <w:b/>
            <w:bCs/>
            <w:sz w:val="22"/>
            <w:szCs w:val="22"/>
          </w:rPr>
          <w:delText>R</w:delText>
        </w:r>
      </w:del>
      <w:r w:rsidR="00227C40" w:rsidRPr="00B245E7">
        <w:rPr>
          <w:b/>
          <w:bCs/>
          <w:sz w:val="22"/>
          <w:szCs w:val="22"/>
        </w:rPr>
        <w:t>eassortment dynamics of swine IAVs</w:t>
      </w:r>
      <w:commentRangeEnd w:id="604"/>
      <w:r>
        <w:rPr>
          <w:rStyle w:val="CommentReference"/>
          <w:rFonts w:asciiTheme="minorHAnsi" w:eastAsiaTheme="minorHAnsi" w:hAnsiTheme="minorHAnsi" w:cstheme="minorBidi"/>
          <w:lang w:eastAsia="en-US"/>
        </w:rPr>
        <w:commentReference w:id="604"/>
      </w:r>
    </w:p>
    <w:p w14:paraId="416973EF" w14:textId="77777777" w:rsidR="009B0EB9" w:rsidRPr="00B245E7" w:rsidRDefault="009B0EB9" w:rsidP="00B245E7">
      <w:pPr>
        <w:spacing w:line="360" w:lineRule="auto"/>
        <w:rPr>
          <w:b/>
          <w:bCs/>
          <w:sz w:val="22"/>
          <w:szCs w:val="22"/>
        </w:rPr>
      </w:pPr>
    </w:p>
    <w:p w14:paraId="7FD34353" w14:textId="56CCDAFF"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commentRangeStart w:id="606"/>
      <w:del w:id="607" w:author="Coggon, Amelia Charlotte" w:date="2024-12-09T20:27:00Z" w16du:dateUtc="2024-12-09T19:27:00Z">
        <w:r w:rsidR="0058718A" w:rsidDel="00B45014">
          <w:rPr>
            <w:sz w:val="22"/>
            <w:szCs w:val="22"/>
          </w:rPr>
          <w:delText xml:space="preserve">Supplementary </w:delText>
        </w:r>
      </w:del>
      <w:ins w:id="608" w:author="Coggon, Amelia Charlotte" w:date="2024-12-09T20:27:00Z" w16du:dateUtc="2024-12-09T19:27:00Z">
        <w:r w:rsidR="00B45014">
          <w:rPr>
            <w:sz w:val="22"/>
            <w:szCs w:val="22"/>
          </w:rPr>
          <w:t xml:space="preserve">Supplementary </w:t>
        </w:r>
      </w:ins>
      <w:r w:rsidR="0058718A">
        <w:rPr>
          <w:sz w:val="22"/>
          <w:szCs w:val="22"/>
        </w:rPr>
        <w:t xml:space="preserve">data </w:t>
      </w:r>
      <w:del w:id="609" w:author="Coggon, Amelia Charlotte" w:date="2024-12-09T20:40:00Z" w16du:dateUtc="2024-12-09T19:40:00Z">
        <w:r w:rsidR="0058718A" w:rsidDel="00C56BE3">
          <w:rPr>
            <w:sz w:val="22"/>
            <w:szCs w:val="22"/>
          </w:rPr>
          <w:delText>1</w:delText>
        </w:r>
        <w:commentRangeEnd w:id="606"/>
        <w:r w:rsidR="007F4F2A" w:rsidDel="00C56BE3">
          <w:rPr>
            <w:rStyle w:val="CommentReference"/>
            <w:rFonts w:asciiTheme="minorHAnsi" w:eastAsiaTheme="minorHAnsi" w:hAnsiTheme="minorHAnsi" w:cstheme="minorBidi"/>
            <w:lang w:eastAsia="en-US"/>
          </w:rPr>
          <w:commentReference w:id="606"/>
        </w:r>
        <w:r w:rsidRPr="00B245E7" w:rsidDel="00C56BE3">
          <w:rPr>
            <w:sz w:val="22"/>
            <w:szCs w:val="22"/>
          </w:rPr>
          <w:delText>)</w:delText>
        </w:r>
      </w:del>
      <w:ins w:id="610" w:author="Coggon, Amelia Charlotte" w:date="2024-12-14T19:58:00Z" w16du:dateUtc="2024-12-14T18:58:00Z">
        <w:r w:rsidR="00DB652B">
          <w:rPr>
            <w:sz w:val="22"/>
            <w:szCs w:val="22"/>
          </w:rPr>
          <w:t>3</w:t>
        </w:r>
      </w:ins>
      <w:ins w:id="611" w:author="Coggon, Amelia Charlotte" w:date="2024-12-14T16:02:00Z" w16du:dateUtc="2024-12-14T15:02:00Z">
        <w:r w:rsidR="00F5193C">
          <w:rPr>
            <w:sz w:val="22"/>
            <w:szCs w:val="22"/>
          </w:rPr>
          <w:t>)</w:t>
        </w:r>
      </w:ins>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0156F4" w:rsidRPr="00B245E7">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ins w:id="612" w:author="Coggon, Amelia Charlotte" w:date="2024-12-09T14:01:00Z" w16du:dateUtc="2024-12-09T13:01:00Z">
        <w:r w:rsidR="008F2A2D">
          <w:rPr>
            <w:sz w:val="22"/>
            <w:szCs w:val="22"/>
          </w:rPr>
          <w:t xml:space="preserve"> and of sequence data collected from Italy</w:t>
        </w:r>
      </w:ins>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0156F4" w:rsidRPr="00B245E7">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the transmission of different groups of viruses in the </w:t>
      </w:r>
      <w:r w:rsidR="000D4C65" w:rsidRPr="00B245E7">
        <w:rPr>
          <w:sz w:val="22"/>
          <w:szCs w:val="22"/>
        </w:rPr>
        <w:t>1C lineage</w:t>
      </w:r>
      <w:r w:rsidRPr="00B245E7">
        <w:rPr>
          <w:sz w:val="22"/>
          <w:szCs w:val="22"/>
        </w:rPr>
        <w:t>.</w:t>
      </w:r>
      <w:del w:id="613" w:author="Coggon, Amelia Charlotte" w:date="2024-12-09T14:01:00Z" w16du:dateUtc="2024-12-09T13:01:00Z">
        <w:r w:rsidRPr="00B245E7" w:rsidDel="008F2A2D">
          <w:rPr>
            <w:sz w:val="22"/>
            <w:szCs w:val="22"/>
          </w:rPr>
          <w:delText xml:space="preserve"> </w:delText>
        </w:r>
      </w:del>
      <w:commentRangeStart w:id="614"/>
      <w:del w:id="615" w:author="Coggon, Amelia Charlotte" w:date="2024-12-09T14:00:00Z" w16du:dateUtc="2024-12-09T13:00:00Z">
        <w:r w:rsidRPr="00B245E7" w:rsidDel="008F2A2D">
          <w:rPr>
            <w:sz w:val="22"/>
            <w:szCs w:val="22"/>
          </w:rPr>
          <w:delText>It is clear there is a need for NA characterization and its impact in vaccination effectiveness</w:delText>
        </w:r>
        <w:r w:rsidR="00966DC8" w:rsidRPr="00B245E7" w:rsidDel="008F2A2D">
          <w:rPr>
            <w:sz w:val="22"/>
            <w:szCs w:val="22"/>
          </w:rPr>
          <w:delText xml:space="preserve"> as well as monitoring for any changes in antiviral effectiveness</w:delText>
        </w:r>
        <w:commentRangeEnd w:id="614"/>
        <w:r w:rsidR="00C05F7B" w:rsidDel="008F2A2D">
          <w:rPr>
            <w:rStyle w:val="CommentReference"/>
            <w:rFonts w:asciiTheme="minorHAnsi" w:eastAsiaTheme="minorHAnsi" w:hAnsiTheme="minorHAnsi" w:cstheme="minorBidi"/>
            <w:lang w:eastAsia="en-US"/>
          </w:rPr>
          <w:commentReference w:id="614"/>
        </w:r>
        <w:r w:rsidR="00966DC8" w:rsidRPr="00B245E7" w:rsidDel="008F2A2D">
          <w:rPr>
            <w:sz w:val="22"/>
            <w:szCs w:val="22"/>
          </w:rPr>
          <w:delText>.</w:delText>
        </w:r>
      </w:del>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57BC5C4F"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lastRenderedPageBreak/>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del w:id="616" w:author="Coggon, Amelia Charlotte" w:date="2024-12-16T16:11:00Z" w16du:dateUtc="2024-12-16T16:11:00Z">
        <w:r w:rsidR="00FC7816" w:rsidRPr="00B245E7" w:rsidDel="00144B12">
          <w:rPr>
            <w:sz w:val="22"/>
            <w:szCs w:val="22"/>
          </w:rPr>
          <w:delText>s</w:delText>
        </w:r>
      </w:del>
      <w:r w:rsidR="001754BE" w:rsidRPr="00B245E7">
        <w:rPr>
          <w:sz w:val="22"/>
          <w:szCs w:val="22"/>
        </w:rPr>
        <w:t xml:space="preserve"> </w:t>
      </w:r>
      <w:r w:rsidR="000435CC" w:rsidRPr="00B245E7">
        <w:rPr>
          <w:sz w:val="22"/>
          <w:szCs w:val="22"/>
        </w:rPr>
        <w:t>(</w:t>
      </w:r>
      <w:r w:rsidR="00F01B22" w:rsidRPr="00B245E7">
        <w:rPr>
          <w:sz w:val="22"/>
          <w:szCs w:val="22"/>
        </w:rPr>
        <w:t>A/California/4/09</w:t>
      </w:r>
      <w:del w:id="617" w:author="Coggon, Amelia Charlotte" w:date="2024-12-16T16:10:00Z" w16du:dateUtc="2024-12-16T16:10:00Z">
        <w:r w:rsidR="00F01B22" w:rsidRPr="00B245E7" w:rsidDel="00144B12">
          <w:rPr>
            <w:sz w:val="22"/>
            <w:szCs w:val="22"/>
          </w:rPr>
          <w:delText xml:space="preserve"> and A/Brisbane/02/2018</w:delText>
        </w:r>
      </w:del>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xml:space="preserve">. </w:t>
      </w:r>
      <w:commentRangeStart w:id="618"/>
      <w:r w:rsidR="002B2E06" w:rsidRPr="00B245E7">
        <w:rPr>
          <w:sz w:val="22"/>
          <w:szCs w:val="22"/>
        </w:rPr>
        <w:t>The outlying strains from Germany and</w:t>
      </w:r>
      <w:r w:rsidR="00F01B22" w:rsidRPr="00B245E7">
        <w:rPr>
          <w:sz w:val="22"/>
          <w:szCs w:val="22"/>
        </w:rPr>
        <w:t xml:space="preserve"> Belgium </w:t>
      </w:r>
      <w:r w:rsidR="00154F96" w:rsidRPr="00B245E7">
        <w:rPr>
          <w:sz w:val="22"/>
          <w:szCs w:val="22"/>
        </w:rPr>
        <w:t xml:space="preserve">were </w:t>
      </w:r>
      <w:del w:id="619" w:author="Coggon, Amelia Charlotte" w:date="2024-12-16T16:11:00Z" w16du:dateUtc="2024-12-16T16:11:00Z">
        <w:r w:rsidR="00F01B22" w:rsidRPr="00B245E7" w:rsidDel="00144B12">
          <w:rPr>
            <w:sz w:val="22"/>
            <w:szCs w:val="22"/>
          </w:rPr>
          <w:delText>3</w:delText>
        </w:r>
        <w:r w:rsidR="00C25103" w:rsidRPr="00B245E7" w:rsidDel="00144B12">
          <w:rPr>
            <w:sz w:val="22"/>
            <w:szCs w:val="22"/>
          </w:rPr>
          <w:delText xml:space="preserve"> antigenic units</w:delText>
        </w:r>
        <w:r w:rsidR="001754BE" w:rsidRPr="00B245E7" w:rsidDel="00144B12">
          <w:rPr>
            <w:sz w:val="22"/>
            <w:szCs w:val="22"/>
          </w:rPr>
          <w:delText xml:space="preserve"> </w:delText>
        </w:r>
        <w:r w:rsidR="000435CC" w:rsidRPr="00B245E7" w:rsidDel="00144B12">
          <w:rPr>
            <w:sz w:val="22"/>
            <w:szCs w:val="22"/>
          </w:rPr>
          <w:delText>(</w:delText>
        </w:r>
        <w:r w:rsidR="00C25103" w:rsidRPr="00B245E7" w:rsidDel="00144B12">
          <w:rPr>
            <w:sz w:val="22"/>
            <w:szCs w:val="22"/>
          </w:rPr>
          <w:delText>A</w:delText>
        </w:r>
        <w:r w:rsidR="00F01B22" w:rsidRPr="00B245E7" w:rsidDel="00144B12">
          <w:rPr>
            <w:sz w:val="22"/>
            <w:szCs w:val="22"/>
          </w:rPr>
          <w:delText>U</w:delText>
        </w:r>
        <w:r w:rsidR="00C25103" w:rsidRPr="00B245E7" w:rsidDel="00144B12">
          <w:rPr>
            <w:sz w:val="22"/>
            <w:szCs w:val="22"/>
          </w:rPr>
          <w:delText>)</w:delText>
        </w:r>
        <w:r w:rsidR="00F01B22" w:rsidRPr="00B245E7" w:rsidDel="00144B12">
          <w:rPr>
            <w:sz w:val="22"/>
            <w:szCs w:val="22"/>
          </w:rPr>
          <w:delText xml:space="preserve"> apart from each other and 3-4</w:delText>
        </w:r>
      </w:del>
      <w:ins w:id="620" w:author="Coggon, Amelia Charlotte" w:date="2024-12-16T16:11:00Z" w16du:dateUtc="2024-12-16T16:11:00Z">
        <w:r w:rsidR="00144B12">
          <w:rPr>
            <w:sz w:val="22"/>
            <w:szCs w:val="22"/>
          </w:rPr>
          <w:t>5</w:t>
        </w:r>
      </w:ins>
      <w:r w:rsidR="00F01B22" w:rsidRPr="00B245E7">
        <w:rPr>
          <w:sz w:val="22"/>
          <w:szCs w:val="22"/>
        </w:rPr>
        <w:t xml:space="preserve"> AU from </w:t>
      </w:r>
      <w:ins w:id="621" w:author="Coggon, Amelia Charlotte" w:date="2024-12-16T16:11:00Z" w16du:dateUtc="2024-12-16T16:11:00Z">
        <w:r w:rsidR="00144B12" w:rsidRPr="00B245E7">
          <w:rPr>
            <w:sz w:val="22"/>
            <w:szCs w:val="22"/>
          </w:rPr>
          <w:t>A/California/4/09</w:t>
        </w:r>
        <w:r w:rsidR="00144B12">
          <w:rPr>
            <w:sz w:val="22"/>
            <w:szCs w:val="22"/>
          </w:rPr>
          <w:t xml:space="preserve"> </w:t>
        </w:r>
      </w:ins>
      <w:del w:id="622" w:author="Coggon, Amelia Charlotte" w:date="2024-12-16T16:11:00Z" w16du:dateUtc="2024-12-16T16:11:00Z">
        <w:r w:rsidR="00F01B22" w:rsidRPr="00B245E7" w:rsidDel="00144B12">
          <w:rPr>
            <w:sz w:val="22"/>
            <w:szCs w:val="22"/>
          </w:rPr>
          <w:delText>A/Brisbane/02/2018</w:delText>
        </w:r>
        <w:commentRangeEnd w:id="618"/>
        <w:r w:rsidR="00E641FD" w:rsidDel="00144B12">
          <w:rPr>
            <w:rStyle w:val="CommentReference"/>
            <w:rFonts w:asciiTheme="minorHAnsi" w:eastAsiaTheme="minorHAnsi" w:hAnsiTheme="minorHAnsi" w:cstheme="minorBidi"/>
            <w:lang w:eastAsia="en-US"/>
          </w:rPr>
          <w:commentReference w:id="618"/>
        </w:r>
      </w:del>
      <w:ins w:id="623" w:author="Coggon, Amelia Charlotte" w:date="2024-12-09T14:46:00Z" w16du:dateUtc="2024-12-09T13:46:00Z">
        <w:r w:rsidR="00AD76C3">
          <w:rPr>
            <w:sz w:val="22"/>
            <w:szCs w:val="22"/>
          </w:rPr>
          <w:t>(</w:t>
        </w:r>
      </w:ins>
      <w:ins w:id="624" w:author="Coggon, Amelia Charlotte" w:date="2024-12-09T20:27:00Z" w16du:dateUtc="2024-12-09T19:27:00Z">
        <w:r w:rsidR="00B45014">
          <w:rPr>
            <w:sz w:val="22"/>
            <w:szCs w:val="22"/>
          </w:rPr>
          <w:t xml:space="preserve">Supplementary </w:t>
        </w:r>
      </w:ins>
      <w:ins w:id="625" w:author="Coggon, Amelia Charlotte" w:date="2024-12-09T14:46:00Z" w16du:dateUtc="2024-12-09T13:46:00Z">
        <w:r w:rsidR="00AD76C3">
          <w:rPr>
            <w:sz w:val="22"/>
            <w:szCs w:val="22"/>
          </w:rPr>
          <w:t>data</w:t>
        </w:r>
      </w:ins>
      <w:ins w:id="626" w:author="Coggon, Amelia Charlotte" w:date="2024-12-09T20:27:00Z" w16du:dateUtc="2024-12-09T19:27:00Z">
        <w:r w:rsidR="00B45014">
          <w:rPr>
            <w:sz w:val="22"/>
            <w:szCs w:val="22"/>
          </w:rPr>
          <w:t xml:space="preserve"> </w:t>
        </w:r>
      </w:ins>
      <w:ins w:id="627" w:author="Coggon, Amelia Charlotte" w:date="2024-12-14T20:04:00Z" w16du:dateUtc="2024-12-14T19:04:00Z">
        <w:r w:rsidR="00DB652B">
          <w:rPr>
            <w:sz w:val="22"/>
            <w:szCs w:val="22"/>
          </w:rPr>
          <w:t>1</w:t>
        </w:r>
      </w:ins>
      <w:ins w:id="628" w:author="Coggon, Amelia Charlotte" w:date="2024-12-09T14:46:00Z" w16du:dateUtc="2024-12-09T13:46:00Z">
        <w:r w:rsidR="00AD76C3">
          <w:rPr>
            <w:sz w:val="22"/>
            <w:szCs w:val="22"/>
          </w:rPr>
          <w:t>)</w:t>
        </w:r>
      </w:ins>
      <w:r w:rsidR="00F01B22" w:rsidRPr="00B245E7">
        <w:rPr>
          <w:sz w:val="22"/>
          <w:szCs w:val="22"/>
        </w:rPr>
        <w:t>.</w:t>
      </w:r>
      <w:r w:rsidR="002B2E06" w:rsidRPr="00B245E7">
        <w:rPr>
          <w:sz w:val="22"/>
          <w:szCs w:val="22"/>
        </w:rPr>
        <w:t xml:space="preserve"> </w:t>
      </w:r>
      <w:moveFromRangeStart w:id="629" w:author="Coggon, Amelia Charlotte" w:date="2024-12-09T20:43:00Z" w:name="move184669400"/>
      <w:commentRangeStart w:id="630"/>
      <w:moveFrom w:id="631" w:author="Coggon, Amelia Charlotte" w:date="2024-12-09T20:43:00Z" w16du:dateUtc="2024-12-09T19:43:00Z">
        <w:r w:rsidR="002D7B90" w:rsidRPr="00B245E7" w:rsidDel="004D5E4C">
          <w:rPr>
            <w:sz w:val="22"/>
            <w:szCs w:val="22"/>
          </w:rPr>
          <w:t xml:space="preserve">This onward and divergent evolution </w:t>
        </w:r>
        <w:r w:rsidR="00C46BF0" w:rsidRPr="00B245E7" w:rsidDel="004D5E4C">
          <w:rPr>
            <w:sz w:val="22"/>
            <w:szCs w:val="22"/>
          </w:rPr>
          <w:t xml:space="preserve">in different swine populations </w:t>
        </w:r>
        <w:r w:rsidR="00C40075" w:rsidRPr="00B245E7" w:rsidDel="004D5E4C">
          <w:rPr>
            <w:sz w:val="22"/>
            <w:szCs w:val="22"/>
          </w:rPr>
          <w:t xml:space="preserve">reflects a challenge for control in swine, i.e., one pdm09 antigen </w:t>
        </w:r>
        <w:r w:rsidR="00154F96" w:rsidRPr="00B245E7" w:rsidDel="004D5E4C">
          <w:rPr>
            <w:sz w:val="22"/>
            <w:szCs w:val="22"/>
          </w:rPr>
          <w:t xml:space="preserve">may </w:t>
        </w:r>
        <w:r w:rsidR="00C40075" w:rsidRPr="00B245E7" w:rsidDel="004D5E4C">
          <w:rPr>
            <w:sz w:val="22"/>
            <w:szCs w:val="22"/>
          </w:rPr>
          <w:t xml:space="preserve">not be sufficient to cover observed antigenic diversity in Europe, and these viruses are likely </w:t>
        </w:r>
        <w:r w:rsidR="00C83BAC" w:rsidRPr="00B245E7" w:rsidDel="004D5E4C">
          <w:rPr>
            <w:sz w:val="22"/>
            <w:szCs w:val="22"/>
          </w:rPr>
          <w:t>drifted from immunity derived from vaccination or natural exposure to the pdm09 in human populations.</w:t>
        </w:r>
        <w:commentRangeEnd w:id="630"/>
        <w:r w:rsidR="00F73226" w:rsidDel="004D5E4C">
          <w:rPr>
            <w:rStyle w:val="CommentReference"/>
            <w:rFonts w:asciiTheme="minorHAnsi" w:eastAsiaTheme="minorHAnsi" w:hAnsiTheme="minorHAnsi" w:cstheme="minorBidi"/>
            <w:lang w:eastAsia="en-US"/>
          </w:rPr>
          <w:commentReference w:id="630"/>
        </w:r>
      </w:moveFrom>
      <w:moveFromRangeEnd w:id="629"/>
    </w:p>
    <w:p w14:paraId="4891E127" w14:textId="77777777" w:rsidR="0001789C" w:rsidRPr="00B245E7" w:rsidRDefault="0001789C" w:rsidP="00B245E7">
      <w:pPr>
        <w:spacing w:line="360" w:lineRule="auto"/>
        <w:rPr>
          <w:sz w:val="22"/>
          <w:szCs w:val="22"/>
        </w:rPr>
      </w:pPr>
    </w:p>
    <w:p w14:paraId="7D061E50" w14:textId="6AC09E8B"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5268D" w:rsidRPr="0085268D">
        <w:rPr>
          <w:sz w:val="22"/>
          <w:szCs w:val="22"/>
        </w:rPr>
        <w:t xml:space="preserve">&gt;3 </w:t>
      </w:r>
      <w:r w:rsidR="00224117" w:rsidRPr="0085268D">
        <w:rPr>
          <w:sz w:val="22"/>
          <w:szCs w:val="22"/>
        </w:rPr>
        <w:t>AU from other viruses</w:t>
      </w:r>
      <w:r w:rsidR="009C7491" w:rsidRPr="0085268D">
        <w:rPr>
          <w:sz w:val="22"/>
          <w:szCs w:val="22"/>
        </w:rPr>
        <w:t xml:space="preserve">. The </w:t>
      </w:r>
      <w:ins w:id="632" w:author="Coggon, Amelia Charlotte" w:date="2024-12-16T16:14:00Z" w16du:dateUtc="2024-12-16T16:14:00Z">
        <w:r w:rsidR="00144B12">
          <w:rPr>
            <w:sz w:val="22"/>
            <w:szCs w:val="22"/>
          </w:rPr>
          <w:t xml:space="preserve">H1N1 and H1N2 </w:t>
        </w:r>
      </w:ins>
      <w:r w:rsidR="009C7491" w:rsidRPr="0085268D">
        <w:rPr>
          <w:sz w:val="22"/>
          <w:szCs w:val="22"/>
        </w:rPr>
        <w:t xml:space="preserve">1B.1.2 </w:t>
      </w:r>
      <w:ins w:id="633" w:author="Coggon, Amelia Charlotte" w:date="2024-12-16T16:14:00Z" w16du:dateUtc="2024-12-16T16:14:00Z">
        <w:r w:rsidR="00144B12">
          <w:rPr>
            <w:sz w:val="22"/>
            <w:szCs w:val="22"/>
          </w:rPr>
          <w:t xml:space="preserve">strains </w:t>
        </w:r>
      </w:ins>
      <w:del w:id="634" w:author="Coggon, Amelia Charlotte" w:date="2024-12-16T16:13:00Z" w16du:dateUtc="2024-12-16T16:13:00Z">
        <w:r w:rsidR="009C7491" w:rsidRPr="0085268D" w:rsidDel="00144B12">
          <w:rPr>
            <w:sz w:val="22"/>
            <w:szCs w:val="22"/>
          </w:rPr>
          <w:delText xml:space="preserve">strains </w:delText>
        </w:r>
        <w:r w:rsidR="0055231D" w:rsidRPr="0085268D" w:rsidDel="00144B12">
          <w:rPr>
            <w:sz w:val="22"/>
            <w:szCs w:val="22"/>
          </w:rPr>
          <w:delText xml:space="preserve">that were </w:delText>
        </w:r>
        <w:r w:rsidR="00224117" w:rsidRPr="0085268D" w:rsidDel="00144B12">
          <w:rPr>
            <w:sz w:val="22"/>
            <w:szCs w:val="22"/>
          </w:rPr>
          <w:delText xml:space="preserve">tested </w:delText>
        </w:r>
        <w:r w:rsidR="0055231D" w:rsidRPr="0085268D" w:rsidDel="00144B12">
          <w:rPr>
            <w:sz w:val="22"/>
            <w:szCs w:val="22"/>
          </w:rPr>
          <w:delText xml:space="preserve">and </w:delText>
        </w:r>
      </w:del>
      <w:r w:rsidR="0055231D" w:rsidRPr="0085268D">
        <w:rPr>
          <w:sz w:val="22"/>
          <w:szCs w:val="22"/>
        </w:rPr>
        <w:t xml:space="preserve">isolated </w:t>
      </w:r>
      <w:ins w:id="635" w:author="Coggon, Amelia Charlotte" w:date="2024-12-16T16:13:00Z" w16du:dateUtc="2024-12-16T16:13:00Z">
        <w:r w:rsidR="00144B12">
          <w:rPr>
            <w:sz w:val="22"/>
            <w:szCs w:val="22"/>
          </w:rPr>
          <w:t>from</w:t>
        </w:r>
      </w:ins>
      <w:del w:id="636" w:author="Coggon, Amelia Charlotte" w:date="2024-12-16T16:13:00Z" w16du:dateUtc="2024-12-16T16:13:00Z">
        <w:r w:rsidR="0055231D" w:rsidRPr="0085268D" w:rsidDel="00144B12">
          <w:rPr>
            <w:sz w:val="22"/>
            <w:szCs w:val="22"/>
          </w:rPr>
          <w:delText>in</w:delText>
        </w:r>
      </w:del>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ins w:id="637" w:author="Coggon, Amelia Charlotte" w:date="2024-12-16T16:14:00Z" w16du:dateUtc="2024-12-16T16:14:00Z">
        <w:r w:rsidR="00144B12">
          <w:rPr>
            <w:sz w:val="22"/>
            <w:szCs w:val="22"/>
          </w:rPr>
          <w:t xml:space="preserve">which were tested </w:t>
        </w:r>
      </w:ins>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 xml:space="preserve">we characterized </w:t>
      </w:r>
      <w:r w:rsidR="009C7491" w:rsidRPr="00B245E7">
        <w:rPr>
          <w:sz w:val="22"/>
          <w:szCs w:val="22"/>
        </w:rPr>
        <w:t>and 3 AU from the 1B.1.2.1 strain 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D70465" w:rsidRPr="00B245E7">
        <w:rPr>
          <w:sz w:val="22"/>
          <w:szCs w:val="22"/>
        </w:rPr>
        <w:t>,</w:t>
      </w:r>
      <w:r w:rsidR="00203949" w:rsidRPr="00B245E7">
        <w:rPr>
          <w:sz w:val="22"/>
          <w:szCs w:val="22"/>
        </w:rPr>
        <w:t xml:space="preserve"> illustrating that not only does genotype not </w:t>
      </w:r>
      <w:r w:rsidR="007166FB" w:rsidRPr="00B245E7">
        <w:rPr>
          <w:sz w:val="22"/>
          <w:szCs w:val="22"/>
        </w:rPr>
        <w:t>always correlate</w:t>
      </w:r>
      <w:del w:id="638" w:author="Coggon, Amelia Charlotte" w:date="2024-12-16T16:15:00Z" w16du:dateUtc="2024-12-16T16:15:00Z">
        <w:r w:rsidR="007166FB" w:rsidRPr="00B245E7" w:rsidDel="00144B12">
          <w:rPr>
            <w:sz w:val="22"/>
            <w:szCs w:val="22"/>
          </w:rPr>
          <w:delText>d</w:delText>
        </w:r>
      </w:del>
      <w:r w:rsidR="007166FB" w:rsidRPr="00B245E7">
        <w:rPr>
          <w:sz w:val="22"/>
          <w:szCs w:val="22"/>
        </w:rPr>
        <w:t xml:space="preserve"> with antigenic </w:t>
      </w:r>
      <w:r w:rsidR="00203949" w:rsidRPr="00B245E7">
        <w:rPr>
          <w:sz w:val="22"/>
          <w:szCs w:val="22"/>
        </w:rPr>
        <w:t xml:space="preserve">phenotype but </w:t>
      </w:r>
      <w:r w:rsidR="007166FB" w:rsidRPr="00B245E7">
        <w:rPr>
          <w:sz w:val="22"/>
          <w:szCs w:val="22"/>
        </w:rPr>
        <w:t xml:space="preserve">that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in terms of </w:t>
      </w:r>
      <w:r w:rsidR="00864F57" w:rsidRPr="00B245E7">
        <w:rPr>
          <w:sz w:val="22"/>
          <w:szCs w:val="22"/>
        </w:rPr>
        <w:t xml:space="preserve">both </w:t>
      </w:r>
      <w:r w:rsidRPr="00B245E7">
        <w:rPr>
          <w:sz w:val="22"/>
          <w:szCs w:val="22"/>
        </w:rPr>
        <w:t>vaccine strain selection</w:t>
      </w:r>
      <w:r w:rsidR="00F56A32" w:rsidRPr="00B245E7">
        <w:rPr>
          <w:sz w:val="22"/>
          <w:szCs w:val="22"/>
        </w:rPr>
        <w:t>/match</w:t>
      </w:r>
      <w:r w:rsidRPr="00B245E7">
        <w:rPr>
          <w:sz w:val="22"/>
          <w:szCs w:val="22"/>
        </w:rPr>
        <w:t xml:space="preserve"> for use in pigs and for potential 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2BDD530" w14:textId="640A1D0C" w:rsidR="0083341A"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581042" w:rsidRPr="00B245E7">
        <w:rPr>
          <w:sz w:val="22"/>
          <w:szCs w:val="22"/>
        </w:rPr>
        <w:t xml:space="preserve"> In the antigenic maps there </w:t>
      </w:r>
      <w:r w:rsidR="00154F96" w:rsidRPr="00B245E7">
        <w:rPr>
          <w:sz w:val="22"/>
          <w:szCs w:val="22"/>
        </w:rPr>
        <w:t>was</w:t>
      </w:r>
      <w:r w:rsidR="00581042" w:rsidRPr="00B245E7">
        <w:rPr>
          <w:sz w:val="22"/>
          <w:szCs w:val="22"/>
        </w:rPr>
        <w:t xml:space="preserve"> 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ins w:id="639" w:author="Coggon, Amelia Charlotte" w:date="2024-12-09T15:01:00Z" w16du:dateUtc="2024-12-09T14:01:00Z">
        <w:r w:rsidR="001C1655">
          <w:rPr>
            <w:sz w:val="22"/>
            <w:szCs w:val="22"/>
          </w:rPr>
          <w:t xml:space="preserve">the </w:t>
        </w:r>
      </w:ins>
      <w:r w:rsidR="000D66C0" w:rsidRPr="00B245E7">
        <w:rPr>
          <w:sz w:val="22"/>
          <w:szCs w:val="22"/>
        </w:rPr>
        <w:t>1C clade</w:t>
      </w:r>
      <w:r w:rsidR="002E7C7D" w:rsidRPr="00B245E7">
        <w:rPr>
          <w:sz w:val="22"/>
          <w:szCs w:val="22"/>
        </w:rPr>
        <w:t xml:space="preserve"> </w:t>
      </w:r>
      <w:r w:rsidR="000435CC" w:rsidRPr="00B245E7">
        <w:rPr>
          <w:sz w:val="22"/>
          <w:szCs w:val="22"/>
        </w:rPr>
        <w:t>(</w:t>
      </w:r>
      <w:r w:rsidR="00B47843" w:rsidRPr="00B245E7">
        <w:rPr>
          <w:sz w:val="22"/>
          <w:szCs w:val="22"/>
        </w:rPr>
        <w:t>F</w:t>
      </w:r>
      <w:r w:rsidR="00607906" w:rsidRPr="00B245E7">
        <w:rPr>
          <w:sz w:val="22"/>
          <w:szCs w:val="22"/>
        </w:rPr>
        <w:t>igure 3C)</w:t>
      </w:r>
      <w:r w:rsidR="000D66C0" w:rsidRPr="00B245E7">
        <w:rPr>
          <w:sz w:val="22"/>
          <w:szCs w:val="22"/>
        </w:rPr>
        <w:t>.</w:t>
      </w:r>
      <w:del w:id="640" w:author="Coggon, Amelia Charlotte" w:date="2024-12-14T15:57:00Z" w16du:dateUtc="2024-12-14T14:57:00Z">
        <w:r w:rsidR="000D66C0" w:rsidRPr="00B245E7" w:rsidDel="00DF1E01">
          <w:rPr>
            <w:sz w:val="22"/>
            <w:szCs w:val="22"/>
          </w:rPr>
          <w:delText xml:space="preserve"> </w:delText>
        </w:r>
        <w:r w:rsidR="005E1031" w:rsidRPr="00B245E7" w:rsidDel="00DF1E01">
          <w:rPr>
            <w:sz w:val="22"/>
            <w:szCs w:val="22"/>
          </w:rPr>
          <w:delText xml:space="preserve"> </w:delText>
        </w:r>
      </w:del>
      <w:ins w:id="641" w:author="Coggon, Amelia Charlotte" w:date="2024-12-14T15:57:00Z" w16du:dateUtc="2024-12-14T14:57:00Z">
        <w:r w:rsidR="00DF1E01">
          <w:rPr>
            <w:sz w:val="22"/>
            <w:szCs w:val="22"/>
          </w:rPr>
          <w:t xml:space="preserve"> </w:t>
        </w:r>
      </w:ins>
      <w:r w:rsidR="005E1031" w:rsidRPr="00B245E7">
        <w:rPr>
          <w:sz w:val="22"/>
          <w:szCs w:val="22"/>
        </w:rPr>
        <w:t>However, t</w:t>
      </w:r>
      <w:r w:rsidR="000D66C0" w:rsidRPr="00B245E7">
        <w:rPr>
          <w:sz w:val="22"/>
          <w:szCs w:val="22"/>
        </w:rPr>
        <w:t xml:space="preserve">he </w:t>
      </w:r>
      <w:r w:rsidR="001754BE" w:rsidRPr="00B245E7">
        <w:rPr>
          <w:sz w:val="22"/>
          <w:szCs w:val="22"/>
        </w:rPr>
        <w:t xml:space="preserve">ancestral </w:t>
      </w:r>
      <w:r w:rsidR="000D66C0" w:rsidRPr="00B245E7">
        <w:rPr>
          <w:sz w:val="22"/>
          <w:szCs w:val="22"/>
        </w:rPr>
        <w:t>strain A/</w:t>
      </w:r>
      <w:r w:rsidR="005E1031" w:rsidRPr="00B245E7">
        <w:rPr>
          <w:sz w:val="22"/>
          <w:szCs w:val="22"/>
        </w:rPr>
        <w:t>swine/</w:t>
      </w:r>
      <w:r w:rsidR="000D66C0" w:rsidRPr="00B245E7">
        <w:rPr>
          <w:sz w:val="22"/>
          <w:szCs w:val="22"/>
        </w:rPr>
        <w:t>France/Finistere</w:t>
      </w:r>
      <w:r w:rsidR="00BE4770" w:rsidRPr="00B245E7">
        <w:rPr>
          <w:sz w:val="22"/>
          <w:szCs w:val="22"/>
        </w:rPr>
        <w:t>-</w:t>
      </w:r>
      <w:r w:rsidR="00F61F38" w:rsidRPr="00B245E7">
        <w:rPr>
          <w:sz w:val="22"/>
          <w:szCs w:val="22"/>
        </w:rPr>
        <w:t>2899/1982</w:t>
      </w:r>
      <w:r w:rsidR="00C421AA" w:rsidRPr="00B245E7">
        <w:rPr>
          <w:sz w:val="22"/>
          <w:szCs w:val="22"/>
        </w:rPr>
        <w:t xml:space="preserve">, </w:t>
      </w:r>
      <w:r w:rsidR="000D66C0" w:rsidRPr="00B245E7">
        <w:rPr>
          <w:sz w:val="22"/>
          <w:szCs w:val="22"/>
        </w:rPr>
        <w:t>earl</w:t>
      </w:r>
      <w:r w:rsidR="00A65676" w:rsidRPr="00B245E7">
        <w:rPr>
          <w:sz w:val="22"/>
          <w:szCs w:val="22"/>
        </w:rPr>
        <w:t>y clade</w:t>
      </w:r>
      <w:r w:rsidR="000D66C0" w:rsidRPr="00B245E7">
        <w:rPr>
          <w:sz w:val="22"/>
          <w:szCs w:val="22"/>
        </w:rPr>
        <w:t xml:space="preserve"> strains from 2005</w:t>
      </w:r>
      <w:r w:rsidR="00E721D7" w:rsidRPr="00B245E7">
        <w:rPr>
          <w:sz w:val="22"/>
          <w:szCs w:val="22"/>
        </w:rPr>
        <w:t xml:space="preserve"> </w:t>
      </w:r>
      <w:r w:rsidR="000435CC" w:rsidRPr="00B245E7">
        <w:rPr>
          <w:sz w:val="22"/>
          <w:szCs w:val="22"/>
        </w:rPr>
        <w:t>(</w:t>
      </w:r>
      <w:r w:rsidR="003E189F" w:rsidRPr="00B245E7">
        <w:rPr>
          <w:sz w:val="22"/>
          <w:szCs w:val="22"/>
        </w:rPr>
        <w:t>e.g. A/swine/France/Morbihan-0070/2005)</w:t>
      </w:r>
      <w:r w:rsidR="005E1031" w:rsidRPr="00B245E7">
        <w:rPr>
          <w:sz w:val="22"/>
          <w:szCs w:val="22"/>
        </w:rPr>
        <w:t xml:space="preserve">, </w:t>
      </w:r>
      <w:r w:rsidR="00B47843" w:rsidRPr="00B245E7">
        <w:rPr>
          <w:sz w:val="22"/>
          <w:szCs w:val="22"/>
        </w:rPr>
        <w:t>along with more recent strains from 2015 (</w:t>
      </w:r>
      <w:r w:rsidR="005E1031" w:rsidRPr="00B245E7">
        <w:rPr>
          <w:sz w:val="22"/>
          <w:szCs w:val="22"/>
        </w:rPr>
        <w:t>A/swine/France/65-150242/2015</w:t>
      </w:r>
      <w:r w:rsidR="001754BE" w:rsidRPr="00B245E7">
        <w:rPr>
          <w:sz w:val="22"/>
          <w:szCs w:val="22"/>
        </w:rPr>
        <w:t xml:space="preserve"> </w:t>
      </w:r>
      <w:r w:rsidR="005E1031" w:rsidRPr="00B245E7">
        <w:rPr>
          <w:sz w:val="22"/>
          <w:szCs w:val="22"/>
        </w:rPr>
        <w:t>and A/swine/Be</w:t>
      </w:r>
      <w:r w:rsidR="00972812" w:rsidRPr="00B245E7">
        <w:rPr>
          <w:sz w:val="22"/>
          <w:szCs w:val="22"/>
        </w:rPr>
        <w:t>lg</w:t>
      </w:r>
      <w:r w:rsidR="005E1031" w:rsidRPr="00B245E7">
        <w:rPr>
          <w:sz w:val="22"/>
          <w:szCs w:val="22"/>
        </w:rPr>
        <w:t>ium/Gent-173/2015</w:t>
      </w:r>
      <w:r w:rsidR="00B47843" w:rsidRPr="00B245E7">
        <w:rPr>
          <w:sz w:val="22"/>
          <w:szCs w:val="22"/>
        </w:rPr>
        <w:t>)</w:t>
      </w:r>
      <w:r w:rsidR="000D66C0" w:rsidRPr="00B245E7">
        <w:rPr>
          <w:sz w:val="22"/>
          <w:szCs w:val="22"/>
        </w:rPr>
        <w:t xml:space="preserve"> </w:t>
      </w:r>
      <w:r w:rsidR="00154F96" w:rsidRPr="00B245E7">
        <w:rPr>
          <w:sz w:val="22"/>
          <w:szCs w:val="22"/>
        </w:rPr>
        <w:t xml:space="preserve">were </w:t>
      </w:r>
      <w:r w:rsidR="00C2331E" w:rsidRPr="00B245E7">
        <w:rPr>
          <w:sz w:val="22"/>
          <w:szCs w:val="22"/>
        </w:rPr>
        <w:t>antigenically distinct from the main group</w:t>
      </w:r>
      <w:r w:rsidR="00F73BF0" w:rsidRPr="00B245E7">
        <w:rPr>
          <w:sz w:val="22"/>
          <w:szCs w:val="22"/>
        </w:rPr>
        <w:t xml:space="preserve">. </w:t>
      </w:r>
      <w:r w:rsidR="003E189F" w:rsidRPr="00B245E7">
        <w:rPr>
          <w:sz w:val="22"/>
          <w:szCs w:val="22"/>
        </w:rPr>
        <w:t xml:space="preserve">We identified key amino acid substitutions that </w:t>
      </w:r>
      <w:r w:rsidR="00CA7299" w:rsidRPr="00B245E7">
        <w:rPr>
          <w:sz w:val="22"/>
          <w:szCs w:val="22"/>
        </w:rPr>
        <w:t>might</w:t>
      </w:r>
      <w:r w:rsidR="003E189F" w:rsidRPr="00B245E7">
        <w:rPr>
          <w:sz w:val="22"/>
          <w:szCs w:val="22"/>
        </w:rPr>
        <w:t xml:space="preserve"> be responsible for the antigenic variation that we observed in these strains. The prototype virus A/swine/France/Finistere-2899/198</w:t>
      </w:r>
      <w:r w:rsidR="00CA7299" w:rsidRPr="00B245E7">
        <w:rPr>
          <w:sz w:val="22"/>
          <w:szCs w:val="22"/>
        </w:rPr>
        <w:t>2</w:t>
      </w:r>
      <w:r w:rsidR="003E189F" w:rsidRPr="00B245E7">
        <w:rPr>
          <w:sz w:val="22"/>
          <w:szCs w:val="22"/>
        </w:rPr>
        <w:t xml:space="preserve"> </w:t>
      </w:r>
      <w:r w:rsidR="00CA7299" w:rsidRPr="00B245E7">
        <w:rPr>
          <w:sz w:val="22"/>
          <w:szCs w:val="22"/>
        </w:rPr>
        <w:t>had</w:t>
      </w:r>
      <w:r w:rsidR="003E189F" w:rsidRPr="00B245E7">
        <w:rPr>
          <w:sz w:val="22"/>
          <w:szCs w:val="22"/>
        </w:rPr>
        <w:t xml:space="preserve"> 10 amino acid differences</w:t>
      </w:r>
      <w:r w:rsidR="001754BE" w:rsidRPr="00B245E7">
        <w:rPr>
          <w:sz w:val="22"/>
          <w:szCs w:val="22"/>
        </w:rPr>
        <w:t xml:space="preserve"> </w:t>
      </w:r>
      <w:r w:rsidR="000435CC" w:rsidRPr="00B245E7">
        <w:rPr>
          <w:sz w:val="22"/>
          <w:szCs w:val="22"/>
        </w:rPr>
        <w:t>(</w:t>
      </w:r>
      <w:r w:rsidR="003E189F" w:rsidRPr="00B245E7">
        <w:rPr>
          <w:sz w:val="22"/>
          <w:szCs w:val="22"/>
        </w:rPr>
        <w:t>positions 107, 132, 134, 138, 142, 185, 190, 195, 196 and 197</w:t>
      </w:r>
      <w:r w:rsidR="00B47843" w:rsidRPr="00B245E7">
        <w:rPr>
          <w:sz w:val="22"/>
          <w:szCs w:val="22"/>
        </w:rPr>
        <w:t xml:space="preserve"> </w:t>
      </w:r>
      <w:r w:rsidR="00094A85" w:rsidRPr="00B245E7">
        <w:rPr>
          <w:sz w:val="22"/>
          <w:szCs w:val="22"/>
        </w:rPr>
        <w:t>(</w:t>
      </w:r>
      <w:r w:rsidR="00B47843" w:rsidRPr="00B245E7">
        <w:rPr>
          <w:sz w:val="22"/>
          <w:szCs w:val="22"/>
        </w:rPr>
        <w:t>H1</w:t>
      </w:r>
      <w:r w:rsidR="00094A85" w:rsidRPr="00B245E7">
        <w:rPr>
          <w:sz w:val="22"/>
          <w:szCs w:val="22"/>
        </w:rPr>
        <w:t xml:space="preserve"> </w:t>
      </w:r>
      <w:r w:rsidR="00B47843" w:rsidRPr="00B245E7">
        <w:rPr>
          <w:sz w:val="22"/>
          <w:szCs w:val="22"/>
        </w:rPr>
        <w:t>numbering</w:t>
      </w:r>
      <w:r w:rsidR="003E189F" w:rsidRPr="00B245E7">
        <w:rPr>
          <w:sz w:val="22"/>
          <w:szCs w:val="22"/>
        </w:rPr>
        <w:t xml:space="preserve">) when compared to the </w:t>
      </w:r>
      <w:commentRangeStart w:id="642"/>
      <w:del w:id="643" w:author="Coggon, Amelia Charlotte" w:date="2024-12-09T14:47:00Z" w16du:dateUtc="2024-12-09T13:47:00Z">
        <w:r w:rsidR="003E189F" w:rsidRPr="00B245E7" w:rsidDel="00AD76C3">
          <w:rPr>
            <w:sz w:val="22"/>
            <w:szCs w:val="22"/>
          </w:rPr>
          <w:delText xml:space="preserve">main </w:delText>
        </w:r>
      </w:del>
      <w:r w:rsidR="003E189F" w:rsidRPr="00B245E7">
        <w:rPr>
          <w:sz w:val="22"/>
          <w:szCs w:val="22"/>
        </w:rPr>
        <w:t xml:space="preserve">1C clade </w:t>
      </w:r>
      <w:del w:id="644" w:author="Coggon, Amelia Charlotte" w:date="2024-12-09T14:47:00Z" w16du:dateUtc="2024-12-09T13:47:00Z">
        <w:r w:rsidR="003E189F" w:rsidRPr="00B245E7" w:rsidDel="00AD76C3">
          <w:rPr>
            <w:sz w:val="22"/>
            <w:szCs w:val="22"/>
          </w:rPr>
          <w:delText>group</w:delText>
        </w:r>
        <w:commentRangeEnd w:id="642"/>
        <w:r w:rsidR="00DD672C" w:rsidDel="00AD76C3">
          <w:rPr>
            <w:rStyle w:val="CommentReference"/>
            <w:rFonts w:asciiTheme="minorHAnsi" w:eastAsiaTheme="minorHAnsi" w:hAnsiTheme="minorHAnsi" w:cstheme="minorBidi"/>
            <w:lang w:eastAsia="en-US"/>
          </w:rPr>
          <w:commentReference w:id="642"/>
        </w:r>
      </w:del>
      <w:ins w:id="645" w:author="Coggon, Amelia Charlotte" w:date="2024-12-09T14:47:00Z" w16du:dateUtc="2024-12-09T13:47:00Z">
        <w:r w:rsidR="00AD76C3">
          <w:rPr>
            <w:sz w:val="22"/>
            <w:szCs w:val="22"/>
          </w:rPr>
          <w:t>consensus sequence</w:t>
        </w:r>
      </w:ins>
      <w:r w:rsidR="003E189F" w:rsidRPr="00B245E7">
        <w:rPr>
          <w:sz w:val="22"/>
          <w:szCs w:val="22"/>
        </w:rPr>
        <w:t>. We identified only one key amino acid change for the virus A/swine/Belgium/Gent-173/2015</w:t>
      </w:r>
      <w:r w:rsidR="001754BE" w:rsidRPr="00B245E7">
        <w:rPr>
          <w:sz w:val="22"/>
          <w:szCs w:val="22"/>
        </w:rPr>
        <w:t xml:space="preserve"> </w:t>
      </w:r>
      <w:r w:rsidR="000435CC" w:rsidRPr="00B245E7">
        <w:rPr>
          <w:sz w:val="22"/>
          <w:szCs w:val="22"/>
        </w:rPr>
        <w:t>(</w:t>
      </w:r>
      <w:r w:rsidR="003E189F" w:rsidRPr="00B245E7">
        <w:rPr>
          <w:sz w:val="22"/>
          <w:szCs w:val="22"/>
        </w:rPr>
        <w:t>position 129) and for A/swine/France/Morbihan-0070/2005</w:t>
      </w:r>
      <w:r w:rsidR="001754BE" w:rsidRPr="00B245E7">
        <w:rPr>
          <w:sz w:val="22"/>
          <w:szCs w:val="22"/>
        </w:rPr>
        <w:t xml:space="preserve"> </w:t>
      </w:r>
      <w:r w:rsidR="000435CC" w:rsidRPr="00B245E7">
        <w:rPr>
          <w:sz w:val="22"/>
          <w:szCs w:val="22"/>
        </w:rPr>
        <w:t>(</w:t>
      </w:r>
      <w:r w:rsidR="003E189F" w:rsidRPr="00B245E7">
        <w:rPr>
          <w:sz w:val="22"/>
          <w:szCs w:val="22"/>
        </w:rPr>
        <w:t>position 168)</w:t>
      </w:r>
      <w:r w:rsidR="00954B44" w:rsidRPr="00B245E7">
        <w:rPr>
          <w:sz w:val="22"/>
          <w:szCs w:val="22"/>
        </w:rPr>
        <w:t xml:space="preserve"> when we compared them with the </w:t>
      </w:r>
      <w:commentRangeStart w:id="646"/>
      <w:del w:id="647" w:author="Coggon, Amelia Charlotte" w:date="2024-12-09T15:03:00Z" w16du:dateUtc="2024-12-09T14:03:00Z">
        <w:r w:rsidR="00954B44" w:rsidRPr="00B245E7" w:rsidDel="001C1655">
          <w:rPr>
            <w:sz w:val="22"/>
            <w:szCs w:val="22"/>
          </w:rPr>
          <w:delText xml:space="preserve">main </w:delText>
        </w:r>
        <w:r w:rsidR="004B0A26" w:rsidRPr="00B245E7" w:rsidDel="001C1655">
          <w:rPr>
            <w:sz w:val="22"/>
            <w:szCs w:val="22"/>
          </w:rPr>
          <w:delText>group</w:delText>
        </w:r>
      </w:del>
      <w:ins w:id="648" w:author="Coggon, Amelia Charlotte" w:date="2024-12-09T15:03:00Z" w16du:dateUtc="2024-12-09T14:03:00Z">
        <w:r w:rsidR="001C1655">
          <w:rPr>
            <w:sz w:val="22"/>
            <w:szCs w:val="22"/>
          </w:rPr>
          <w:t>consensus sequence</w:t>
        </w:r>
      </w:ins>
      <w:r w:rsidR="004B0A26" w:rsidRPr="00B245E7">
        <w:rPr>
          <w:sz w:val="22"/>
          <w:szCs w:val="22"/>
        </w:rPr>
        <w:t xml:space="preserve"> of </w:t>
      </w:r>
      <w:ins w:id="649" w:author="Coggon, Amelia Charlotte" w:date="2024-12-09T15:03:00Z" w16du:dateUtc="2024-12-09T14:03:00Z">
        <w:r w:rsidR="001C1655">
          <w:rPr>
            <w:sz w:val="22"/>
            <w:szCs w:val="22"/>
          </w:rPr>
          <w:t xml:space="preserve">the </w:t>
        </w:r>
      </w:ins>
      <w:r w:rsidR="00B47843" w:rsidRPr="00B245E7">
        <w:rPr>
          <w:sz w:val="22"/>
          <w:szCs w:val="22"/>
        </w:rPr>
        <w:t>1C HA genes</w:t>
      </w:r>
      <w:commentRangeEnd w:id="646"/>
      <w:r w:rsidR="00DD672C">
        <w:rPr>
          <w:rStyle w:val="CommentReference"/>
          <w:rFonts w:asciiTheme="minorHAnsi" w:eastAsiaTheme="minorHAnsi" w:hAnsiTheme="minorHAnsi" w:cstheme="minorBidi"/>
          <w:lang w:eastAsia="en-US"/>
        </w:rPr>
        <w:commentReference w:id="646"/>
      </w:r>
      <w:r w:rsidR="00954B44" w:rsidRPr="00B245E7">
        <w:rPr>
          <w:sz w:val="22"/>
          <w:szCs w:val="22"/>
        </w:rPr>
        <w:t>.</w:t>
      </w:r>
      <w:r w:rsidR="003E189F" w:rsidRPr="00B245E7">
        <w:rPr>
          <w:sz w:val="22"/>
          <w:szCs w:val="22"/>
        </w:rPr>
        <w:t xml:space="preserve"> </w:t>
      </w:r>
      <w:r w:rsidR="00AF18A0" w:rsidRPr="00B245E7">
        <w:rPr>
          <w:sz w:val="22"/>
          <w:szCs w:val="22"/>
        </w:rPr>
        <w:t xml:space="preserve">The H1N2 virus A/swine/France/65-150242/2015 had 8 amino acids that differed from the main 1C </w:t>
      </w:r>
      <w:del w:id="650" w:author="Coggon, Amelia Charlotte" w:date="2024-12-09T15:04:00Z" w16du:dateUtc="2024-12-09T14:04:00Z">
        <w:r w:rsidR="00AF18A0" w:rsidRPr="00B245E7" w:rsidDel="001C1655">
          <w:rPr>
            <w:sz w:val="22"/>
            <w:szCs w:val="22"/>
          </w:rPr>
          <w:delText xml:space="preserve">group </w:delText>
        </w:r>
      </w:del>
      <w:ins w:id="651" w:author="Coggon, Amelia Charlotte" w:date="2024-12-09T15:04:00Z" w16du:dateUtc="2024-12-09T14:04:00Z">
        <w:r w:rsidR="001C1655">
          <w:rPr>
            <w:sz w:val="22"/>
            <w:szCs w:val="22"/>
          </w:rPr>
          <w:t>consensus</w:t>
        </w:r>
        <w:r w:rsidR="001C1655" w:rsidRPr="00B245E7">
          <w:rPr>
            <w:sz w:val="22"/>
            <w:szCs w:val="22"/>
          </w:rPr>
          <w:t xml:space="preserve"> </w:t>
        </w:r>
      </w:ins>
      <w:r w:rsidR="000435CC" w:rsidRPr="00B245E7">
        <w:rPr>
          <w:sz w:val="22"/>
          <w:szCs w:val="22"/>
        </w:rPr>
        <w:t>(</w:t>
      </w:r>
      <w:r w:rsidR="00AF18A0" w:rsidRPr="00B245E7">
        <w:rPr>
          <w:sz w:val="22"/>
          <w:szCs w:val="22"/>
        </w:rPr>
        <w:t xml:space="preserve">positions 124, 125, 126, 138, 155, 156, 163, 166). </w:t>
      </w:r>
      <w:r w:rsidR="00C421AA" w:rsidRPr="00B245E7">
        <w:rPr>
          <w:sz w:val="22"/>
          <w:szCs w:val="22"/>
        </w:rPr>
        <w:t xml:space="preserve">Notably </w:t>
      </w:r>
      <w:r w:rsidR="00D03CA4" w:rsidRPr="00B245E7">
        <w:rPr>
          <w:sz w:val="22"/>
          <w:szCs w:val="22"/>
        </w:rPr>
        <w:t>the main</w:t>
      </w:r>
      <w:r w:rsidR="00C421AA" w:rsidRPr="00B245E7">
        <w:rPr>
          <w:sz w:val="22"/>
          <w:szCs w:val="22"/>
        </w:rPr>
        <w:t xml:space="preserve"> antigenic</w:t>
      </w:r>
      <w:r w:rsidR="00D03CA4" w:rsidRPr="00B245E7">
        <w:rPr>
          <w:sz w:val="22"/>
          <w:szCs w:val="22"/>
        </w:rPr>
        <w:t xml:space="preserve"> cluster </w:t>
      </w:r>
      <w:r w:rsidR="00834BC0" w:rsidRPr="00B245E7">
        <w:rPr>
          <w:sz w:val="22"/>
          <w:szCs w:val="22"/>
        </w:rPr>
        <w:t xml:space="preserve">demonstrated </w:t>
      </w:r>
      <w:r w:rsidR="00E25101" w:rsidRPr="00B245E7">
        <w:rPr>
          <w:sz w:val="22"/>
          <w:szCs w:val="22"/>
        </w:rPr>
        <w:t xml:space="preserve">significant </w:t>
      </w:r>
      <w:r w:rsidR="00834BC0" w:rsidRPr="00B245E7">
        <w:rPr>
          <w:sz w:val="22"/>
          <w:szCs w:val="22"/>
        </w:rPr>
        <w:t xml:space="preserve">antigenic diversity </w:t>
      </w:r>
      <w:r w:rsidR="00951FE8" w:rsidRPr="00B245E7">
        <w:rPr>
          <w:sz w:val="22"/>
          <w:szCs w:val="22"/>
        </w:rPr>
        <w:t>and</w:t>
      </w:r>
      <w:r w:rsidR="00E25101" w:rsidRPr="00B245E7">
        <w:rPr>
          <w:sz w:val="22"/>
          <w:szCs w:val="22"/>
        </w:rPr>
        <w:t xml:space="preserve"> </w:t>
      </w:r>
      <w:r w:rsidR="00D03CA4" w:rsidRPr="00B245E7">
        <w:rPr>
          <w:sz w:val="22"/>
          <w:szCs w:val="22"/>
        </w:rPr>
        <w:t>occupie</w:t>
      </w:r>
      <w:r w:rsidR="00154F96" w:rsidRPr="00B245E7">
        <w:rPr>
          <w:sz w:val="22"/>
          <w:szCs w:val="22"/>
        </w:rPr>
        <w:t>d</w:t>
      </w:r>
      <w:r w:rsidR="00D03CA4" w:rsidRPr="00B245E7">
        <w:rPr>
          <w:sz w:val="22"/>
          <w:szCs w:val="22"/>
        </w:rPr>
        <w:t xml:space="preserve"> </w:t>
      </w:r>
      <w:r w:rsidR="006A375D" w:rsidRPr="00B245E7">
        <w:rPr>
          <w:sz w:val="22"/>
          <w:szCs w:val="22"/>
        </w:rPr>
        <w:t>a</w:t>
      </w:r>
      <w:r w:rsidR="00CB6146" w:rsidRPr="00B245E7">
        <w:rPr>
          <w:sz w:val="22"/>
          <w:szCs w:val="22"/>
        </w:rPr>
        <w:t xml:space="preserve"> space </w:t>
      </w:r>
      <w:r w:rsidR="00D03CA4" w:rsidRPr="00B245E7">
        <w:rPr>
          <w:sz w:val="22"/>
          <w:szCs w:val="22"/>
        </w:rPr>
        <w:t>8 AU by 3AU</w:t>
      </w:r>
      <w:r w:rsidR="00951FE8" w:rsidRPr="00B245E7">
        <w:rPr>
          <w:sz w:val="22"/>
          <w:szCs w:val="22"/>
        </w:rPr>
        <w:t>,</w:t>
      </w:r>
      <w:r w:rsidR="00D03CA4" w:rsidRPr="00B245E7">
        <w:rPr>
          <w:sz w:val="22"/>
          <w:szCs w:val="22"/>
        </w:rPr>
        <w:t xml:space="preserve"> and this likely makes selection of one strain to cover all </w:t>
      </w:r>
      <w:r w:rsidR="00C421AA" w:rsidRPr="00B245E7">
        <w:rPr>
          <w:sz w:val="22"/>
          <w:szCs w:val="22"/>
        </w:rPr>
        <w:t xml:space="preserve">current </w:t>
      </w:r>
      <w:r w:rsidR="00951FE8" w:rsidRPr="00B245E7">
        <w:rPr>
          <w:sz w:val="22"/>
          <w:szCs w:val="22"/>
        </w:rPr>
        <w:t xml:space="preserve">1C </w:t>
      </w:r>
      <w:r w:rsidR="00D03CA4" w:rsidRPr="00B245E7">
        <w:rPr>
          <w:sz w:val="22"/>
          <w:szCs w:val="22"/>
        </w:rPr>
        <w:t xml:space="preserve">antigenic diversity </w:t>
      </w:r>
      <w:r w:rsidR="00B47843" w:rsidRPr="00B245E7">
        <w:rPr>
          <w:sz w:val="22"/>
          <w:szCs w:val="22"/>
        </w:rPr>
        <w:t>unlikely</w:t>
      </w:r>
      <w:r w:rsidR="00D03CA4" w:rsidRPr="00B245E7">
        <w:rPr>
          <w:sz w:val="22"/>
          <w:szCs w:val="22"/>
        </w:rPr>
        <w:t>.</w:t>
      </w:r>
      <w:r w:rsidR="00954B44" w:rsidRPr="00B245E7">
        <w:rPr>
          <w:sz w:val="22"/>
          <w:szCs w:val="22"/>
        </w:rPr>
        <w:t xml:space="preserve"> </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2092B03F"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seed strains, candidate vaccine viruses and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 xml:space="preserve">candidate </w:t>
      </w:r>
      <w:r w:rsidR="009F349B" w:rsidRPr="00B245E7">
        <w:rPr>
          <w:sz w:val="22"/>
          <w:szCs w:val="22"/>
        </w:rPr>
        <w:lastRenderedPageBreak/>
        <w:t>vaccine viruses (CVV) for pre-pandemic preparedness</w:t>
      </w:r>
      <w:r w:rsidRPr="00B245E7">
        <w:rPr>
          <w:sz w:val="22"/>
          <w:szCs w:val="22"/>
        </w:rPr>
        <w:t>.</w:t>
      </w:r>
      <w:r w:rsidR="009F349B" w:rsidRPr="00B245E7">
        <w:rPr>
          <w:sz w:val="22"/>
          <w:szCs w:val="22"/>
        </w:rPr>
        <w:t xml:space="preserve"> No human variant cases of 1B viruses had been observed in Europe up to </w:t>
      </w:r>
      <w:ins w:id="652" w:author="Coggon, Amelia Charlotte" w:date="2024-12-08T15:45:00Z" w16du:dateUtc="2024-12-08T14:45:00Z">
        <w:r w:rsidR="005B40E8">
          <w:rPr>
            <w:sz w:val="22"/>
            <w:szCs w:val="22"/>
          </w:rPr>
          <w:t xml:space="preserve">the end of </w:t>
        </w:r>
      </w:ins>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1D4CC463"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del w:id="653" w:author="Coggon, Amelia Charlotte" w:date="2024-12-09T15:05:00Z" w16du:dateUtc="2024-12-09T14:05:00Z">
        <w:r w:rsidR="00704455" w:rsidRPr="00B245E7" w:rsidDel="001C1655">
          <w:rPr>
            <w:sz w:val="22"/>
            <w:szCs w:val="22"/>
          </w:rPr>
          <w:delText xml:space="preserve">main </w:delText>
        </w:r>
      </w:del>
      <w:ins w:id="654" w:author="Coggon, Amelia Charlotte" w:date="2024-12-09T15:05:00Z" w16du:dateUtc="2024-12-09T14:05:00Z">
        <w:r w:rsidR="001C1655">
          <w:rPr>
            <w:sz w:val="22"/>
            <w:szCs w:val="22"/>
          </w:rPr>
          <w:t>separate</w:t>
        </w:r>
        <w:r w:rsidR="001C1655" w:rsidRPr="00B245E7">
          <w:rPr>
            <w:sz w:val="22"/>
            <w:szCs w:val="22"/>
          </w:rPr>
          <w:t xml:space="preserve"> </w:t>
        </w:r>
      </w:ins>
      <w:commentRangeStart w:id="655"/>
      <w:r w:rsidR="00704455" w:rsidRPr="00B245E7">
        <w:rPr>
          <w:sz w:val="22"/>
          <w:szCs w:val="22"/>
        </w:rPr>
        <w:t>antigenic clusters</w:t>
      </w:r>
      <w:r w:rsidR="00F14C34" w:rsidRPr="00B245E7">
        <w:rPr>
          <w:sz w:val="22"/>
          <w:szCs w:val="22"/>
        </w:rPr>
        <w:t xml:space="preserve"> </w:t>
      </w:r>
      <w:del w:id="656" w:author="Coggon, Amelia Charlotte" w:date="2024-12-09T15:05:00Z" w16du:dateUtc="2024-12-09T14:05:00Z">
        <w:r w:rsidR="00F14C34" w:rsidRPr="00B245E7" w:rsidDel="001C1655">
          <w:rPr>
            <w:sz w:val="22"/>
            <w:szCs w:val="22"/>
          </w:rPr>
          <w:delText>which were</w:delText>
        </w:r>
        <w:r w:rsidR="00704455" w:rsidRPr="00B245E7" w:rsidDel="001C1655">
          <w:rPr>
            <w:sz w:val="22"/>
            <w:szCs w:val="22"/>
          </w:rPr>
          <w:delText xml:space="preserve"> 2.8 AU from each other</w:delText>
        </w:r>
        <w:commentRangeEnd w:id="655"/>
        <w:r w:rsidR="00E641FD" w:rsidDel="001C1655">
          <w:rPr>
            <w:rStyle w:val="CommentReference"/>
            <w:rFonts w:asciiTheme="minorHAnsi" w:eastAsiaTheme="minorHAnsi" w:hAnsiTheme="minorHAnsi" w:cstheme="minorBidi"/>
            <w:lang w:eastAsia="en-US"/>
          </w:rPr>
          <w:commentReference w:id="655"/>
        </w:r>
      </w:del>
      <w:ins w:id="657" w:author="Coggon, Amelia Charlotte" w:date="2024-12-09T15:05:00Z" w16du:dateUtc="2024-12-09T14:05:00Z">
        <w:r w:rsidR="001C1655">
          <w:rPr>
            <w:sz w:val="22"/>
            <w:szCs w:val="22"/>
          </w:rPr>
          <w:t>as shown on the 3D antigenic map</w:t>
        </w:r>
      </w:ins>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w:t>
      </w:r>
      <w:commentRangeStart w:id="658"/>
      <w:r w:rsidR="00704455" w:rsidRPr="00B245E7">
        <w:rPr>
          <w:sz w:val="22"/>
          <w:szCs w:val="22"/>
        </w:rPr>
        <w:t>clusters</w:t>
      </w:r>
      <w:commentRangeEnd w:id="658"/>
      <w:r w:rsidR="003B4CF4" w:rsidRPr="00B245E7">
        <w:rPr>
          <w:rStyle w:val="CommentReference"/>
          <w:rFonts w:eastAsiaTheme="minorHAnsi"/>
          <w:sz w:val="22"/>
          <w:szCs w:val="22"/>
          <w:lang w:eastAsia="en-US"/>
        </w:rPr>
        <w:commentReference w:id="658"/>
      </w:r>
      <w:r w:rsidR="00704455" w:rsidRPr="00B245E7">
        <w:rPr>
          <w:sz w:val="22"/>
          <w:szCs w:val="22"/>
        </w:rPr>
        <w:t>.</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0FC7488F"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commonly undertaken using polyclonal ferret antisera raised to vaccine strains or candidate vaccine viruse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04256E73"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commentRangeStart w:id="659"/>
      <w:del w:id="660" w:author="RICHARD Gautier" w:date="2024-11-29T16:18:00Z">
        <w:r w:rsidRPr="00B245E7">
          <w:rPr>
            <w:sz w:val="22"/>
            <w:szCs w:val="22"/>
          </w:rPr>
          <w:delText>titre</w:delText>
        </w:r>
      </w:del>
      <w:proofErr w:type="spellStart"/>
      <w:ins w:id="661" w:author="RICHARD Gautier" w:date="2024-11-29T16:18:00Z">
        <w:r w:rsidRPr="00B245E7">
          <w:rPr>
            <w:sz w:val="22"/>
            <w:szCs w:val="22"/>
          </w:rPr>
          <w:t>tit</w:t>
        </w:r>
      </w:ins>
      <w:ins w:id="662" w:author="RICHARD Gautier" w:date="2024-11-29T15:18:00Z">
        <w:r w:rsidR="00FF56F8">
          <w:rPr>
            <w:sz w:val="22"/>
            <w:szCs w:val="22"/>
          </w:rPr>
          <w:t>er</w:t>
        </w:r>
      </w:ins>
      <w:proofErr w:type="spellEnd"/>
      <w:del w:id="663" w:author="RICHARD Gautier" w:date="2024-11-29T15:18:00Z">
        <w:r w:rsidRPr="00B245E7" w:rsidDel="00FF56F8">
          <w:rPr>
            <w:sz w:val="22"/>
            <w:szCs w:val="22"/>
          </w:rPr>
          <w:delText>re</w:delText>
        </w:r>
      </w:del>
      <w:r w:rsidR="009A704F" w:rsidRPr="00B245E7">
        <w:rPr>
          <w:sz w:val="22"/>
          <w:szCs w:val="22"/>
        </w:rPr>
        <w:t xml:space="preserve"> </w:t>
      </w:r>
      <w:commentRangeEnd w:id="659"/>
      <w:r w:rsidR="00313C5D" w:rsidRPr="00B245E7">
        <w:rPr>
          <w:rStyle w:val="CommentReference"/>
          <w:rFonts w:eastAsiaTheme="minorHAnsi"/>
          <w:sz w:val="22"/>
          <w:szCs w:val="22"/>
          <w:lang w:eastAsia="en-US"/>
        </w:rPr>
        <w:commentReference w:id="659"/>
      </w:r>
      <w:r w:rsidR="009A704F" w:rsidRPr="00B245E7">
        <w:rPr>
          <w:sz w:val="22"/>
          <w:szCs w:val="22"/>
        </w:rPr>
        <w:t>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commentRangeStart w:id="664"/>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commentRangeStart w:id="665"/>
      <w:del w:id="666" w:author="Coggon, Amelia Charlotte" w:date="2024-12-09T15:10:00Z" w16du:dateUtc="2024-12-09T14:10:00Z">
        <w:r w:rsidR="00313C5D" w:rsidRPr="00B245E7" w:rsidDel="001C1655">
          <w:rPr>
            <w:sz w:val="22"/>
            <w:szCs w:val="22"/>
          </w:rPr>
          <w:delText>These data</w:delText>
        </w:r>
        <w:r w:rsidR="0034418F" w:rsidRPr="00B245E7" w:rsidDel="001C1655">
          <w:rPr>
            <w:sz w:val="22"/>
            <w:szCs w:val="22"/>
          </w:rPr>
          <w:delText xml:space="preserve"> suggest that </w:delText>
        </w:r>
        <w:r w:rsidR="006A7FF4" w:rsidRPr="00B245E7" w:rsidDel="001C1655">
          <w:rPr>
            <w:sz w:val="22"/>
            <w:szCs w:val="22"/>
          </w:rPr>
          <w:delText>either swine antisera or ferret antisera</w:delText>
        </w:r>
        <w:r w:rsidR="00A61962" w:rsidRPr="00B245E7" w:rsidDel="001C1655">
          <w:rPr>
            <w:sz w:val="22"/>
            <w:szCs w:val="22"/>
          </w:rPr>
          <w:delText xml:space="preserve"> </w:delText>
        </w:r>
        <w:r w:rsidR="006A7FF4" w:rsidRPr="00B245E7" w:rsidDel="001C1655">
          <w:rPr>
            <w:sz w:val="22"/>
            <w:szCs w:val="22"/>
          </w:rPr>
          <w:delText xml:space="preserve">are </w:delText>
        </w:r>
        <w:r w:rsidR="00A61962" w:rsidRPr="00B245E7" w:rsidDel="001C1655">
          <w:rPr>
            <w:sz w:val="22"/>
            <w:szCs w:val="22"/>
          </w:rPr>
          <w:delText xml:space="preserve">appropriate to use as an </w:delText>
        </w:r>
        <w:r w:rsidR="00D9190E" w:rsidRPr="00B245E7" w:rsidDel="001C1655">
          <w:rPr>
            <w:sz w:val="22"/>
            <w:szCs w:val="22"/>
          </w:rPr>
          <w:delText xml:space="preserve">animal model for </w:delText>
        </w:r>
        <w:r w:rsidR="00EB435D" w:rsidRPr="00B245E7" w:rsidDel="001C1655">
          <w:rPr>
            <w:sz w:val="22"/>
            <w:szCs w:val="22"/>
          </w:rPr>
          <w:delText xml:space="preserve">antigenic </w:delText>
        </w:r>
        <w:r w:rsidR="00D9190E" w:rsidRPr="00B245E7" w:rsidDel="001C1655">
          <w:rPr>
            <w:sz w:val="22"/>
            <w:szCs w:val="22"/>
          </w:rPr>
          <w:delText>assessment</w:delText>
        </w:r>
        <w:r w:rsidR="00A61962" w:rsidRPr="00B245E7" w:rsidDel="001C1655">
          <w:rPr>
            <w:sz w:val="22"/>
            <w:szCs w:val="22"/>
          </w:rPr>
          <w:delText xml:space="preserve"> </w:delText>
        </w:r>
        <w:r w:rsidR="00313C5D" w:rsidRPr="00B245E7" w:rsidDel="001C1655">
          <w:rPr>
            <w:sz w:val="22"/>
            <w:szCs w:val="22"/>
          </w:rPr>
          <w:delText>as</w:delText>
        </w:r>
        <w:r w:rsidR="00A61962" w:rsidRPr="00B245E7" w:rsidDel="001C1655">
          <w:rPr>
            <w:sz w:val="22"/>
            <w:szCs w:val="22"/>
          </w:rPr>
          <w:delText xml:space="preserve"> there were no si</w:delText>
        </w:r>
        <w:r w:rsidR="00A61603" w:rsidRPr="00B245E7" w:rsidDel="001C1655">
          <w:rPr>
            <w:sz w:val="22"/>
            <w:szCs w:val="22"/>
          </w:rPr>
          <w:delText>gni</w:delText>
        </w:r>
        <w:r w:rsidR="00A61962" w:rsidRPr="00B245E7" w:rsidDel="001C1655">
          <w:rPr>
            <w:sz w:val="22"/>
            <w:szCs w:val="22"/>
          </w:rPr>
          <w:delText xml:space="preserve">ficant differences in the cross-reactivity of the HI assay data, </w:delText>
        </w:r>
        <w:r w:rsidR="00313C5D" w:rsidRPr="00B245E7" w:rsidDel="001C1655">
          <w:rPr>
            <w:sz w:val="22"/>
            <w:szCs w:val="22"/>
          </w:rPr>
          <w:delText xml:space="preserve">and </w:delText>
        </w:r>
        <w:r w:rsidR="00A61962" w:rsidRPr="00B245E7" w:rsidDel="001C1655">
          <w:rPr>
            <w:sz w:val="22"/>
            <w:szCs w:val="22"/>
          </w:rPr>
          <w:delText xml:space="preserve">that either </w:delText>
        </w:r>
        <w:r w:rsidR="00EB435D" w:rsidRPr="00B245E7" w:rsidDel="001C1655">
          <w:rPr>
            <w:sz w:val="22"/>
            <w:szCs w:val="22"/>
          </w:rPr>
          <w:delText xml:space="preserve">vaccination or infection </w:delText>
        </w:r>
        <w:r w:rsidR="00C147DE" w:rsidRPr="00B245E7" w:rsidDel="001C1655">
          <w:rPr>
            <w:sz w:val="22"/>
            <w:szCs w:val="22"/>
          </w:rPr>
          <w:delText xml:space="preserve">as the </w:delText>
        </w:r>
        <w:r w:rsidR="00A61962" w:rsidRPr="00B245E7" w:rsidDel="001C1655">
          <w:rPr>
            <w:sz w:val="22"/>
            <w:szCs w:val="22"/>
          </w:rPr>
          <w:delText>antigen presentation route is equivalent</w:delText>
        </w:r>
        <w:r w:rsidR="00D9190E" w:rsidRPr="00B245E7" w:rsidDel="001C1655">
          <w:rPr>
            <w:sz w:val="22"/>
            <w:szCs w:val="22"/>
          </w:rPr>
          <w:delText>.</w:delText>
        </w:r>
        <w:r w:rsidR="001A4154" w:rsidRPr="00B245E7" w:rsidDel="001C1655">
          <w:rPr>
            <w:sz w:val="22"/>
            <w:szCs w:val="22"/>
          </w:rPr>
          <w:delText xml:space="preserve"> </w:delText>
        </w:r>
        <w:commentRangeEnd w:id="664"/>
        <w:commentRangeEnd w:id="665"/>
        <w:r w:rsidR="00083138" w:rsidDel="001C1655">
          <w:rPr>
            <w:rStyle w:val="CommentReference"/>
            <w:rFonts w:asciiTheme="minorHAnsi" w:eastAsiaTheme="minorHAnsi" w:hAnsiTheme="minorHAnsi" w:cstheme="minorBidi"/>
            <w:lang w:eastAsia="en-US"/>
          </w:rPr>
          <w:commentReference w:id="665"/>
        </w:r>
        <w:r w:rsidR="00C77C3D" w:rsidDel="001C1655">
          <w:rPr>
            <w:rStyle w:val="CommentReference"/>
            <w:rFonts w:asciiTheme="minorHAnsi" w:eastAsiaTheme="minorHAnsi" w:hAnsiTheme="minorHAnsi" w:cstheme="minorBidi"/>
            <w:lang w:eastAsia="en-US"/>
          </w:rPr>
          <w:commentReference w:id="664"/>
        </w:r>
      </w:del>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commentRangeStart w:id="667"/>
      <w:commentRangeStart w:id="668"/>
      <w:r w:rsidRPr="00B245E7">
        <w:rPr>
          <w:b/>
          <w:bCs/>
          <w:sz w:val="22"/>
          <w:szCs w:val="22"/>
        </w:rPr>
        <w:t>Vaccination in pigs</w:t>
      </w:r>
      <w:commentRangeEnd w:id="667"/>
      <w:r w:rsidR="007542D9">
        <w:rPr>
          <w:rStyle w:val="CommentReference"/>
          <w:rFonts w:asciiTheme="minorHAnsi" w:eastAsiaTheme="minorHAnsi" w:hAnsiTheme="minorHAnsi" w:cstheme="minorBidi"/>
          <w:lang w:eastAsia="en-US"/>
        </w:rPr>
        <w:commentReference w:id="667"/>
      </w:r>
      <w:commentRangeEnd w:id="668"/>
      <w:r w:rsidR="001C1655">
        <w:rPr>
          <w:rStyle w:val="CommentReference"/>
          <w:rFonts w:asciiTheme="minorHAnsi" w:eastAsiaTheme="minorHAnsi" w:hAnsiTheme="minorHAnsi" w:cstheme="minorBidi"/>
          <w:lang w:eastAsia="en-US"/>
        </w:rPr>
        <w:commentReference w:id="668"/>
      </w:r>
    </w:p>
    <w:p w14:paraId="4B7500C4" w14:textId="527D7A30" w:rsidR="00227C40" w:rsidRPr="00370DE8" w:rsidRDefault="006577A2" w:rsidP="00B245E7">
      <w:pPr>
        <w:spacing w:line="360" w:lineRule="auto"/>
        <w:rPr>
          <w:sz w:val="22"/>
          <w:szCs w:val="22"/>
        </w:rPr>
      </w:pPr>
      <w:commentRangeStart w:id="669"/>
      <w:commentRangeStart w:id="670"/>
      <w:r w:rsidRPr="00937FB5">
        <w:rPr>
          <w:sz w:val="22"/>
          <w:szCs w:val="22"/>
        </w:rPr>
        <w:t xml:space="preserve">Ferret derived sera </w:t>
      </w:r>
      <w:ins w:id="671" w:author="SIMON Gaelle" w:date="2024-11-29T18:32:00Z">
        <w:del w:id="672" w:author="Coggon, Amelia Charlotte" w:date="2024-12-09T22:10:00Z" w16du:dateUtc="2024-12-09T21:10:00Z">
          <w:r w:rsidR="00083138" w:rsidRPr="00937FB5" w:rsidDel="00963E91">
            <w:rPr>
              <w:sz w:val="22"/>
              <w:szCs w:val="22"/>
            </w:rPr>
            <w:delText>are</w:delText>
          </w:r>
        </w:del>
      </w:ins>
      <w:del w:id="673" w:author="Coggon, Amelia Charlotte" w:date="2024-12-09T22:10:00Z" w16du:dateUtc="2024-12-09T21:10:00Z">
        <w:r w:rsidRPr="00937FB5" w:rsidDel="00963E91">
          <w:rPr>
            <w:sz w:val="22"/>
            <w:szCs w:val="22"/>
          </w:rPr>
          <w:delText>is</w:delText>
        </w:r>
      </w:del>
      <w:ins w:id="674" w:author="Coggon, Amelia Charlotte" w:date="2024-12-09T22:10:00Z" w16du:dateUtc="2024-12-09T21:10:00Z">
        <w:r w:rsidR="00963E91" w:rsidRPr="00937FB5">
          <w:rPr>
            <w:sz w:val="22"/>
            <w:szCs w:val="22"/>
          </w:rPr>
          <w:t>are sometimes</w:t>
        </w:r>
      </w:ins>
      <w:r w:rsidRPr="00937FB5">
        <w:rPr>
          <w:sz w:val="22"/>
          <w:szCs w:val="22"/>
        </w:rPr>
        <w:t xml:space="preserve"> </w:t>
      </w:r>
      <w:del w:id="675" w:author="Coggon, Amelia Charlotte" w:date="2024-12-09T22:04:00Z" w16du:dateUtc="2024-12-09T21:04:00Z">
        <w:r w:rsidRPr="00937FB5" w:rsidDel="00963E91">
          <w:rPr>
            <w:sz w:val="22"/>
            <w:szCs w:val="22"/>
          </w:rPr>
          <w:delText xml:space="preserve">commonly </w:delText>
        </w:r>
      </w:del>
      <w:r w:rsidRPr="00937FB5">
        <w:rPr>
          <w:sz w:val="22"/>
          <w:szCs w:val="22"/>
        </w:rPr>
        <w:t xml:space="preserve">raised against </w:t>
      </w:r>
      <w:r w:rsidR="00E64E57" w:rsidRPr="00937FB5">
        <w:rPr>
          <w:sz w:val="22"/>
          <w:szCs w:val="22"/>
        </w:rPr>
        <w:t xml:space="preserve">swine </w:t>
      </w:r>
      <w:r w:rsidRPr="00937FB5">
        <w:rPr>
          <w:sz w:val="22"/>
          <w:szCs w:val="22"/>
        </w:rPr>
        <w:t xml:space="preserve">vaccine seed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commentRangeEnd w:id="669"/>
      <w:r w:rsidR="00170526" w:rsidRPr="00937FB5">
        <w:rPr>
          <w:rStyle w:val="CommentReference"/>
          <w:rFonts w:asciiTheme="minorHAnsi" w:eastAsiaTheme="minorHAnsi" w:hAnsiTheme="minorHAnsi" w:cstheme="minorBidi"/>
          <w:lang w:eastAsia="en-US"/>
        </w:rPr>
        <w:commentReference w:id="669"/>
      </w:r>
      <w:commentRangeEnd w:id="670"/>
      <w:r w:rsidR="001C1655" w:rsidRPr="00937FB5">
        <w:rPr>
          <w:rStyle w:val="CommentReference"/>
          <w:rFonts w:asciiTheme="minorHAnsi" w:eastAsiaTheme="minorHAnsi" w:hAnsiTheme="minorHAnsi" w:cstheme="minorBidi"/>
          <w:lang w:eastAsia="en-US"/>
        </w:rPr>
        <w:commentReference w:id="670"/>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w:t>
      </w:r>
      <w:r w:rsidR="00227C40" w:rsidRPr="00937FB5">
        <w:rPr>
          <w:sz w:val="22"/>
          <w:szCs w:val="22"/>
        </w:rPr>
        <w:lastRenderedPageBreak/>
        <w:t xml:space="preserve">the 1A and 1C strains to the ferret-derived sera raised </w:t>
      </w:r>
      <w:commentRangeStart w:id="676"/>
      <w:commentRangeStart w:id="677"/>
      <w:r w:rsidR="00227C40" w:rsidRPr="00937FB5">
        <w:rPr>
          <w:sz w:val="22"/>
          <w:szCs w:val="22"/>
        </w:rPr>
        <w:t>against vaccine seed strains used in European pigs</w:t>
      </w:r>
      <w:r w:rsidR="00946D02" w:rsidRPr="00937FB5">
        <w:rPr>
          <w:sz w:val="22"/>
          <w:szCs w:val="22"/>
        </w:rPr>
        <w:t xml:space="preserve"> </w:t>
      </w:r>
      <w:commentRangeEnd w:id="676"/>
      <w:r w:rsidR="006319D2" w:rsidRPr="00937FB5">
        <w:rPr>
          <w:rStyle w:val="CommentReference"/>
          <w:rFonts w:asciiTheme="minorHAnsi" w:eastAsiaTheme="minorHAnsi" w:hAnsiTheme="minorHAnsi" w:cstheme="minorBidi"/>
          <w:lang w:eastAsia="en-US"/>
        </w:rPr>
        <w:commentReference w:id="676"/>
      </w:r>
      <w:commentRangeEnd w:id="677"/>
      <w:r w:rsidR="001C1655" w:rsidRPr="00937FB5">
        <w:rPr>
          <w:rStyle w:val="CommentReference"/>
          <w:rFonts w:asciiTheme="minorHAnsi" w:eastAsiaTheme="minorHAnsi" w:hAnsiTheme="minorHAnsi" w:cstheme="minorBidi"/>
          <w:lang w:eastAsia="en-US"/>
        </w:rPr>
        <w:commentReference w:id="677"/>
      </w:r>
      <w:r w:rsidR="00946D02" w:rsidRPr="00937FB5">
        <w:rPr>
          <w:sz w:val="22"/>
          <w:szCs w:val="22"/>
        </w:rPr>
        <w:t xml:space="preserve">from European isolates collected between 2014 and </w:t>
      </w:r>
      <w:ins w:id="678" w:author="Coggon, Amelia Charlotte" w:date="2024-12-08T15:45:00Z" w16du:dateUtc="2024-12-08T14:45:00Z">
        <w:r w:rsidR="005B40E8" w:rsidRPr="00937FB5">
          <w:rPr>
            <w:sz w:val="22"/>
            <w:szCs w:val="22"/>
          </w:rPr>
          <w:t xml:space="preserve">the end of </w:t>
        </w:r>
      </w:ins>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ins w:id="679" w:author="Coggon, Amelia Charlotte" w:date="2024-12-16T13:08:00Z" w16du:dateUtc="2024-12-16T13:08:00Z">
        <w:r w:rsidR="008D4974" w:rsidRPr="00370DE8">
          <w:rPr>
            <w:sz w:val="22"/>
            <w:szCs w:val="22"/>
          </w:rPr>
          <w:t xml:space="preserve">clade 1A.3.3.2 H1N2 </w:t>
        </w:r>
      </w:ins>
      <w:r w:rsidR="00227C40" w:rsidRPr="00370DE8">
        <w:rPr>
          <w:sz w:val="22"/>
          <w:szCs w:val="22"/>
        </w:rPr>
        <w:t xml:space="preserve">strains from Germany and Denmark were over 3 AU and up to 5 AU away from the </w:t>
      </w:r>
      <w:commentRangeStart w:id="680"/>
      <w:commentRangeStart w:id="681"/>
      <w:r w:rsidR="00227C40" w:rsidRPr="00370DE8">
        <w:rPr>
          <w:sz w:val="22"/>
          <w:szCs w:val="22"/>
        </w:rPr>
        <w:t>1A.3.3.2 swine vaccine seed strain</w:t>
      </w:r>
      <w:r w:rsidR="00FD1216" w:rsidRPr="00370DE8">
        <w:rPr>
          <w:sz w:val="22"/>
          <w:szCs w:val="22"/>
        </w:rPr>
        <w:t xml:space="preserve"> </w:t>
      </w:r>
      <w:r w:rsidR="007A69CD" w:rsidRPr="00370DE8">
        <w:rPr>
          <w:sz w:val="22"/>
          <w:szCs w:val="22"/>
        </w:rPr>
        <w:t xml:space="preserve">A/Jena/Msv-Vi5258/2009 </w:t>
      </w:r>
      <w:commentRangeEnd w:id="680"/>
      <w:r w:rsidR="00083138" w:rsidRPr="00370DE8">
        <w:rPr>
          <w:rStyle w:val="CommentReference"/>
          <w:rFonts w:asciiTheme="minorHAnsi" w:eastAsiaTheme="minorHAnsi" w:hAnsiTheme="minorHAnsi" w:cstheme="minorBidi"/>
          <w:lang w:eastAsia="en-US"/>
        </w:rPr>
        <w:commentReference w:id="680"/>
      </w:r>
      <w:commentRangeEnd w:id="681"/>
      <w:r w:rsidR="001C1655" w:rsidRPr="00370DE8">
        <w:rPr>
          <w:rStyle w:val="CommentReference"/>
          <w:rFonts w:asciiTheme="minorHAnsi" w:eastAsiaTheme="minorHAnsi" w:hAnsiTheme="minorHAnsi" w:cstheme="minorBidi"/>
          <w:lang w:eastAsia="en-US"/>
        </w:rPr>
        <w:commentReference w:id="681"/>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No European 1B test </w:t>
      </w:r>
      <w:r w:rsidR="00227C40" w:rsidRPr="00370DE8">
        <w:rPr>
          <w:sz w:val="22"/>
          <w:szCs w:val="22"/>
        </w:rPr>
        <w:t xml:space="preserve">strains were titrated against the ferret-derived sera raised against </w:t>
      </w:r>
      <w:r w:rsidR="00946D02" w:rsidRPr="00370DE8">
        <w:rPr>
          <w:sz w:val="22"/>
          <w:szCs w:val="22"/>
        </w:rPr>
        <w:t xml:space="preserve">the </w:t>
      </w:r>
      <w:commentRangeStart w:id="682"/>
      <w:commentRangeStart w:id="683"/>
      <w:r w:rsidR="00946D02" w:rsidRPr="00370DE8">
        <w:rPr>
          <w:sz w:val="22"/>
          <w:szCs w:val="22"/>
        </w:rPr>
        <w:t xml:space="preserve">1B </w:t>
      </w:r>
      <w:r w:rsidR="00227C40" w:rsidRPr="00370DE8">
        <w:rPr>
          <w:sz w:val="22"/>
          <w:szCs w:val="22"/>
        </w:rPr>
        <w:t>vaccine seed strain</w:t>
      </w:r>
      <w:r w:rsidR="00946D02" w:rsidRPr="00370DE8">
        <w:rPr>
          <w:sz w:val="22"/>
          <w:szCs w:val="22"/>
        </w:rPr>
        <w:t xml:space="preserve">, </w:t>
      </w:r>
      <w:r w:rsidR="007A69CD" w:rsidRPr="00370DE8">
        <w:rPr>
          <w:sz w:val="22"/>
          <w:szCs w:val="22"/>
        </w:rPr>
        <w:t>A/</w:t>
      </w:r>
      <w:proofErr w:type="spellStart"/>
      <w:r w:rsidR="007A69CD" w:rsidRPr="00370DE8">
        <w:rPr>
          <w:sz w:val="22"/>
          <w:szCs w:val="22"/>
        </w:rPr>
        <w:t>Wsv</w:t>
      </w:r>
      <w:proofErr w:type="spellEnd"/>
      <w:r w:rsidR="007A69CD" w:rsidRPr="00370DE8">
        <w:rPr>
          <w:sz w:val="22"/>
          <w:szCs w:val="22"/>
        </w:rPr>
        <w:t>/1832/2000</w:t>
      </w:r>
      <w:r w:rsidR="00313C5D" w:rsidRPr="00370DE8">
        <w:rPr>
          <w:sz w:val="22"/>
          <w:szCs w:val="22"/>
        </w:rPr>
        <w:t>,</w:t>
      </w:r>
      <w:commentRangeEnd w:id="682"/>
      <w:r w:rsidR="00083138" w:rsidRPr="00370DE8">
        <w:rPr>
          <w:rStyle w:val="CommentReference"/>
          <w:rFonts w:asciiTheme="minorHAnsi" w:eastAsiaTheme="minorHAnsi" w:hAnsiTheme="minorHAnsi" w:cstheme="minorBidi"/>
          <w:lang w:eastAsia="en-US"/>
        </w:rPr>
        <w:commentReference w:id="682"/>
      </w:r>
      <w:commentRangeEnd w:id="683"/>
      <w:r w:rsidR="001C1655" w:rsidRPr="00370DE8">
        <w:rPr>
          <w:rStyle w:val="CommentReference"/>
          <w:rFonts w:asciiTheme="minorHAnsi" w:eastAsiaTheme="minorHAnsi" w:hAnsiTheme="minorHAnsi" w:cstheme="minorBidi"/>
          <w:lang w:eastAsia="en-US"/>
        </w:rPr>
        <w:commentReference w:id="683"/>
      </w:r>
      <w:r w:rsidR="00946D02" w:rsidRPr="00370DE8" w:rsidDel="00946D02">
        <w:rPr>
          <w:sz w:val="22"/>
          <w:szCs w:val="22"/>
        </w:rPr>
        <w:t xml:space="preserve"> </w:t>
      </w:r>
      <w:r w:rsidR="00946D02" w:rsidRPr="00370DE8">
        <w:rPr>
          <w:sz w:val="22"/>
          <w:szCs w:val="22"/>
        </w:rPr>
        <w:t xml:space="preserve">however </w:t>
      </w:r>
      <w:ins w:id="684" w:author="Coggon, Amelia Charlotte" w:date="2024-12-09T22:13:00Z" w16du:dateUtc="2024-12-09T21:13:00Z">
        <w:r w:rsidR="00963E91" w:rsidRPr="00370DE8">
          <w:rPr>
            <w:sz w:val="22"/>
            <w:szCs w:val="22"/>
          </w:rPr>
          <w:t xml:space="preserve">a </w:t>
        </w:r>
      </w:ins>
      <w:del w:id="685" w:author="Coggon, Amelia Charlotte" w:date="2024-12-09T15:12:00Z" w16du:dateUtc="2024-12-09T14:12:00Z">
        <w:r w:rsidR="00946D02" w:rsidRPr="00370DE8" w:rsidDel="00282317">
          <w:rPr>
            <w:sz w:val="22"/>
            <w:szCs w:val="22"/>
          </w:rPr>
          <w:delText xml:space="preserve">a </w:delText>
        </w:r>
      </w:del>
      <w:ins w:id="686" w:author="Coggon, Amelia Charlotte" w:date="2024-12-09T15:12:00Z" w16du:dateUtc="2024-12-09T14:12:00Z">
        <w:r w:rsidR="00282317" w:rsidRPr="00370DE8">
          <w:rPr>
            <w:sz w:val="22"/>
            <w:szCs w:val="22"/>
          </w:rPr>
          <w:t xml:space="preserve">clade 1B </w:t>
        </w:r>
      </w:ins>
      <w:r w:rsidR="00946D02" w:rsidRPr="00370DE8">
        <w:rPr>
          <w:sz w:val="22"/>
          <w:szCs w:val="22"/>
        </w:rPr>
        <w:t>CVV</w:t>
      </w:r>
      <w:ins w:id="687" w:author="Coggon, Amelia Charlotte" w:date="2024-12-09T22:15:00Z" w16du:dateUtc="2024-12-09T21:15:00Z">
        <w:r w:rsidR="005875A1" w:rsidRPr="00370DE8">
          <w:rPr>
            <w:sz w:val="22"/>
            <w:szCs w:val="22"/>
          </w:rPr>
          <w:t xml:space="preserve"> (</w:t>
        </w:r>
      </w:ins>
      <w:ins w:id="688" w:author="Coggon, Amelia Charlotte" w:date="2024-12-09T22:15:00Z">
        <w:r w:rsidR="005875A1" w:rsidRPr="00370DE8">
          <w:rPr>
            <w:sz w:val="22"/>
            <w:szCs w:val="22"/>
          </w:rPr>
          <w:t>A/Michigan/383/2018</w:t>
        </w:r>
      </w:ins>
      <w:ins w:id="689" w:author="Coggon, Amelia Charlotte" w:date="2024-12-09T22:15:00Z" w16du:dateUtc="2024-12-09T21:15:00Z">
        <w:r w:rsidR="005875A1" w:rsidRPr="00370DE8">
          <w:rPr>
            <w:sz w:val="22"/>
            <w:szCs w:val="22"/>
          </w:rPr>
          <w:t>)</w:t>
        </w:r>
      </w:ins>
      <w:r w:rsidR="00946D02" w:rsidRPr="00370DE8">
        <w:rPr>
          <w:sz w:val="22"/>
          <w:szCs w:val="22"/>
        </w:rPr>
        <w:t xml:space="preserve"> and </w:t>
      </w:r>
      <w:ins w:id="690" w:author="Coggon, Amelia Charlotte" w:date="2024-12-09T22:13:00Z" w16du:dateUtc="2024-12-09T21:13:00Z">
        <w:r w:rsidR="00963E91" w:rsidRPr="00370DE8">
          <w:rPr>
            <w:sz w:val="22"/>
            <w:szCs w:val="22"/>
          </w:rPr>
          <w:t>an</w:t>
        </w:r>
      </w:ins>
      <w:del w:id="691" w:author="Coggon, Amelia Charlotte" w:date="2024-12-09T15:12:00Z" w16du:dateUtc="2024-12-09T14:12:00Z">
        <w:r w:rsidR="00946D02" w:rsidRPr="00370DE8" w:rsidDel="00282317">
          <w:rPr>
            <w:sz w:val="22"/>
            <w:szCs w:val="22"/>
          </w:rPr>
          <w:delText>an</w:delText>
        </w:r>
      </w:del>
      <w:r w:rsidR="00946D02" w:rsidRPr="00370DE8">
        <w:rPr>
          <w:sz w:val="22"/>
          <w:szCs w:val="22"/>
        </w:rPr>
        <w:t xml:space="preserve"> </w:t>
      </w:r>
      <w:commentRangeStart w:id="692"/>
      <w:r w:rsidR="00946D02" w:rsidRPr="00370DE8">
        <w:rPr>
          <w:sz w:val="22"/>
          <w:szCs w:val="22"/>
        </w:rPr>
        <w:t>ancestral strain</w:t>
      </w:r>
      <w:ins w:id="693" w:author="Coggon, Amelia Charlotte" w:date="2024-12-09T22:13:00Z" w16du:dateUtc="2024-12-09T21:13:00Z">
        <w:r w:rsidR="00963E91" w:rsidRPr="00370DE8">
          <w:rPr>
            <w:sz w:val="22"/>
            <w:szCs w:val="22"/>
          </w:rPr>
          <w:t xml:space="preserve"> (</w:t>
        </w:r>
      </w:ins>
      <w:ins w:id="694" w:author="Coggon, Amelia Charlotte" w:date="2024-12-09T22:13:00Z">
        <w:r w:rsidR="00963E91" w:rsidRPr="00370DE8">
          <w:rPr>
            <w:sz w:val="22"/>
            <w:szCs w:val="22"/>
          </w:rPr>
          <w:t>A/</w:t>
        </w:r>
      </w:ins>
      <w:ins w:id="695" w:author="Coggon, Amelia Charlotte" w:date="2024-12-09T22:13:00Z" w16du:dateUtc="2024-12-09T21:13:00Z">
        <w:r w:rsidR="00963E91" w:rsidRPr="00370DE8">
          <w:rPr>
            <w:sz w:val="22"/>
            <w:szCs w:val="22"/>
          </w:rPr>
          <w:t>Brazil</w:t>
        </w:r>
      </w:ins>
      <w:ins w:id="696" w:author="Coggon, Amelia Charlotte" w:date="2024-12-09T22:13:00Z">
        <w:r w:rsidR="00963E91" w:rsidRPr="00370DE8">
          <w:rPr>
            <w:sz w:val="22"/>
            <w:szCs w:val="22"/>
          </w:rPr>
          <w:t>/11/1978</w:t>
        </w:r>
      </w:ins>
      <w:ins w:id="697" w:author="Coggon, Amelia Charlotte" w:date="2024-12-09T22:14:00Z" w16du:dateUtc="2024-12-09T21:14:00Z">
        <w:r w:rsidR="00963E91" w:rsidRPr="00370DE8">
          <w:rPr>
            <w:sz w:val="22"/>
            <w:szCs w:val="22"/>
          </w:rPr>
          <w:t>)</w:t>
        </w:r>
      </w:ins>
      <w:ins w:id="698" w:author="Coggon, Amelia Charlotte" w:date="2024-12-09T22:13:00Z" w16du:dateUtc="2024-12-09T21:13:00Z">
        <w:r w:rsidR="00963E91" w:rsidRPr="00370DE8">
          <w:rPr>
            <w:sz w:val="22"/>
            <w:szCs w:val="22"/>
          </w:rPr>
          <w:t xml:space="preserve"> </w:t>
        </w:r>
      </w:ins>
      <w:del w:id="699" w:author="Coggon, Amelia Charlotte" w:date="2024-12-09T22:13:00Z" w16du:dateUtc="2024-12-09T21:13:00Z">
        <w:r w:rsidR="00946D02" w:rsidRPr="00370DE8" w:rsidDel="00963E91">
          <w:rPr>
            <w:sz w:val="22"/>
            <w:szCs w:val="22"/>
          </w:rPr>
          <w:delText xml:space="preserve"> </w:delText>
        </w:r>
      </w:del>
      <w:commentRangeEnd w:id="692"/>
      <w:r w:rsidR="00083138" w:rsidRPr="00370DE8">
        <w:rPr>
          <w:rStyle w:val="CommentReference"/>
          <w:rFonts w:asciiTheme="minorHAnsi" w:eastAsiaTheme="minorHAnsi" w:hAnsiTheme="minorHAnsi" w:cstheme="minorBidi"/>
          <w:lang w:eastAsia="en-US"/>
        </w:rPr>
        <w:commentReference w:id="692"/>
      </w:r>
      <w:r w:rsidR="00946D02" w:rsidRPr="00370DE8">
        <w:rPr>
          <w:sz w:val="22"/>
          <w:szCs w:val="22"/>
        </w:rPr>
        <w:t xml:space="preserve">were used as </w:t>
      </w:r>
      <w:del w:id="700" w:author="SIMON Gaelle" w:date="2024-11-29T18:38:00Z">
        <w:r w:rsidR="00946D02" w:rsidRPr="00370DE8">
          <w:rPr>
            <w:sz w:val="22"/>
            <w:szCs w:val="22"/>
          </w:rPr>
          <w:delText xml:space="preserve">a </w:delText>
        </w:r>
      </w:del>
      <w:ins w:id="701" w:author="SIMON Gaelle" w:date="2024-12-08T13:34:00Z" w16du:dateUtc="2024-12-08T12:34:00Z">
        <w:r w:rsidR="00946D02" w:rsidRPr="00370DE8">
          <w:rPr>
            <w:sz w:val="22"/>
            <w:szCs w:val="22"/>
          </w:rPr>
          <w:t>surrogate</w:t>
        </w:r>
      </w:ins>
      <w:ins w:id="702" w:author="SIMON Gaelle" w:date="2024-11-29T18:38:00Z">
        <w:r w:rsidR="00083138" w:rsidRPr="00370DE8">
          <w:rPr>
            <w:sz w:val="22"/>
            <w:szCs w:val="22"/>
          </w:rPr>
          <w:t>s</w:t>
        </w:r>
      </w:ins>
      <w:del w:id="703" w:author="SIMON Gaelle" w:date="2024-12-08T13:34:00Z" w16du:dateUtc="2024-12-08T12:34:00Z">
        <w:r w:rsidR="00946D02" w:rsidRPr="00370DE8">
          <w:rPr>
            <w:sz w:val="22"/>
            <w:szCs w:val="22"/>
          </w:rPr>
          <w:delText>surrogate</w:delText>
        </w:r>
      </w:del>
      <w:r w:rsidR="00946D02" w:rsidRPr="00370DE8">
        <w:rPr>
          <w:sz w:val="22"/>
          <w:szCs w:val="22"/>
        </w:rPr>
        <w:t xml:space="preserve"> and were </w:t>
      </w:r>
      <w:del w:id="704" w:author="Coggon, Amelia Charlotte" w:date="2024-12-16T13:14:00Z" w16du:dateUtc="2024-12-16T13:14:00Z">
        <w:r w:rsidR="00946D02" w:rsidRPr="00370DE8" w:rsidDel="008D4974">
          <w:rPr>
            <w:sz w:val="22"/>
            <w:szCs w:val="22"/>
          </w:rPr>
          <w:delText>0.3</w:delText>
        </w:r>
      </w:del>
      <w:ins w:id="705" w:author="Coggon, Amelia Charlotte" w:date="2024-12-16T13:16:00Z" w16du:dateUtc="2024-12-16T13:16:00Z">
        <w:r w:rsidR="008D4974" w:rsidRPr="00370DE8">
          <w:rPr>
            <w:sz w:val="22"/>
            <w:szCs w:val="22"/>
          </w:rPr>
          <w:t>1.6</w:t>
        </w:r>
      </w:ins>
      <w:r w:rsidR="00946D02" w:rsidRPr="00370DE8">
        <w:rPr>
          <w:sz w:val="22"/>
          <w:szCs w:val="22"/>
        </w:rPr>
        <w:t xml:space="preserve"> and 5.</w:t>
      </w:r>
      <w:ins w:id="706" w:author="Coggon, Amelia Charlotte" w:date="2024-12-16T13:16:00Z" w16du:dateUtc="2024-12-16T13:16:00Z">
        <w:r w:rsidR="008D4974" w:rsidRPr="00370DE8">
          <w:rPr>
            <w:sz w:val="22"/>
            <w:szCs w:val="22"/>
          </w:rPr>
          <w:t>9</w:t>
        </w:r>
      </w:ins>
      <w:del w:id="707" w:author="Coggon, Amelia Charlotte" w:date="2024-12-16T13:16:00Z" w16du:dateUtc="2024-12-16T13:16:00Z">
        <w:r w:rsidR="00946D02" w:rsidRPr="00370DE8" w:rsidDel="008D4974">
          <w:rPr>
            <w:sz w:val="22"/>
            <w:szCs w:val="22"/>
          </w:rPr>
          <w:delText>2</w:delText>
        </w:r>
      </w:del>
      <w:r w:rsidR="00946D02" w:rsidRPr="00370DE8">
        <w:rPr>
          <w:sz w:val="22"/>
          <w:szCs w:val="22"/>
        </w:rPr>
        <w:t xml:space="preserve"> AU away from the within-clade vaccine seed strain</w:t>
      </w:r>
      <w:r w:rsidR="003C7751" w:rsidRPr="00370DE8">
        <w:rPr>
          <w:sz w:val="22"/>
          <w:szCs w:val="22"/>
        </w:rPr>
        <w:t xml:space="preserve"> (</w:t>
      </w:r>
      <w:r w:rsidR="0058718A" w:rsidRPr="00370DE8">
        <w:rPr>
          <w:sz w:val="22"/>
          <w:szCs w:val="22"/>
        </w:rPr>
        <w:t>Figure 6</w:t>
      </w:r>
      <w:r w:rsidR="003C7751" w:rsidRPr="00370DE8">
        <w:rPr>
          <w:sz w:val="22"/>
          <w:szCs w:val="22"/>
        </w:rPr>
        <w:t>B)</w:t>
      </w:r>
      <w:r w:rsidR="00227C40" w:rsidRPr="00370DE8">
        <w:rPr>
          <w:sz w:val="22"/>
          <w:szCs w:val="22"/>
        </w:rPr>
        <w:t>. 1C viruses also showed heterogeneity in cross-reactivity to the 1C</w:t>
      </w:r>
      <w:ins w:id="708" w:author="Coggon, Amelia Charlotte" w:date="2024-12-09T15:48:00Z" w16du:dateUtc="2024-12-09T14:48:00Z">
        <w:r w:rsidR="00E51044" w:rsidRPr="00370DE8">
          <w:rPr>
            <w:sz w:val="22"/>
            <w:szCs w:val="22"/>
          </w:rPr>
          <w:t>.2.2</w:t>
        </w:r>
      </w:ins>
      <w:r w:rsidR="00227C40" w:rsidRPr="00370DE8">
        <w:rPr>
          <w:sz w:val="22"/>
          <w:szCs w:val="22"/>
        </w:rPr>
        <w:t xml:space="preserve"> ferret serum</w:t>
      </w:r>
      <w:r w:rsidR="003C7751" w:rsidRPr="00370DE8">
        <w:rPr>
          <w:sz w:val="22"/>
          <w:szCs w:val="22"/>
        </w:rPr>
        <w:t xml:space="preserve"> raised against the vaccine seed strain </w:t>
      </w:r>
      <w:commentRangeStart w:id="709"/>
      <w:commentRangeStart w:id="710"/>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commentRangeEnd w:id="709"/>
      <w:r w:rsidR="000E77BE" w:rsidRPr="00370DE8">
        <w:rPr>
          <w:rStyle w:val="CommentReference"/>
          <w:rFonts w:asciiTheme="minorHAnsi" w:eastAsiaTheme="minorHAnsi" w:hAnsiTheme="minorHAnsi" w:cstheme="minorBidi"/>
          <w:lang w:eastAsia="en-US"/>
        </w:rPr>
        <w:commentReference w:id="709"/>
      </w:r>
      <w:commentRangeEnd w:id="710"/>
      <w:r w:rsidR="00282317" w:rsidRPr="00370DE8">
        <w:rPr>
          <w:rStyle w:val="CommentReference"/>
          <w:rFonts w:asciiTheme="minorHAnsi" w:eastAsiaTheme="minorHAnsi" w:hAnsiTheme="minorHAnsi" w:cstheme="minorBidi"/>
          <w:lang w:eastAsia="en-US"/>
        </w:rPr>
        <w:commentReference w:id="710"/>
      </w:r>
      <w:r w:rsidR="003C7751" w:rsidRPr="00370DE8">
        <w:rPr>
          <w:sz w:val="22"/>
          <w:szCs w:val="22"/>
        </w:rPr>
        <w:t xml:space="preserve">. </w:t>
      </w:r>
      <w:ins w:id="711" w:author="Coggon, Amelia Charlotte" w:date="2024-12-16T14:21:00Z" w16du:dateUtc="2024-12-16T14:21:00Z">
        <w:r w:rsidR="00370DE8">
          <w:rPr>
            <w:sz w:val="22"/>
            <w:szCs w:val="22"/>
          </w:rPr>
          <w:t xml:space="preserve">Four </w:t>
        </w:r>
      </w:ins>
      <w:ins w:id="712" w:author="Coggon, Amelia Charlotte" w:date="2024-12-16T14:25:00Z" w16du:dateUtc="2024-12-16T14:25:00Z">
        <w:r w:rsidR="00370DE8">
          <w:rPr>
            <w:sz w:val="22"/>
            <w:szCs w:val="22"/>
          </w:rPr>
          <w:t xml:space="preserve">of eight </w:t>
        </w:r>
      </w:ins>
      <w:ins w:id="713" w:author="Coggon, Amelia Charlotte" w:date="2024-12-16T14:20:00Z" w16du:dateUtc="2024-12-16T14:20:00Z">
        <w:r w:rsidR="00370DE8">
          <w:rPr>
            <w:sz w:val="22"/>
            <w:szCs w:val="22"/>
          </w:rPr>
          <w:t xml:space="preserve">H1N1 </w:t>
        </w:r>
      </w:ins>
      <w:ins w:id="714" w:author="Coggon, Amelia Charlotte" w:date="2024-12-16T14:22:00Z" w16du:dateUtc="2024-12-16T14:22:00Z">
        <w:r w:rsidR="00370DE8">
          <w:rPr>
            <w:sz w:val="22"/>
            <w:szCs w:val="22"/>
          </w:rPr>
          <w:t xml:space="preserve">and one </w:t>
        </w:r>
      </w:ins>
      <w:ins w:id="715" w:author="Coggon, Amelia Charlotte" w:date="2024-12-16T14:25:00Z" w16du:dateUtc="2024-12-16T14:25:00Z">
        <w:r w:rsidR="00370DE8">
          <w:rPr>
            <w:sz w:val="22"/>
            <w:szCs w:val="22"/>
          </w:rPr>
          <w:t xml:space="preserve">of two </w:t>
        </w:r>
      </w:ins>
      <w:ins w:id="716" w:author="Coggon, Amelia Charlotte" w:date="2024-12-16T14:22:00Z" w16du:dateUtc="2024-12-16T14:22:00Z">
        <w:r w:rsidR="00370DE8">
          <w:rPr>
            <w:sz w:val="22"/>
            <w:szCs w:val="22"/>
          </w:rPr>
          <w:t xml:space="preserve">H1N2 </w:t>
        </w:r>
      </w:ins>
      <w:ins w:id="717" w:author="Coggon, Amelia Charlotte" w:date="2024-12-16T14:20:00Z" w16du:dateUtc="2024-12-16T14:20:00Z">
        <w:r w:rsidR="00370DE8">
          <w:rPr>
            <w:sz w:val="22"/>
            <w:szCs w:val="22"/>
          </w:rPr>
          <w:t xml:space="preserve">1C.2.1 clade strains were </w:t>
        </w:r>
      </w:ins>
      <w:ins w:id="718" w:author="Coggon, Amelia Charlotte" w:date="2024-12-16T14:21:00Z" w16du:dateUtc="2024-12-16T14:21:00Z">
        <w:r w:rsidR="00370DE8">
          <w:rPr>
            <w:sz w:val="22"/>
            <w:szCs w:val="22"/>
          </w:rPr>
          <w:t xml:space="preserve">over </w:t>
        </w:r>
      </w:ins>
      <w:ins w:id="719" w:author="Coggon, Amelia Charlotte" w:date="2024-12-16T14:22:00Z" w16du:dateUtc="2024-12-16T14:22:00Z">
        <w:r w:rsidR="00370DE8">
          <w:rPr>
            <w:sz w:val="22"/>
            <w:szCs w:val="22"/>
          </w:rPr>
          <w:t>3 AU from this vaccine seed strain</w:t>
        </w:r>
      </w:ins>
      <w:ins w:id="720" w:author="Coggon, Amelia Charlotte" w:date="2024-12-16T14:23:00Z" w16du:dateUtc="2024-12-16T14:23:00Z">
        <w:r w:rsidR="00370DE8">
          <w:rPr>
            <w:sz w:val="22"/>
            <w:szCs w:val="22"/>
          </w:rPr>
          <w:t xml:space="preserve">. One H1N1 clade 1C.2.2 strain was over 3 AU from the within-clade vaccine seed strain. All </w:t>
        </w:r>
      </w:ins>
      <w:ins w:id="721" w:author="Coggon, Amelia Charlotte" w:date="2024-12-16T14:24:00Z" w16du:dateUtc="2024-12-16T14:24:00Z">
        <w:r w:rsidR="00370DE8">
          <w:rPr>
            <w:sz w:val="22"/>
            <w:szCs w:val="22"/>
          </w:rPr>
          <w:t>1C.2.4 strains were over 3AU from the vaccine seed strain</w:t>
        </w:r>
      </w:ins>
      <w:ins w:id="722" w:author="Coggon, Amelia Charlotte" w:date="2024-12-16T14:25:00Z" w16du:dateUtc="2024-12-16T14:25:00Z">
        <w:r w:rsidR="00370DE8">
          <w:rPr>
            <w:sz w:val="22"/>
            <w:szCs w:val="22"/>
          </w:rPr>
          <w:t>, up to 6 AU,</w:t>
        </w:r>
      </w:ins>
      <w:ins w:id="723" w:author="Coggon, Amelia Charlotte" w:date="2024-12-16T14:26:00Z" w16du:dateUtc="2024-12-16T14:26:00Z">
        <w:r w:rsidR="00370DE8">
          <w:rPr>
            <w:sz w:val="22"/>
            <w:szCs w:val="22"/>
          </w:rPr>
          <w:t xml:space="preserve"> </w:t>
        </w:r>
      </w:ins>
      <w:ins w:id="724" w:author="Coggon, Amelia Charlotte" w:date="2024-12-16T14:24:00Z" w16du:dateUtc="2024-12-16T14:24:00Z">
        <w:r w:rsidR="00370DE8">
          <w:rPr>
            <w:sz w:val="22"/>
            <w:szCs w:val="22"/>
          </w:rPr>
          <w:t>and the H1N2 1C.2.5 was 2.7 AU from the vaccine see strain</w:t>
        </w:r>
      </w:ins>
      <w:ins w:id="725" w:author="Coggon, Amelia Charlotte" w:date="2024-12-16T14:26:00Z" w16du:dateUtc="2024-12-16T14:26:00Z">
        <w:r w:rsidR="00370DE8">
          <w:rPr>
            <w:sz w:val="22"/>
            <w:szCs w:val="22"/>
          </w:rPr>
          <w:t xml:space="preserve"> </w:t>
        </w:r>
      </w:ins>
      <w:del w:id="726" w:author="Coggon, Amelia Charlotte" w:date="2024-12-16T14:26:00Z" w16du:dateUtc="2024-12-16T14:26:00Z">
        <w:r w:rsidR="00313C5D" w:rsidRPr="00937FB5" w:rsidDel="00370DE8">
          <w:rPr>
            <w:sz w:val="22"/>
            <w:szCs w:val="22"/>
            <w:highlight w:val="yellow"/>
            <w:rPrChange w:id="727" w:author="Coggon, Amelia Charlotte" w:date="2024-12-16T14:16:00Z" w16du:dateUtc="2024-12-16T14:16:00Z">
              <w:rPr>
                <w:sz w:val="22"/>
                <w:szCs w:val="22"/>
              </w:rPr>
            </w:rPrChange>
          </w:rPr>
          <w:delText xml:space="preserve">The </w:delText>
        </w:r>
        <w:r w:rsidR="003C7751" w:rsidRPr="00937FB5" w:rsidDel="00370DE8">
          <w:rPr>
            <w:sz w:val="22"/>
            <w:szCs w:val="22"/>
            <w:highlight w:val="yellow"/>
            <w:rPrChange w:id="728" w:author="Coggon, Amelia Charlotte" w:date="2024-12-16T14:16:00Z" w16du:dateUtc="2024-12-16T14:16:00Z">
              <w:rPr>
                <w:sz w:val="22"/>
                <w:szCs w:val="22"/>
              </w:rPr>
            </w:rPrChange>
          </w:rPr>
          <w:delText>1C.2.1</w:delText>
        </w:r>
        <w:r w:rsidR="00313C5D" w:rsidRPr="00937FB5" w:rsidDel="00370DE8">
          <w:rPr>
            <w:sz w:val="22"/>
            <w:szCs w:val="22"/>
            <w:highlight w:val="yellow"/>
            <w:rPrChange w:id="729" w:author="Coggon, Amelia Charlotte" w:date="2024-12-16T14:16:00Z" w16du:dateUtc="2024-12-16T14:16:00Z">
              <w:rPr>
                <w:sz w:val="22"/>
                <w:szCs w:val="22"/>
              </w:rPr>
            </w:rPrChange>
          </w:rPr>
          <w:delText xml:space="preserve"> clade</w:delText>
        </w:r>
        <w:r w:rsidR="003C7751" w:rsidRPr="00937FB5" w:rsidDel="00370DE8">
          <w:rPr>
            <w:sz w:val="22"/>
            <w:szCs w:val="22"/>
            <w:highlight w:val="yellow"/>
            <w:rPrChange w:id="730" w:author="Coggon, Amelia Charlotte" w:date="2024-12-16T14:16:00Z" w16du:dateUtc="2024-12-16T14:16:00Z">
              <w:rPr>
                <w:sz w:val="22"/>
                <w:szCs w:val="22"/>
              </w:rPr>
            </w:rPrChange>
          </w:rPr>
          <w:delText xml:space="preserve"> strains from Italy were 6 AU </w:delText>
        </w:r>
        <w:r w:rsidR="00313C5D" w:rsidRPr="00937FB5" w:rsidDel="00370DE8">
          <w:rPr>
            <w:sz w:val="22"/>
            <w:szCs w:val="22"/>
            <w:highlight w:val="yellow"/>
            <w:rPrChange w:id="731" w:author="Coggon, Amelia Charlotte" w:date="2024-12-16T14:16:00Z" w16du:dateUtc="2024-12-16T14:16:00Z">
              <w:rPr>
                <w:sz w:val="22"/>
                <w:szCs w:val="22"/>
              </w:rPr>
            </w:rPrChange>
          </w:rPr>
          <w:delText xml:space="preserve">from this vaccine seed strain, </w:delText>
        </w:r>
        <w:r w:rsidR="003C7751" w:rsidRPr="00937FB5" w:rsidDel="00370DE8">
          <w:rPr>
            <w:sz w:val="22"/>
            <w:szCs w:val="22"/>
            <w:highlight w:val="yellow"/>
            <w:rPrChange w:id="732" w:author="Coggon, Amelia Charlotte" w:date="2024-12-16T14:16:00Z" w16du:dateUtc="2024-12-16T14:16:00Z">
              <w:rPr>
                <w:sz w:val="22"/>
                <w:szCs w:val="22"/>
              </w:rPr>
            </w:rPrChange>
          </w:rPr>
          <w:delText>and other strains from Germany, Italy and Belgium were between 1-3 AU from the within-clade vaccine seed strain. The 1C.2.5</w:delText>
        </w:r>
        <w:r w:rsidR="00313C5D" w:rsidRPr="00937FB5" w:rsidDel="00370DE8">
          <w:rPr>
            <w:sz w:val="22"/>
            <w:szCs w:val="22"/>
            <w:highlight w:val="yellow"/>
            <w:rPrChange w:id="733" w:author="Coggon, Amelia Charlotte" w:date="2024-12-16T14:16:00Z" w16du:dateUtc="2024-12-16T14:16:00Z">
              <w:rPr>
                <w:sz w:val="22"/>
                <w:szCs w:val="22"/>
              </w:rPr>
            </w:rPrChange>
          </w:rPr>
          <w:delText xml:space="preserve"> clade</w:delText>
        </w:r>
        <w:r w:rsidR="003C7751" w:rsidRPr="00937FB5" w:rsidDel="00370DE8">
          <w:rPr>
            <w:sz w:val="22"/>
            <w:szCs w:val="22"/>
            <w:highlight w:val="yellow"/>
            <w:rPrChange w:id="734" w:author="Coggon, Amelia Charlotte" w:date="2024-12-16T14:16:00Z" w16du:dateUtc="2024-12-16T14:16:00Z">
              <w:rPr>
                <w:sz w:val="22"/>
                <w:szCs w:val="22"/>
              </w:rPr>
            </w:rPrChange>
          </w:rPr>
          <w:delText xml:space="preserve"> strain from Italy was over 3AU from the vaccine component</w:delText>
        </w:r>
        <w:r w:rsidR="00313C5D" w:rsidRPr="00937FB5" w:rsidDel="00370DE8">
          <w:rPr>
            <w:sz w:val="22"/>
            <w:szCs w:val="22"/>
            <w:highlight w:val="yellow"/>
            <w:rPrChange w:id="735" w:author="Coggon, Amelia Charlotte" w:date="2024-12-16T14:16:00Z" w16du:dateUtc="2024-12-16T14:16:00Z">
              <w:rPr>
                <w:sz w:val="22"/>
                <w:szCs w:val="22"/>
              </w:rPr>
            </w:rPrChange>
          </w:rPr>
          <w:delText xml:space="preserve"> </w:delText>
        </w:r>
        <w:r w:rsidR="003C7751" w:rsidRPr="00937FB5" w:rsidDel="00370DE8">
          <w:rPr>
            <w:sz w:val="22"/>
            <w:szCs w:val="22"/>
            <w:highlight w:val="yellow"/>
            <w:rPrChange w:id="736" w:author="Coggon, Amelia Charlotte" w:date="2024-12-16T14:16:00Z" w16du:dateUtc="2024-12-16T14:16:00Z">
              <w:rPr>
                <w:sz w:val="22"/>
                <w:szCs w:val="22"/>
              </w:rPr>
            </w:rPrChange>
          </w:rPr>
          <w:delText xml:space="preserve">and </w:delText>
        </w:r>
        <w:r w:rsidR="00313C5D" w:rsidRPr="00937FB5" w:rsidDel="00370DE8">
          <w:rPr>
            <w:sz w:val="22"/>
            <w:szCs w:val="22"/>
            <w:highlight w:val="yellow"/>
            <w:rPrChange w:id="737" w:author="Coggon, Amelia Charlotte" w:date="2024-12-16T14:16:00Z" w16du:dateUtc="2024-12-16T14:16:00Z">
              <w:rPr>
                <w:sz w:val="22"/>
                <w:szCs w:val="22"/>
              </w:rPr>
            </w:rPrChange>
          </w:rPr>
          <w:delText xml:space="preserve">the </w:delText>
        </w:r>
        <w:r w:rsidR="003C7751" w:rsidRPr="00937FB5" w:rsidDel="00370DE8">
          <w:rPr>
            <w:sz w:val="22"/>
            <w:szCs w:val="22"/>
            <w:highlight w:val="yellow"/>
            <w:rPrChange w:id="738" w:author="Coggon, Amelia Charlotte" w:date="2024-12-16T14:16:00Z" w16du:dateUtc="2024-12-16T14:16:00Z">
              <w:rPr>
                <w:sz w:val="22"/>
                <w:szCs w:val="22"/>
              </w:rPr>
            </w:rPrChange>
          </w:rPr>
          <w:delText>1C</w:delText>
        </w:r>
        <w:r w:rsidR="00313C5D" w:rsidRPr="00937FB5" w:rsidDel="00370DE8">
          <w:rPr>
            <w:sz w:val="22"/>
            <w:szCs w:val="22"/>
            <w:highlight w:val="yellow"/>
            <w:rPrChange w:id="739" w:author="Coggon, Amelia Charlotte" w:date="2024-12-16T14:16:00Z" w16du:dateUtc="2024-12-16T14:16:00Z">
              <w:rPr>
                <w:sz w:val="22"/>
                <w:szCs w:val="22"/>
              </w:rPr>
            </w:rPrChange>
          </w:rPr>
          <w:delText>.</w:delText>
        </w:r>
        <w:r w:rsidR="003C7751" w:rsidRPr="00937FB5" w:rsidDel="00370DE8">
          <w:rPr>
            <w:sz w:val="22"/>
            <w:szCs w:val="22"/>
            <w:highlight w:val="yellow"/>
            <w:rPrChange w:id="740" w:author="Coggon, Amelia Charlotte" w:date="2024-12-16T14:16:00Z" w16du:dateUtc="2024-12-16T14:16:00Z">
              <w:rPr>
                <w:sz w:val="22"/>
                <w:szCs w:val="22"/>
              </w:rPr>
            </w:rPrChange>
          </w:rPr>
          <w:delText xml:space="preserve">2.4 strains from Italy and Germany were between 3-6 AU from the vaccine component. The 1C.2.2 virus from Germany was &lt;1AU from the within-clade vaccine seed strain </w:delText>
        </w:r>
      </w:del>
      <w:r w:rsidR="003C7751" w:rsidRPr="00937FB5">
        <w:rPr>
          <w:sz w:val="22"/>
          <w:szCs w:val="22"/>
          <w:highlight w:val="yellow"/>
          <w:rPrChange w:id="741" w:author="Coggon, Amelia Charlotte" w:date="2024-12-16T14:16:00Z" w16du:dateUtc="2024-12-16T14:16:00Z">
            <w:rPr>
              <w:sz w:val="22"/>
              <w:szCs w:val="22"/>
            </w:rPr>
          </w:rPrChange>
        </w:rPr>
        <w:t>(</w:t>
      </w:r>
      <w:r w:rsidR="0058718A" w:rsidRPr="00937FB5">
        <w:rPr>
          <w:sz w:val="22"/>
          <w:szCs w:val="22"/>
          <w:highlight w:val="yellow"/>
          <w:rPrChange w:id="742" w:author="Coggon, Amelia Charlotte" w:date="2024-12-16T14:16:00Z" w16du:dateUtc="2024-12-16T14:16:00Z">
            <w:rPr>
              <w:sz w:val="22"/>
              <w:szCs w:val="22"/>
            </w:rPr>
          </w:rPrChange>
        </w:rPr>
        <w:t>Figure 6</w:t>
      </w:r>
      <w:r w:rsidR="003C7751" w:rsidRPr="00937FB5">
        <w:rPr>
          <w:sz w:val="22"/>
          <w:szCs w:val="22"/>
          <w:highlight w:val="yellow"/>
          <w:rPrChange w:id="743" w:author="Coggon, Amelia Charlotte" w:date="2024-12-16T14:16:00Z" w16du:dateUtc="2024-12-16T14:16:00Z">
            <w:rPr>
              <w:sz w:val="22"/>
              <w:szCs w:val="22"/>
            </w:rPr>
          </w:rPrChange>
        </w:rPr>
        <w:t>C).</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commentRangeStart w:id="744"/>
      <w:commentRangeStart w:id="745"/>
      <w:r w:rsidRPr="00B245E7">
        <w:rPr>
          <w:b/>
          <w:bCs/>
          <w:sz w:val="22"/>
          <w:szCs w:val="22"/>
        </w:rPr>
        <w:t>Human serology</w:t>
      </w:r>
      <w:commentRangeEnd w:id="744"/>
      <w:r w:rsidR="001D7C66" w:rsidRPr="00B245E7">
        <w:rPr>
          <w:rStyle w:val="CommentReference"/>
          <w:sz w:val="22"/>
          <w:szCs w:val="22"/>
        </w:rPr>
        <w:commentReference w:id="744"/>
      </w:r>
      <w:commentRangeEnd w:id="745"/>
      <w:r w:rsidR="00AB5F45" w:rsidRPr="00B245E7">
        <w:rPr>
          <w:rStyle w:val="CommentReference"/>
          <w:rFonts w:eastAsiaTheme="minorHAnsi"/>
          <w:sz w:val="22"/>
          <w:szCs w:val="22"/>
          <w:lang w:eastAsia="en-US"/>
        </w:rPr>
        <w:commentReference w:id="745"/>
      </w:r>
    </w:p>
    <w:p w14:paraId="5F7083BF" w14:textId="399034DF"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 xml:space="preserve">to swine strains and </w:t>
      </w:r>
      <w:r w:rsidR="00FD26E2" w:rsidRPr="00B245E7">
        <w:rPr>
          <w:sz w:val="22"/>
          <w:szCs w:val="22"/>
        </w:rPr>
        <w:t xml:space="preserve">to </w:t>
      </w:r>
      <w:r w:rsidR="001A4154" w:rsidRPr="00B245E7">
        <w:rPr>
          <w:sz w:val="22"/>
          <w:szCs w:val="22"/>
        </w:rPr>
        <w:t>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5C3BF71" w14:textId="026C5935" w:rsidR="005F4CB6" w:rsidRPr="00B245E7"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the human representative for the </w:t>
      </w:r>
      <w:r w:rsidR="00DD7945" w:rsidRPr="00B245E7">
        <w:rPr>
          <w:sz w:val="22"/>
          <w:szCs w:val="22"/>
        </w:rPr>
        <w:t>H1 swine virus analyses</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For the human seasonal vaccine strain and a contemporary 1A.3.3.2 swine strain (A/swine/Germany/R2279/2016)</w:t>
      </w:r>
      <w:r w:rsidR="00BE78D9" w:rsidRPr="00B245E7">
        <w:rPr>
          <w:sz w:val="22"/>
          <w:szCs w:val="22"/>
        </w:rPr>
        <w:t>,</w:t>
      </w:r>
      <w:r w:rsidR="00652821" w:rsidRPr="00B245E7">
        <w:rPr>
          <w:sz w:val="22"/>
          <w:szCs w:val="22"/>
        </w:rPr>
        <w:t xml:space="preserve"> which was still antigenically </w:t>
      </w:r>
      <w:proofErr w:type="gramStart"/>
      <w:r w:rsidR="00652821" w:rsidRPr="00B245E7">
        <w:rPr>
          <w:sz w:val="22"/>
          <w:szCs w:val="22"/>
        </w:rPr>
        <w:t>similar to</w:t>
      </w:r>
      <w:proofErr w:type="gramEnd"/>
      <w:r w:rsidR="00652821" w:rsidRPr="00B245E7">
        <w:rPr>
          <w:sz w:val="22"/>
          <w:szCs w:val="22"/>
        </w:rPr>
        <w:t xml:space="preserve"> the putative introduction strain from humans</w:t>
      </w:r>
      <w:r w:rsidR="00C93411" w:rsidRPr="00B245E7">
        <w:rPr>
          <w:sz w:val="22"/>
          <w:szCs w:val="22"/>
        </w:rPr>
        <w:t>,</w:t>
      </w:r>
      <w:r w:rsidR="00652821" w:rsidRPr="00B245E7">
        <w:rPr>
          <w:sz w:val="22"/>
          <w:szCs w:val="22"/>
        </w:rPr>
        <w:t xml:space="preserve"> we s</w:t>
      </w:r>
      <w:r w:rsidR="00713D1F" w:rsidRPr="00B245E7">
        <w:rPr>
          <w:sz w:val="22"/>
          <w:szCs w:val="22"/>
        </w:rPr>
        <w:t>aw</w:t>
      </w:r>
      <w:r w:rsidR="00652821" w:rsidRPr="00B245E7">
        <w:rPr>
          <w:sz w:val="22"/>
          <w:szCs w:val="22"/>
        </w:rPr>
        <w:t xml:space="preserve"> that the majority of the cohort had titres &gt; 1:40 and indeed a median response of 4 GMT or 1:160. </w:t>
      </w:r>
      <w:r w:rsidR="00AB5F45" w:rsidRPr="00B245E7">
        <w:rPr>
          <w:sz w:val="22"/>
          <w:szCs w:val="22"/>
        </w:rPr>
        <w:t xml:space="preserve">The </w:t>
      </w:r>
      <w:r w:rsidR="00652821" w:rsidRPr="00B245E7">
        <w:rPr>
          <w:sz w:val="22"/>
          <w:szCs w:val="22"/>
        </w:rPr>
        <w:t xml:space="preserve">A/swine/Republic of Ireland/AR6853/2016 </w:t>
      </w:r>
      <w:r w:rsidR="00AB5F45" w:rsidRPr="00B245E7">
        <w:rPr>
          <w:sz w:val="22"/>
          <w:szCs w:val="22"/>
        </w:rPr>
        <w:t xml:space="preserve">(1A.3.3.2) </w:t>
      </w:r>
      <w:r w:rsidR="00652821" w:rsidRPr="00B245E7">
        <w:rPr>
          <w:sz w:val="22"/>
          <w:szCs w:val="22"/>
        </w:rPr>
        <w:t xml:space="preserve">– another strain antigenically </w:t>
      </w:r>
      <w:proofErr w:type="gramStart"/>
      <w:r w:rsidR="00652821" w:rsidRPr="00B245E7">
        <w:rPr>
          <w:sz w:val="22"/>
          <w:szCs w:val="22"/>
        </w:rPr>
        <w:t>similar to</w:t>
      </w:r>
      <w:proofErr w:type="gramEnd"/>
      <w:r w:rsidR="00652821" w:rsidRPr="00B245E7">
        <w:rPr>
          <w:sz w:val="22"/>
          <w:szCs w:val="22"/>
        </w:rPr>
        <w:t xml:space="preserve"> the putative strain from humans also showed a distribution of titres in the cohort which was generally higher than the 1:40 threshold, but with a median value</w:t>
      </w:r>
      <w:r w:rsidR="002B08CC" w:rsidRPr="00B245E7">
        <w:rPr>
          <w:sz w:val="22"/>
          <w:szCs w:val="22"/>
        </w:rPr>
        <w:t xml:space="preserve"> below 4</w:t>
      </w:r>
      <w:r w:rsidR="00DE59A9" w:rsidRPr="00B245E7">
        <w:rPr>
          <w:sz w:val="22"/>
          <w:szCs w:val="22"/>
        </w:rPr>
        <w:t xml:space="preserve"> </w:t>
      </w:r>
      <w:r w:rsidR="002B08CC" w:rsidRPr="00B245E7">
        <w:rPr>
          <w:sz w:val="22"/>
          <w:szCs w:val="22"/>
        </w:rPr>
        <w:t>GMT</w:t>
      </w:r>
      <w:r w:rsidR="00652821" w:rsidRPr="00B245E7">
        <w:rPr>
          <w:sz w:val="22"/>
          <w:szCs w:val="22"/>
        </w:rPr>
        <w:t xml:space="preserve">. </w:t>
      </w:r>
      <w:r w:rsidR="00AB5F45" w:rsidRPr="00B245E7">
        <w:rPr>
          <w:sz w:val="22"/>
          <w:szCs w:val="22"/>
        </w:rPr>
        <w:t>Two additional swine 1A.3.3.2 strains,</w:t>
      </w:r>
      <w:r w:rsidR="00BE6D92" w:rsidRPr="00B245E7">
        <w:rPr>
          <w:sz w:val="22"/>
          <w:szCs w:val="22"/>
        </w:rPr>
        <w:t xml:space="preserve"> A/swine/Denmark/SIR1570/2017</w:t>
      </w:r>
      <w:r w:rsidR="00D3763D" w:rsidRPr="00B245E7">
        <w:rPr>
          <w:sz w:val="22"/>
          <w:szCs w:val="22"/>
        </w:rPr>
        <w:t xml:space="preserve"> and A/swine/Italy/241572</w:t>
      </w:r>
      <w:ins w:id="746" w:author="CHIAPPONI CHIARA" w:date="2024-11-26T20:45:00Z">
        <w:r w:rsidR="009D4C7E">
          <w:rPr>
            <w:sz w:val="22"/>
            <w:szCs w:val="22"/>
          </w:rPr>
          <w:t>/2020</w:t>
        </w:r>
      </w:ins>
      <w:r w:rsidR="00AB5F45" w:rsidRPr="00B245E7">
        <w:rPr>
          <w:sz w:val="22"/>
          <w:szCs w:val="22"/>
        </w:rPr>
        <w:t>,</w:t>
      </w:r>
      <w:r w:rsidR="00BE6D92" w:rsidRPr="00B245E7">
        <w:rPr>
          <w:sz w:val="22"/>
          <w:szCs w:val="22"/>
        </w:rPr>
        <w:t xml:space="preserve"> showed an even higher distribution of titres with all over 1:40 and a median of 5 GMT</w:t>
      </w:r>
      <w:r w:rsidR="00D3763D" w:rsidRPr="00B245E7">
        <w:rPr>
          <w:sz w:val="22"/>
          <w:szCs w:val="22"/>
        </w:rPr>
        <w:t xml:space="preserve"> for both strains.</w:t>
      </w:r>
      <w:r w:rsidR="00BE6D92" w:rsidRPr="00B245E7">
        <w:rPr>
          <w:sz w:val="22"/>
          <w:szCs w:val="22"/>
        </w:rPr>
        <w:t xml:space="preserve"> However</w:t>
      </w:r>
      <w:r w:rsidR="00846CCD" w:rsidRPr="00B245E7">
        <w:rPr>
          <w:sz w:val="22"/>
          <w:szCs w:val="22"/>
        </w:rPr>
        <w:t>,</w:t>
      </w:r>
      <w:r w:rsidR="00BE6D92" w:rsidRPr="00B245E7">
        <w:rPr>
          <w:sz w:val="22"/>
          <w:szCs w:val="22"/>
        </w:rPr>
        <w:t xml:space="preserve"> A/swine/Germany/BAK36/2017 was poorly recognised by the majority of the cohort antisera, the </w:t>
      </w:r>
      <w:r w:rsidR="00BE6D92" w:rsidRPr="00B245E7">
        <w:rPr>
          <w:sz w:val="22"/>
          <w:szCs w:val="22"/>
        </w:rPr>
        <w:lastRenderedPageBreak/>
        <w:t>median was below 1:40 and some antisera showed no cross-reactivity.</w:t>
      </w:r>
      <w:del w:id="747" w:author="Coggon, Amelia Charlotte" w:date="2024-12-14T15:57:00Z" w16du:dateUtc="2024-12-14T14:57:00Z">
        <w:r w:rsidR="00BE6D92" w:rsidRPr="00B245E7" w:rsidDel="00DF1E01">
          <w:rPr>
            <w:sz w:val="22"/>
            <w:szCs w:val="22"/>
          </w:rPr>
          <w:delText xml:space="preserve"> </w:delText>
        </w:r>
        <w:r w:rsidR="004C1B5E" w:rsidRPr="00B245E7" w:rsidDel="00DF1E01">
          <w:rPr>
            <w:sz w:val="22"/>
            <w:szCs w:val="22"/>
          </w:rPr>
          <w:delText xml:space="preserve"> </w:delText>
        </w:r>
      </w:del>
      <w:ins w:id="748" w:author="Coggon, Amelia Charlotte" w:date="2024-12-14T15:57:00Z" w16du:dateUtc="2024-12-14T14:57:00Z">
        <w:r w:rsidR="00DF1E01">
          <w:rPr>
            <w:sz w:val="22"/>
            <w:szCs w:val="22"/>
          </w:rPr>
          <w:t xml:space="preserve"> </w:t>
        </w:r>
      </w:ins>
      <w:r w:rsidR="004C1B5E" w:rsidRPr="00B245E7">
        <w:rPr>
          <w:sz w:val="22"/>
          <w:szCs w:val="22"/>
        </w:rPr>
        <w:t xml:space="preserve">When we measured the antigenic distance from the A/Brisbane/02/2018 ferret antiserum to the tested </w:t>
      </w:r>
      <w:r w:rsidR="006A59CE" w:rsidRPr="00B245E7">
        <w:rPr>
          <w:sz w:val="22"/>
          <w:szCs w:val="22"/>
        </w:rPr>
        <w:t xml:space="preserve">swine </w:t>
      </w:r>
      <w:r w:rsidR="004C1B5E" w:rsidRPr="00B245E7">
        <w:rPr>
          <w:sz w:val="22"/>
          <w:szCs w:val="22"/>
        </w:rPr>
        <w:t xml:space="preserve">strains we found that </w:t>
      </w:r>
      <w:r w:rsidR="0064409D" w:rsidRPr="00B245E7">
        <w:rPr>
          <w:sz w:val="22"/>
          <w:szCs w:val="22"/>
        </w:rPr>
        <w:t>three were ~4 AU away</w:t>
      </w:r>
      <w:r w:rsidR="006A59CE" w:rsidRPr="00B245E7">
        <w:rPr>
          <w:sz w:val="22"/>
          <w:szCs w:val="22"/>
        </w:rPr>
        <w:t>,</w:t>
      </w:r>
      <w:r w:rsidR="0064409D" w:rsidRPr="00B245E7">
        <w:rPr>
          <w:sz w:val="22"/>
          <w:szCs w:val="22"/>
        </w:rPr>
        <w:t xml:space="preserve"> </w:t>
      </w:r>
      <w:r w:rsidR="00EA713C" w:rsidRPr="00B245E7">
        <w:rPr>
          <w:sz w:val="22"/>
          <w:szCs w:val="22"/>
        </w:rPr>
        <w:t xml:space="preserve">and the </w:t>
      </w:r>
      <w:r w:rsidR="0064409D" w:rsidRPr="00B245E7">
        <w:rPr>
          <w:sz w:val="22"/>
          <w:szCs w:val="22"/>
        </w:rPr>
        <w:t>A/swine/Germany/BAK36/2017 was 6 AU away from the antiserum</w:t>
      </w:r>
      <w:r w:rsidR="0089197C" w:rsidRPr="00B245E7">
        <w:rPr>
          <w:sz w:val="22"/>
          <w:szCs w:val="22"/>
        </w:rPr>
        <w:t>. This</w:t>
      </w:r>
      <w:r w:rsidR="0064409D" w:rsidRPr="00B245E7">
        <w:rPr>
          <w:sz w:val="22"/>
          <w:szCs w:val="22"/>
        </w:rPr>
        <w:t xml:space="preserve"> suggest</w:t>
      </w:r>
      <w:r w:rsidR="0089197C" w:rsidRPr="00B245E7">
        <w:rPr>
          <w:sz w:val="22"/>
          <w:szCs w:val="22"/>
        </w:rPr>
        <w:t>s</w:t>
      </w:r>
      <w:r w:rsidR="0064409D" w:rsidRPr="00B245E7">
        <w:rPr>
          <w:sz w:val="22"/>
          <w:szCs w:val="22"/>
        </w:rPr>
        <w:t xml:space="preserve"> that viruses that have drifted &gt;4 AU from any seasonal or </w:t>
      </w:r>
      <w:r w:rsidR="0089197C" w:rsidRPr="00B245E7">
        <w:rPr>
          <w:sz w:val="22"/>
          <w:szCs w:val="22"/>
        </w:rPr>
        <w:t>pre-</w:t>
      </w:r>
      <w:r w:rsidR="0064409D" w:rsidRPr="00B245E7">
        <w:rPr>
          <w:sz w:val="22"/>
          <w:szCs w:val="22"/>
        </w:rPr>
        <w:t xml:space="preserve">pandemic preparedness vaccine </w:t>
      </w:r>
      <w:r w:rsidR="0089197C" w:rsidRPr="00B245E7">
        <w:rPr>
          <w:sz w:val="22"/>
          <w:szCs w:val="22"/>
        </w:rPr>
        <w:t xml:space="preserve">may </w:t>
      </w:r>
      <w:r w:rsidR="00CA376B" w:rsidRPr="00B245E7">
        <w:rPr>
          <w:sz w:val="22"/>
          <w:szCs w:val="22"/>
        </w:rPr>
        <w:t xml:space="preserve">present a higher </w:t>
      </w:r>
      <w:r w:rsidR="0064409D" w:rsidRPr="00B245E7">
        <w:rPr>
          <w:sz w:val="22"/>
          <w:szCs w:val="22"/>
        </w:rPr>
        <w:t>risk</w:t>
      </w:r>
      <w:r w:rsidR="00CA376B" w:rsidRPr="00B245E7">
        <w:rPr>
          <w:sz w:val="22"/>
          <w:szCs w:val="22"/>
        </w:rPr>
        <w:t xml:space="preserve"> of incursion relative to population immunity</w:t>
      </w:r>
      <w:r w:rsidR="0064409D" w:rsidRPr="00B245E7">
        <w:rPr>
          <w:sz w:val="22"/>
          <w:szCs w:val="22"/>
        </w:rPr>
        <w:t>.</w:t>
      </w:r>
      <w:r w:rsidR="0089197C" w:rsidRPr="00B245E7">
        <w:rPr>
          <w:sz w:val="22"/>
          <w:szCs w:val="22"/>
        </w:rPr>
        <w:t xml:space="preserve"> Given the demonstrated antigenic heterogeneity of circulating European swine 1A viruses, this should warrant </w:t>
      </w:r>
      <w:r w:rsidR="001D7C66" w:rsidRPr="00B245E7">
        <w:rPr>
          <w:sz w:val="22"/>
          <w:szCs w:val="22"/>
        </w:rPr>
        <w:t xml:space="preserve">close </w:t>
      </w:r>
      <w:r w:rsidR="006E7896" w:rsidRPr="00B245E7">
        <w:rPr>
          <w:sz w:val="22"/>
          <w:szCs w:val="22"/>
        </w:rPr>
        <w:t>monitoring</w:t>
      </w:r>
      <w:r w:rsidR="0089197C" w:rsidRPr="00B245E7">
        <w:rPr>
          <w:sz w:val="22"/>
          <w:szCs w:val="22"/>
        </w:rPr>
        <w:t xml:space="preserve">. </w:t>
      </w:r>
    </w:p>
    <w:p w14:paraId="17D71F65" w14:textId="77777777" w:rsidR="00CA7E77" w:rsidRPr="00B245E7" w:rsidRDefault="00CA7E77" w:rsidP="00B245E7">
      <w:pPr>
        <w:spacing w:line="360" w:lineRule="auto"/>
        <w:rPr>
          <w:sz w:val="22"/>
          <w:szCs w:val="22"/>
        </w:rPr>
      </w:pPr>
    </w:p>
    <w:p w14:paraId="66D6A39F" w14:textId="1AD99A57" w:rsidR="008447AA" w:rsidRPr="00B245E7" w:rsidRDefault="004F4CA0" w:rsidP="00B245E7">
      <w:pPr>
        <w:spacing w:line="360" w:lineRule="auto"/>
        <w:rPr>
          <w:sz w:val="22"/>
          <w:szCs w:val="22"/>
        </w:rPr>
      </w:pPr>
      <w:r w:rsidRPr="00B245E7">
        <w:rPr>
          <w:sz w:val="22"/>
          <w:szCs w:val="22"/>
        </w:rPr>
        <w:t xml:space="preserve">For the human cohort immunity assessment </w:t>
      </w:r>
      <w:r w:rsidR="00CE48BA" w:rsidRPr="00B245E7">
        <w:rPr>
          <w:sz w:val="22"/>
          <w:szCs w:val="22"/>
        </w:rPr>
        <w:t>of</w:t>
      </w:r>
      <w:r w:rsidRPr="00B245E7">
        <w:rPr>
          <w:sz w:val="22"/>
          <w:szCs w:val="22"/>
        </w:rPr>
        <w:t xml:space="preserve"> the human seasonal 1B</w:t>
      </w:r>
      <w:r w:rsidR="00506619" w:rsidRPr="00B245E7">
        <w:rPr>
          <w:sz w:val="22"/>
          <w:szCs w:val="22"/>
        </w:rPr>
        <w:t xml:space="preserve"> </w:t>
      </w:r>
      <w:r w:rsidRPr="00B245E7">
        <w:rPr>
          <w:sz w:val="22"/>
          <w:szCs w:val="22"/>
        </w:rPr>
        <w:t xml:space="preserve">lineage, we selected two </w:t>
      </w:r>
      <w:r w:rsidR="00C93CE9" w:rsidRPr="00B245E7">
        <w:rPr>
          <w:sz w:val="22"/>
          <w:szCs w:val="22"/>
        </w:rPr>
        <w:t>vaccine strains</w:t>
      </w:r>
      <w:r w:rsidRPr="00B245E7">
        <w:rPr>
          <w:sz w:val="22"/>
          <w:szCs w:val="22"/>
        </w:rPr>
        <w:t>:</w:t>
      </w:r>
      <w:r w:rsidR="00C93CE9" w:rsidRPr="00B245E7">
        <w:rPr>
          <w:sz w:val="22"/>
          <w:szCs w:val="22"/>
        </w:rPr>
        <w:t xml:space="preserve"> </w:t>
      </w:r>
      <w:r w:rsidR="00A703FA" w:rsidRPr="00B245E7">
        <w:rPr>
          <w:sz w:val="22"/>
          <w:szCs w:val="22"/>
        </w:rPr>
        <w:t>A/Brazil/1/1978</w:t>
      </w:r>
      <w:r w:rsidR="002D19EA" w:rsidRPr="00B245E7">
        <w:rPr>
          <w:sz w:val="22"/>
          <w:szCs w:val="22"/>
        </w:rPr>
        <w:t xml:space="preserve"> – </w:t>
      </w:r>
      <w:r w:rsidRPr="00B245E7">
        <w:rPr>
          <w:sz w:val="22"/>
          <w:szCs w:val="22"/>
        </w:rPr>
        <w:t>a human seasonal strain and closest</w:t>
      </w:r>
      <w:r w:rsidR="002D19EA" w:rsidRPr="00B245E7">
        <w:rPr>
          <w:sz w:val="22"/>
          <w:szCs w:val="22"/>
        </w:rPr>
        <w:t xml:space="preserve"> ancestor to the putative introduction </w:t>
      </w:r>
      <w:r w:rsidR="0089197C" w:rsidRPr="00B245E7">
        <w:rPr>
          <w:sz w:val="22"/>
          <w:szCs w:val="22"/>
        </w:rPr>
        <w:t xml:space="preserve">into swine </w:t>
      </w:r>
      <w:r w:rsidR="00A703FA" w:rsidRPr="00B245E7">
        <w:rPr>
          <w:sz w:val="22"/>
          <w:szCs w:val="22"/>
        </w:rPr>
        <w:t>and</w:t>
      </w:r>
      <w:r w:rsidR="0089258A" w:rsidRPr="00B245E7">
        <w:rPr>
          <w:sz w:val="22"/>
          <w:szCs w:val="22"/>
        </w:rPr>
        <w:t xml:space="preserve"> </w:t>
      </w:r>
      <w:r w:rsidR="00A703FA" w:rsidRPr="00B245E7">
        <w:rPr>
          <w:sz w:val="22"/>
          <w:szCs w:val="22"/>
        </w:rPr>
        <w:t>A/Michigan/383/2018</w:t>
      </w:r>
      <w:r w:rsidR="004D38A1" w:rsidRPr="00B245E7">
        <w:rPr>
          <w:sz w:val="22"/>
          <w:szCs w:val="22"/>
        </w:rPr>
        <w:t xml:space="preserve"> (1B.2.1)</w:t>
      </w:r>
      <w:r w:rsidR="002D19EA" w:rsidRPr="00B245E7">
        <w:rPr>
          <w:sz w:val="22"/>
          <w:szCs w:val="22"/>
        </w:rPr>
        <w:t xml:space="preserve"> –</w:t>
      </w:r>
      <w:r w:rsidR="0010419D" w:rsidRPr="00B245E7">
        <w:rPr>
          <w:sz w:val="22"/>
          <w:szCs w:val="22"/>
        </w:rPr>
        <w:t xml:space="preserve"> </w:t>
      </w:r>
      <w:r w:rsidR="002D19EA" w:rsidRPr="00B245E7">
        <w:rPr>
          <w:sz w:val="22"/>
          <w:szCs w:val="22"/>
        </w:rPr>
        <w:t xml:space="preserve">a </w:t>
      </w:r>
      <w:r w:rsidRPr="00B245E7">
        <w:rPr>
          <w:sz w:val="22"/>
          <w:szCs w:val="22"/>
        </w:rPr>
        <w:t>1B</w:t>
      </w:r>
      <w:r w:rsidR="0010419D" w:rsidRPr="00B245E7">
        <w:rPr>
          <w:sz w:val="22"/>
          <w:szCs w:val="22"/>
        </w:rPr>
        <w:t xml:space="preserve"> </w:t>
      </w:r>
      <w:r w:rsidR="002D19EA" w:rsidRPr="00B245E7">
        <w:rPr>
          <w:sz w:val="22"/>
          <w:szCs w:val="22"/>
        </w:rPr>
        <w:t>lineage CVV</w:t>
      </w:r>
      <w:r w:rsidR="00CE48BA" w:rsidRPr="00B245E7">
        <w:rPr>
          <w:sz w:val="22"/>
          <w:szCs w:val="22"/>
        </w:rPr>
        <w:t>,</w:t>
      </w:r>
      <w:r w:rsidR="00A703FA" w:rsidRPr="00B245E7">
        <w:rPr>
          <w:sz w:val="22"/>
          <w:szCs w:val="22"/>
        </w:rPr>
        <w:t xml:space="preserve"> </w:t>
      </w:r>
      <w:r w:rsidRPr="00B245E7">
        <w:rPr>
          <w:sz w:val="22"/>
          <w:szCs w:val="22"/>
        </w:rPr>
        <w:t>as references</w:t>
      </w:r>
      <w:r w:rsidR="00CE48BA" w:rsidRPr="00B245E7">
        <w:rPr>
          <w:sz w:val="22"/>
          <w:szCs w:val="22"/>
        </w:rPr>
        <w:t>,</w:t>
      </w:r>
      <w:r w:rsidRPr="00B245E7">
        <w:rPr>
          <w:sz w:val="22"/>
          <w:szCs w:val="22"/>
        </w:rPr>
        <w:t xml:space="preserve"> together with contemporary</w:t>
      </w:r>
      <w:r w:rsidR="0089258A" w:rsidRPr="00B245E7">
        <w:rPr>
          <w:sz w:val="22"/>
          <w:szCs w:val="22"/>
        </w:rPr>
        <w:t xml:space="preserve"> </w:t>
      </w:r>
      <w:r w:rsidR="002D19EA" w:rsidRPr="00B245E7">
        <w:rPr>
          <w:sz w:val="22"/>
          <w:szCs w:val="22"/>
        </w:rPr>
        <w:t xml:space="preserve">European </w:t>
      </w:r>
      <w:r w:rsidR="0089258A" w:rsidRPr="00B245E7">
        <w:rPr>
          <w:sz w:val="22"/>
          <w:szCs w:val="22"/>
        </w:rPr>
        <w:t xml:space="preserve">1B </w:t>
      </w:r>
      <w:r w:rsidR="005F4CB6" w:rsidRPr="00B245E7">
        <w:rPr>
          <w:sz w:val="22"/>
          <w:szCs w:val="22"/>
        </w:rPr>
        <w:t>viruses</w:t>
      </w:r>
      <w:r w:rsidR="002D19EA" w:rsidRPr="00B245E7">
        <w:rPr>
          <w:sz w:val="22"/>
          <w:szCs w:val="22"/>
        </w:rPr>
        <w:t xml:space="preserve"> from pigs</w:t>
      </w:r>
      <w:r w:rsidR="0089258A" w:rsidRPr="00B245E7">
        <w:rPr>
          <w:sz w:val="22"/>
          <w:szCs w:val="22"/>
        </w:rPr>
        <w:t>.</w:t>
      </w:r>
      <w:r w:rsidR="00EA44F4" w:rsidRPr="00B245E7">
        <w:rPr>
          <w:sz w:val="22"/>
          <w:szCs w:val="22"/>
        </w:rPr>
        <w:t xml:space="preserve"> </w:t>
      </w:r>
      <w:r w:rsidR="00CE48BA" w:rsidRPr="00B245E7">
        <w:rPr>
          <w:sz w:val="22"/>
          <w:szCs w:val="22"/>
        </w:rPr>
        <w:t xml:space="preserve">The distribution of </w:t>
      </w:r>
      <w:r w:rsidR="008B7B3F" w:rsidRPr="00B245E7">
        <w:rPr>
          <w:sz w:val="22"/>
          <w:szCs w:val="22"/>
        </w:rPr>
        <w:t>titres</w:t>
      </w:r>
      <w:r w:rsidR="0010419D" w:rsidRPr="00B245E7">
        <w:rPr>
          <w:sz w:val="22"/>
          <w:szCs w:val="22"/>
        </w:rPr>
        <w:t xml:space="preserve"> </w:t>
      </w:r>
      <w:r w:rsidR="00CE48BA" w:rsidRPr="00B245E7">
        <w:rPr>
          <w:sz w:val="22"/>
          <w:szCs w:val="22"/>
        </w:rPr>
        <w:t>against A/Brazil/1/1978 were spread widely, with a median of 2</w:t>
      </w:r>
      <w:r w:rsidR="00FE76AA" w:rsidRPr="00B245E7">
        <w:rPr>
          <w:sz w:val="22"/>
          <w:szCs w:val="22"/>
        </w:rPr>
        <w:t xml:space="preserve"> </w:t>
      </w:r>
      <w:r w:rsidR="00CE48BA" w:rsidRPr="00B245E7">
        <w:rPr>
          <w:sz w:val="22"/>
          <w:szCs w:val="22"/>
        </w:rPr>
        <w:t xml:space="preserve">GMT, but with some individuals showing no cross-reactivity and others high cross-reactivity. This distribution likely relates to previous influenza exposure or vaccination with pre-2009 human seasonal viruses and low reactors likely represent younger individuals who might be at risk of infection. We included A/Michigan/383/2018 as a reference as it </w:t>
      </w:r>
      <w:r w:rsidR="00A36C5B" w:rsidRPr="00B245E7">
        <w:rPr>
          <w:sz w:val="22"/>
          <w:szCs w:val="22"/>
        </w:rPr>
        <w:t xml:space="preserve">was the only </w:t>
      </w:r>
      <w:r w:rsidR="00C24E52" w:rsidRPr="00B245E7">
        <w:rPr>
          <w:sz w:val="22"/>
          <w:szCs w:val="22"/>
        </w:rPr>
        <w:t xml:space="preserve">available </w:t>
      </w:r>
      <w:commentRangeStart w:id="749"/>
      <w:del w:id="750" w:author="Coggon, Amelia Charlotte" w:date="2024-12-09T15:48:00Z" w16du:dateUtc="2024-12-09T14:48:00Z">
        <w:r w:rsidR="00C24E52" w:rsidRPr="00B245E7" w:rsidDel="00E51044">
          <w:rPr>
            <w:sz w:val="22"/>
            <w:szCs w:val="22"/>
          </w:rPr>
          <w:delText>candidate</w:delText>
        </w:r>
        <w:r w:rsidR="00CE48BA" w:rsidRPr="00B245E7" w:rsidDel="00E51044">
          <w:rPr>
            <w:sz w:val="22"/>
            <w:szCs w:val="22"/>
          </w:rPr>
          <w:delText xml:space="preserve"> vaccine virus</w:delText>
        </w:r>
      </w:del>
      <w:ins w:id="751" w:author="Coggon, Amelia Charlotte" w:date="2024-12-09T15:48:00Z" w16du:dateUtc="2024-12-09T14:48:00Z">
        <w:r w:rsidR="00E51044">
          <w:rPr>
            <w:sz w:val="22"/>
            <w:szCs w:val="22"/>
          </w:rPr>
          <w:t>CVV</w:t>
        </w:r>
      </w:ins>
      <w:r w:rsidR="00CE48BA" w:rsidRPr="00B245E7">
        <w:rPr>
          <w:sz w:val="22"/>
          <w:szCs w:val="22"/>
        </w:rPr>
        <w:t xml:space="preserve"> </w:t>
      </w:r>
      <w:commentRangeEnd w:id="749"/>
      <w:r w:rsidR="0062258C">
        <w:rPr>
          <w:rStyle w:val="CommentReference"/>
          <w:rFonts w:asciiTheme="minorHAnsi" w:eastAsiaTheme="minorHAnsi" w:hAnsiTheme="minorHAnsi" w:cstheme="minorBidi"/>
          <w:lang w:eastAsia="en-US"/>
        </w:rPr>
        <w:commentReference w:id="749"/>
      </w:r>
      <w:r w:rsidR="00A36C5B" w:rsidRPr="00B245E7">
        <w:rPr>
          <w:sz w:val="22"/>
          <w:szCs w:val="22"/>
        </w:rPr>
        <w:t xml:space="preserve">proposed from this </w:t>
      </w:r>
      <w:r w:rsidR="00C24E52" w:rsidRPr="00B245E7">
        <w:rPr>
          <w:sz w:val="22"/>
          <w:szCs w:val="22"/>
        </w:rPr>
        <w:t>lineage</w:t>
      </w:r>
      <w:r w:rsidR="00A36C5B" w:rsidRPr="00B245E7">
        <w:rPr>
          <w:sz w:val="22"/>
          <w:szCs w:val="22"/>
        </w:rPr>
        <w:t xml:space="preserve">. </w:t>
      </w:r>
      <w:r w:rsidR="00EA44F4" w:rsidRPr="00B245E7">
        <w:rPr>
          <w:sz w:val="22"/>
          <w:szCs w:val="22"/>
        </w:rPr>
        <w:t>All i</w:t>
      </w:r>
      <w:r w:rsidR="0089258A" w:rsidRPr="00B245E7">
        <w:rPr>
          <w:sz w:val="22"/>
          <w:szCs w:val="22"/>
        </w:rPr>
        <w:t>ndividuals</w:t>
      </w:r>
      <w:r w:rsidR="00CE48BA" w:rsidRPr="00B245E7">
        <w:rPr>
          <w:sz w:val="22"/>
          <w:szCs w:val="22"/>
        </w:rPr>
        <w:t xml:space="preserve"> had titres above 2 GMT (range </w:t>
      </w:r>
      <w:r w:rsidR="008639CB" w:rsidRPr="00B245E7">
        <w:rPr>
          <w:sz w:val="22"/>
          <w:szCs w:val="22"/>
        </w:rPr>
        <w:t>1</w:t>
      </w:r>
      <w:r w:rsidR="00CE48BA" w:rsidRPr="00B245E7">
        <w:rPr>
          <w:sz w:val="22"/>
          <w:szCs w:val="22"/>
        </w:rPr>
        <w:t xml:space="preserve">-8 GMT) </w:t>
      </w:r>
      <w:r w:rsidR="0089258A" w:rsidRPr="00B245E7">
        <w:rPr>
          <w:sz w:val="22"/>
          <w:szCs w:val="22"/>
        </w:rPr>
        <w:t>against A/Michigan/383/2018</w:t>
      </w:r>
      <w:r w:rsidR="00E44304" w:rsidRPr="00B245E7">
        <w:rPr>
          <w:sz w:val="22"/>
          <w:szCs w:val="22"/>
        </w:rPr>
        <w:t xml:space="preserve">, </w:t>
      </w:r>
      <w:r w:rsidR="002804AE" w:rsidRPr="00B245E7">
        <w:rPr>
          <w:sz w:val="22"/>
          <w:szCs w:val="22"/>
        </w:rPr>
        <w:t>A/swine/Italy/202244/</w:t>
      </w:r>
      <w:commentRangeStart w:id="752"/>
      <w:r w:rsidR="002804AE" w:rsidRPr="00B245E7">
        <w:rPr>
          <w:sz w:val="22"/>
          <w:szCs w:val="22"/>
        </w:rPr>
        <w:t>2019</w:t>
      </w:r>
      <w:commentRangeEnd w:id="752"/>
      <w:r w:rsidR="00BB45AB">
        <w:rPr>
          <w:rStyle w:val="CommentReference"/>
          <w:rFonts w:asciiTheme="minorHAnsi" w:eastAsiaTheme="minorHAnsi" w:hAnsiTheme="minorHAnsi" w:cstheme="minorBidi"/>
          <w:lang w:eastAsia="en-US"/>
        </w:rPr>
        <w:commentReference w:id="752"/>
      </w:r>
      <w:r w:rsidR="00E44304" w:rsidRPr="00B245E7">
        <w:rPr>
          <w:sz w:val="22"/>
          <w:szCs w:val="22"/>
        </w:rPr>
        <w:t xml:space="preserve"> </w:t>
      </w:r>
      <w:ins w:id="753" w:author="Coggon, Amelia Charlotte" w:date="2024-12-09T15:48:00Z" w16du:dateUtc="2024-12-09T14:48:00Z">
        <w:r w:rsidR="00E51044">
          <w:rPr>
            <w:sz w:val="22"/>
            <w:szCs w:val="22"/>
          </w:rPr>
          <w:t>(1B.1.</w:t>
        </w:r>
      </w:ins>
      <w:ins w:id="754" w:author="Coggon, Amelia Charlotte" w:date="2024-12-09T15:49:00Z" w16du:dateUtc="2024-12-09T14:49:00Z">
        <w:r w:rsidR="00E51044">
          <w:rPr>
            <w:sz w:val="22"/>
            <w:szCs w:val="22"/>
          </w:rPr>
          <w:t xml:space="preserve">2.2) </w:t>
        </w:r>
      </w:ins>
      <w:r w:rsidR="00E44304" w:rsidRPr="00B245E7">
        <w:rPr>
          <w:sz w:val="22"/>
          <w:szCs w:val="22"/>
        </w:rPr>
        <w:t>and A/swine/France/29-200240/</w:t>
      </w:r>
      <w:commentRangeStart w:id="755"/>
      <w:r w:rsidR="00E44304" w:rsidRPr="00B245E7">
        <w:rPr>
          <w:sz w:val="22"/>
          <w:szCs w:val="22"/>
        </w:rPr>
        <w:t>2020</w:t>
      </w:r>
      <w:commentRangeEnd w:id="755"/>
      <w:r w:rsidR="00BB45AB">
        <w:rPr>
          <w:rStyle w:val="CommentReference"/>
          <w:rFonts w:asciiTheme="minorHAnsi" w:eastAsiaTheme="minorHAnsi" w:hAnsiTheme="minorHAnsi" w:cstheme="minorBidi"/>
          <w:lang w:eastAsia="en-US"/>
        </w:rPr>
        <w:commentReference w:id="755"/>
      </w:r>
      <w:ins w:id="756" w:author="Coggon, Amelia Charlotte" w:date="2024-12-09T15:49:00Z" w16du:dateUtc="2024-12-09T14:49:00Z">
        <w:r w:rsidR="00E51044">
          <w:rPr>
            <w:sz w:val="22"/>
            <w:szCs w:val="22"/>
          </w:rPr>
          <w:t xml:space="preserve"> (1B.1.2.3)</w:t>
        </w:r>
      </w:ins>
      <w:r w:rsidR="00E44304" w:rsidRPr="00B245E7">
        <w:rPr>
          <w:sz w:val="22"/>
          <w:szCs w:val="22"/>
        </w:rPr>
        <w:t xml:space="preserve">. </w:t>
      </w:r>
      <w:r w:rsidR="008639CB" w:rsidRPr="00B245E7">
        <w:rPr>
          <w:sz w:val="22"/>
          <w:szCs w:val="22"/>
        </w:rPr>
        <w:t xml:space="preserve">The other four strains had </w:t>
      </w:r>
      <w:r w:rsidR="008B7B3F" w:rsidRPr="00B245E7">
        <w:rPr>
          <w:sz w:val="22"/>
          <w:szCs w:val="22"/>
        </w:rPr>
        <w:t>titres</w:t>
      </w:r>
      <w:r w:rsidR="008639CB" w:rsidRPr="00B245E7">
        <w:rPr>
          <w:sz w:val="22"/>
          <w:szCs w:val="22"/>
        </w:rPr>
        <w:t xml:space="preserve"> varying between 0-8 GMT though the median of each was above 2 GMT. </w:t>
      </w:r>
    </w:p>
    <w:p w14:paraId="245AB6F3" w14:textId="77777777" w:rsidR="00CA7E77" w:rsidRPr="00B245E7" w:rsidRDefault="00CA7E77" w:rsidP="00B245E7">
      <w:pPr>
        <w:spacing w:line="360" w:lineRule="auto"/>
        <w:rPr>
          <w:sz w:val="22"/>
          <w:szCs w:val="22"/>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35581E" w14:textId="18B02923" w:rsidR="00E56E1E" w:rsidRPr="00B245E7" w:rsidRDefault="0070452C" w:rsidP="00B245E7">
      <w:pPr>
        <w:spacing w:line="360" w:lineRule="auto"/>
        <w:rPr>
          <w:sz w:val="22"/>
          <w:szCs w:val="22"/>
        </w:rPr>
      </w:pPr>
      <w:r w:rsidRPr="00B245E7">
        <w:rPr>
          <w:sz w:val="22"/>
          <w:szCs w:val="22"/>
        </w:rPr>
        <w:t xml:space="preserve">The </w:t>
      </w:r>
      <w:r w:rsidR="00D7665E" w:rsidRPr="00B245E7">
        <w:rPr>
          <w:sz w:val="22"/>
          <w:szCs w:val="22"/>
        </w:rPr>
        <w:t xml:space="preserve">median </w:t>
      </w:r>
      <w:r w:rsidRPr="00B245E7">
        <w:rPr>
          <w:sz w:val="22"/>
          <w:szCs w:val="22"/>
        </w:rPr>
        <w:t>antibody response</w:t>
      </w:r>
      <w:r w:rsidR="00A2666E" w:rsidRPr="00B245E7">
        <w:rPr>
          <w:sz w:val="22"/>
          <w:szCs w:val="22"/>
        </w:rPr>
        <w:t xml:space="preserve"> against </w:t>
      </w:r>
      <w:r w:rsidR="00965778" w:rsidRPr="00B245E7">
        <w:rPr>
          <w:sz w:val="22"/>
          <w:szCs w:val="22"/>
        </w:rPr>
        <w:t>most</w:t>
      </w:r>
      <w:r w:rsidR="00DE3021" w:rsidRPr="00B245E7">
        <w:rPr>
          <w:sz w:val="22"/>
          <w:szCs w:val="22"/>
        </w:rPr>
        <w:t xml:space="preserve"> 1C</w:t>
      </w:r>
      <w:r w:rsidR="003D22B5" w:rsidRPr="00B245E7">
        <w:rPr>
          <w:sz w:val="22"/>
          <w:szCs w:val="22"/>
        </w:rPr>
        <w:t xml:space="preserve"> </w:t>
      </w:r>
      <w:r w:rsidR="00DE3021" w:rsidRPr="00B245E7">
        <w:rPr>
          <w:sz w:val="22"/>
          <w:szCs w:val="22"/>
        </w:rPr>
        <w:t>lineage</w:t>
      </w:r>
      <w:r w:rsidR="001D7C66" w:rsidRPr="00B245E7">
        <w:rPr>
          <w:sz w:val="22"/>
          <w:szCs w:val="22"/>
        </w:rPr>
        <w:t xml:space="preserve"> </w:t>
      </w:r>
      <w:r w:rsidR="00A2666E" w:rsidRPr="00B245E7">
        <w:rPr>
          <w:sz w:val="22"/>
          <w:szCs w:val="22"/>
        </w:rPr>
        <w:t>European</w:t>
      </w:r>
      <w:r w:rsidR="001D7C66" w:rsidRPr="00B245E7">
        <w:rPr>
          <w:sz w:val="22"/>
          <w:szCs w:val="22"/>
        </w:rPr>
        <w:t xml:space="preserve"> viruses,</w:t>
      </w:r>
      <w:r w:rsidR="00A2666E" w:rsidRPr="00B245E7">
        <w:rPr>
          <w:sz w:val="22"/>
          <w:szCs w:val="22"/>
        </w:rPr>
        <w:t xml:space="preserve"> CVVs and variants </w:t>
      </w:r>
      <w:r w:rsidR="00D7665E" w:rsidRPr="00B245E7">
        <w:rPr>
          <w:sz w:val="22"/>
          <w:szCs w:val="22"/>
        </w:rPr>
        <w:t>was</w:t>
      </w:r>
      <w:r w:rsidRPr="00B245E7">
        <w:rPr>
          <w:sz w:val="22"/>
          <w:szCs w:val="22"/>
        </w:rPr>
        <w:t xml:space="preserve"> </w:t>
      </w:r>
      <w:r w:rsidR="004E1EAB" w:rsidRPr="00B245E7">
        <w:rPr>
          <w:sz w:val="22"/>
          <w:szCs w:val="22"/>
        </w:rPr>
        <w:t>over</w:t>
      </w:r>
      <w:r w:rsidR="00B66DE6" w:rsidRPr="00B245E7">
        <w:rPr>
          <w:sz w:val="22"/>
          <w:szCs w:val="22"/>
        </w:rPr>
        <w:t xml:space="preserve"> </w:t>
      </w:r>
      <w:r w:rsidR="00DE3021" w:rsidRPr="00B245E7">
        <w:rPr>
          <w:sz w:val="22"/>
          <w:szCs w:val="22"/>
        </w:rPr>
        <w:t>2</w:t>
      </w:r>
      <w:r w:rsidRPr="00B245E7">
        <w:rPr>
          <w:sz w:val="22"/>
          <w:szCs w:val="22"/>
        </w:rPr>
        <w:t xml:space="preserve"> GMT</w:t>
      </w:r>
      <w:r w:rsidR="00DE3021" w:rsidRPr="00B245E7">
        <w:rPr>
          <w:sz w:val="22"/>
          <w:szCs w:val="22"/>
        </w:rPr>
        <w:t xml:space="preserve"> and most European viruses had greater </w:t>
      </w:r>
      <w:r w:rsidR="003D22B5" w:rsidRPr="00B245E7">
        <w:rPr>
          <w:sz w:val="22"/>
          <w:szCs w:val="22"/>
        </w:rPr>
        <w:t xml:space="preserve">recognition </w:t>
      </w:r>
      <w:r w:rsidR="00DE3021" w:rsidRPr="00B245E7">
        <w:rPr>
          <w:sz w:val="22"/>
          <w:szCs w:val="22"/>
        </w:rPr>
        <w:t xml:space="preserve">from the cohort sera than the 1C.2.3 CVV A/Hunan/42443/2015. </w:t>
      </w:r>
      <w:r w:rsidR="00965778" w:rsidRPr="00B245E7">
        <w:rPr>
          <w:sz w:val="22"/>
          <w:szCs w:val="22"/>
        </w:rPr>
        <w:t>The exception was A/Pavia/65/2016</w:t>
      </w:r>
      <w:r w:rsidR="004E1EAB" w:rsidRPr="00B245E7">
        <w:rPr>
          <w:sz w:val="22"/>
          <w:szCs w:val="22"/>
        </w:rPr>
        <w:t>, an antigenic outlier (</w:t>
      </w:r>
      <w:r w:rsidR="0058718A">
        <w:rPr>
          <w:sz w:val="22"/>
          <w:szCs w:val="22"/>
        </w:rPr>
        <w:t xml:space="preserve">Figure </w:t>
      </w:r>
      <w:r w:rsidR="004325A1">
        <w:rPr>
          <w:sz w:val="22"/>
          <w:szCs w:val="22"/>
        </w:rPr>
        <w:t>4</w:t>
      </w:r>
      <w:r w:rsidR="004E1EAB" w:rsidRPr="00B245E7">
        <w:rPr>
          <w:sz w:val="22"/>
          <w:szCs w:val="22"/>
        </w:rPr>
        <w:t xml:space="preserve">B), </w:t>
      </w:r>
      <w:r w:rsidR="00965778" w:rsidRPr="00B245E7">
        <w:rPr>
          <w:sz w:val="22"/>
          <w:szCs w:val="22"/>
        </w:rPr>
        <w:t xml:space="preserve">which had a </w:t>
      </w:r>
      <w:r w:rsidR="004E1EAB" w:rsidRPr="00B245E7">
        <w:rPr>
          <w:sz w:val="22"/>
          <w:szCs w:val="22"/>
        </w:rPr>
        <w:t xml:space="preserve">median </w:t>
      </w:r>
      <w:r w:rsidR="00965778" w:rsidRPr="00B245E7">
        <w:rPr>
          <w:sz w:val="22"/>
          <w:szCs w:val="22"/>
        </w:rPr>
        <w:t xml:space="preserve">GMT of 1.5 </w:t>
      </w:r>
      <w:r w:rsidR="004E1EAB" w:rsidRPr="00B245E7">
        <w:rPr>
          <w:sz w:val="22"/>
          <w:szCs w:val="22"/>
        </w:rPr>
        <w:t xml:space="preserve">with GMT </w:t>
      </w:r>
      <w:r w:rsidR="00965778" w:rsidRPr="00B245E7">
        <w:rPr>
          <w:sz w:val="22"/>
          <w:szCs w:val="22"/>
        </w:rPr>
        <w:t xml:space="preserve">ranging from 0-6. </w:t>
      </w:r>
      <w:r w:rsidR="00673D8D" w:rsidRPr="00B245E7">
        <w:rPr>
          <w:sz w:val="22"/>
          <w:szCs w:val="22"/>
        </w:rPr>
        <w:t>For three viruses tested (1C.2.2</w:t>
      </w:r>
      <w:r w:rsidR="003D005C" w:rsidRPr="00B245E7">
        <w:rPr>
          <w:sz w:val="22"/>
          <w:szCs w:val="22"/>
        </w:rPr>
        <w:t xml:space="preserve">s </w:t>
      </w:r>
      <w:r w:rsidR="00965778" w:rsidRPr="00B245E7">
        <w:rPr>
          <w:sz w:val="22"/>
          <w:szCs w:val="22"/>
        </w:rPr>
        <w:t>A/Netherlands/Gent-193/2019 and A/</w:t>
      </w:r>
      <w:r w:rsidR="003D22B5" w:rsidRPr="00B245E7">
        <w:rPr>
          <w:sz w:val="22"/>
          <w:szCs w:val="22"/>
        </w:rPr>
        <w:t>s</w:t>
      </w:r>
      <w:r w:rsidR="00965778" w:rsidRPr="00B245E7">
        <w:rPr>
          <w:sz w:val="22"/>
          <w:szCs w:val="22"/>
        </w:rPr>
        <w:t xml:space="preserve">wine/Netherlands/Gent-193/2019 and the 1C.2.4 </w:t>
      </w:r>
      <w:r w:rsidR="00965778" w:rsidRPr="00B245E7">
        <w:rPr>
          <w:sz w:val="22"/>
          <w:szCs w:val="22"/>
        </w:rPr>
        <w:lastRenderedPageBreak/>
        <w:t>A/Swine/GermanyR1696/2014</w:t>
      </w:r>
      <w:r w:rsidR="00673D8D" w:rsidRPr="00B245E7">
        <w:rPr>
          <w:sz w:val="22"/>
          <w:szCs w:val="22"/>
        </w:rPr>
        <w:t xml:space="preserve">) the entire cohort had GMT &gt;2. </w:t>
      </w:r>
      <w:r w:rsidR="00965778" w:rsidRPr="00B245E7">
        <w:rPr>
          <w:sz w:val="22"/>
          <w:szCs w:val="22"/>
        </w:rPr>
        <w:t xml:space="preserve">Interestingly, these three viruses </w:t>
      </w:r>
      <w:r w:rsidR="003D22B5" w:rsidRPr="00B245E7">
        <w:rPr>
          <w:sz w:val="22"/>
          <w:szCs w:val="22"/>
        </w:rPr>
        <w:t xml:space="preserve">were </w:t>
      </w:r>
      <w:r w:rsidR="00965778" w:rsidRPr="00B245E7">
        <w:rPr>
          <w:sz w:val="22"/>
          <w:szCs w:val="22"/>
        </w:rPr>
        <w:t xml:space="preserve">positioned </w:t>
      </w:r>
      <w:r w:rsidR="003D22B5" w:rsidRPr="00B245E7">
        <w:rPr>
          <w:sz w:val="22"/>
          <w:szCs w:val="22"/>
        </w:rPr>
        <w:t xml:space="preserve">more centrally in the </w:t>
      </w:r>
      <w:r w:rsidR="00965778" w:rsidRPr="00B245E7">
        <w:rPr>
          <w:sz w:val="22"/>
          <w:szCs w:val="22"/>
        </w:rPr>
        <w:t>antigenic</w:t>
      </w:r>
      <w:r w:rsidR="003D22B5" w:rsidRPr="00B245E7">
        <w:rPr>
          <w:sz w:val="22"/>
          <w:szCs w:val="22"/>
        </w:rPr>
        <w:t xml:space="preserve"> map</w:t>
      </w:r>
      <w:r w:rsidR="00965778" w:rsidRPr="00B245E7">
        <w:rPr>
          <w:sz w:val="22"/>
          <w:szCs w:val="22"/>
        </w:rPr>
        <w:t xml:space="preserve"> (</w:t>
      </w:r>
      <w:r w:rsidR="0058718A">
        <w:rPr>
          <w:sz w:val="22"/>
          <w:szCs w:val="22"/>
        </w:rPr>
        <w:t xml:space="preserve">Figure </w:t>
      </w:r>
      <w:r w:rsidR="004325A1">
        <w:rPr>
          <w:sz w:val="22"/>
          <w:szCs w:val="22"/>
        </w:rPr>
        <w:t>4</w:t>
      </w:r>
      <w:r w:rsidR="00965778" w:rsidRPr="00B245E7">
        <w:rPr>
          <w:sz w:val="22"/>
          <w:szCs w:val="22"/>
        </w:rPr>
        <w:t xml:space="preserve">B). </w:t>
      </w:r>
      <w:r w:rsidR="00673D8D" w:rsidRPr="00B245E7">
        <w:rPr>
          <w:sz w:val="22"/>
          <w:szCs w:val="22"/>
        </w:rPr>
        <w:t xml:space="preserve">However, for the other nine viruses tested, there was heterogeneity in cohort </w:t>
      </w:r>
      <w:r w:rsidR="0058718A" w:rsidRPr="00B245E7">
        <w:rPr>
          <w:sz w:val="22"/>
          <w:szCs w:val="22"/>
        </w:rPr>
        <w:t>titre</w:t>
      </w:r>
      <w:r w:rsidR="00673D8D" w:rsidRPr="00B245E7">
        <w:rPr>
          <w:sz w:val="22"/>
          <w:szCs w:val="22"/>
        </w:rPr>
        <w:t xml:space="preserve"> and a proportion of individuals had </w:t>
      </w:r>
      <w:r w:rsidR="008B7B3F" w:rsidRPr="00B245E7">
        <w:rPr>
          <w:sz w:val="22"/>
          <w:szCs w:val="22"/>
        </w:rPr>
        <w:t>titres</w:t>
      </w:r>
      <w:r w:rsidR="00673D8D" w:rsidRPr="00B245E7">
        <w:rPr>
          <w:sz w:val="22"/>
          <w:szCs w:val="22"/>
        </w:rPr>
        <w:t xml:space="preserve"> of &lt;2 GMT, suggesting a variable infection risk amongst the cohort. </w:t>
      </w:r>
      <w:r w:rsidR="00E56E1E" w:rsidRPr="00B245E7">
        <w:rPr>
          <w:sz w:val="22"/>
          <w:szCs w:val="22"/>
        </w:rPr>
        <w:t>Given the antigenic heterogeneity of 1C</w:t>
      </w:r>
      <w:r w:rsidR="003D22B5" w:rsidRPr="00B245E7">
        <w:rPr>
          <w:sz w:val="22"/>
          <w:szCs w:val="22"/>
        </w:rPr>
        <w:t xml:space="preserve"> </w:t>
      </w:r>
      <w:r w:rsidR="00E56E1E" w:rsidRPr="00B245E7">
        <w:rPr>
          <w:sz w:val="22"/>
          <w:szCs w:val="22"/>
        </w:rPr>
        <w:t>lineage viruses shown</w:t>
      </w:r>
      <w:r w:rsidR="00957472" w:rsidRPr="00B245E7">
        <w:rPr>
          <w:sz w:val="22"/>
          <w:szCs w:val="22"/>
        </w:rPr>
        <w:t xml:space="preserve">, </w:t>
      </w:r>
      <w:r w:rsidR="00E56E1E" w:rsidRPr="00B245E7">
        <w:rPr>
          <w:sz w:val="22"/>
          <w:szCs w:val="22"/>
        </w:rPr>
        <w:t>the number of antigenically distinct isolates</w:t>
      </w:r>
      <w:r w:rsidR="00957472" w:rsidRPr="00B245E7">
        <w:rPr>
          <w:sz w:val="22"/>
          <w:szCs w:val="22"/>
        </w:rPr>
        <w:t xml:space="preserve"> and the proportion of cohorts with insufficient </w:t>
      </w:r>
      <w:r w:rsidR="008B7B3F" w:rsidRPr="00B245E7">
        <w:rPr>
          <w:sz w:val="22"/>
          <w:szCs w:val="22"/>
        </w:rPr>
        <w:t>titres</w:t>
      </w:r>
      <w:r w:rsidR="00957472" w:rsidRPr="00B245E7">
        <w:rPr>
          <w:sz w:val="22"/>
          <w:szCs w:val="22"/>
        </w:rPr>
        <w:t xml:space="preserve"> for protection against 1C</w:t>
      </w:r>
      <w:r w:rsidR="003D22B5" w:rsidRPr="00B245E7">
        <w:rPr>
          <w:sz w:val="22"/>
          <w:szCs w:val="22"/>
        </w:rPr>
        <w:t xml:space="preserve"> </w:t>
      </w:r>
      <w:r w:rsidR="00957472" w:rsidRPr="00B245E7">
        <w:rPr>
          <w:sz w:val="22"/>
          <w:szCs w:val="22"/>
        </w:rPr>
        <w:t xml:space="preserve">lineage viruses, </w:t>
      </w:r>
      <w:r w:rsidR="004E1EAB" w:rsidRPr="00B245E7">
        <w:rPr>
          <w:sz w:val="22"/>
          <w:szCs w:val="22"/>
        </w:rPr>
        <w:t>when</w:t>
      </w:r>
      <w:r w:rsidR="00E56E1E" w:rsidRPr="00B245E7">
        <w:rPr>
          <w:sz w:val="22"/>
          <w:szCs w:val="22"/>
        </w:rPr>
        <w:t xml:space="preserve"> </w:t>
      </w:r>
      <w:r w:rsidR="004E1EAB" w:rsidRPr="00B245E7">
        <w:rPr>
          <w:sz w:val="22"/>
          <w:szCs w:val="22"/>
        </w:rPr>
        <w:t>triaging</w:t>
      </w:r>
      <w:r w:rsidR="00E56E1E" w:rsidRPr="00B245E7">
        <w:rPr>
          <w:sz w:val="22"/>
          <w:szCs w:val="22"/>
        </w:rPr>
        <w:t xml:space="preserve"> viruses </w:t>
      </w:r>
      <w:r w:rsidR="004E1EAB" w:rsidRPr="00B245E7">
        <w:rPr>
          <w:sz w:val="22"/>
          <w:szCs w:val="22"/>
        </w:rPr>
        <w:t>for risk evaluation, viruses which are &gt;3 AU from putative seasonal or candidate vaccine virus antisera should be prioritised.</w:t>
      </w:r>
    </w:p>
    <w:p w14:paraId="6708CDD5" w14:textId="77777777" w:rsidR="00CB47D7" w:rsidRPr="00B245E7" w:rsidRDefault="00CB47D7" w:rsidP="00B245E7">
      <w:pPr>
        <w:spacing w:line="360" w:lineRule="auto"/>
        <w:rPr>
          <w:sz w:val="22"/>
          <w:szCs w:val="22"/>
        </w:rPr>
      </w:pPr>
    </w:p>
    <w:p w14:paraId="0D7A27D8" w14:textId="20604CB7" w:rsidR="005A25F9" w:rsidRPr="00B245E7" w:rsidDel="003E10E9" w:rsidRDefault="005A25F9">
      <w:pPr>
        <w:tabs>
          <w:tab w:val="right" w:pos="9020"/>
        </w:tabs>
        <w:spacing w:line="360" w:lineRule="auto"/>
        <w:rPr>
          <w:del w:id="757" w:author="Coggon, Amelia Charlotte" w:date="2024-12-11T20:41:00Z" w16du:dateUtc="2024-12-11T19:41:00Z"/>
          <w:b/>
          <w:bCs/>
          <w:sz w:val="22"/>
          <w:szCs w:val="22"/>
        </w:rPr>
      </w:pPr>
      <w:commentRangeStart w:id="758"/>
      <w:commentRangeStart w:id="759"/>
      <w:r w:rsidRPr="00B245E7">
        <w:rPr>
          <w:b/>
          <w:bCs/>
          <w:sz w:val="22"/>
          <w:szCs w:val="22"/>
        </w:rPr>
        <w:t>Discussion</w:t>
      </w:r>
      <w:commentRangeEnd w:id="758"/>
      <w:commentRangeEnd w:id="759"/>
      <w:r w:rsidR="00372BF7">
        <w:rPr>
          <w:rStyle w:val="CommentReference"/>
          <w:rFonts w:asciiTheme="minorHAnsi" w:eastAsiaTheme="minorHAnsi" w:hAnsiTheme="minorHAnsi" w:cstheme="minorBidi"/>
          <w:lang w:eastAsia="en-US"/>
        </w:rPr>
        <w:commentReference w:id="758"/>
      </w:r>
      <w:r w:rsidR="005F53B9">
        <w:rPr>
          <w:rStyle w:val="CommentReference"/>
          <w:rFonts w:asciiTheme="minorHAnsi" w:eastAsiaTheme="minorHAnsi" w:hAnsiTheme="minorHAnsi" w:cstheme="minorBidi"/>
          <w:lang w:eastAsia="en-US"/>
        </w:rPr>
        <w:commentReference w:id="759"/>
      </w:r>
      <w:r w:rsidR="00657E20" w:rsidRPr="00B245E7">
        <w:rPr>
          <w:b/>
          <w:bCs/>
          <w:sz w:val="22"/>
          <w:szCs w:val="22"/>
        </w:rPr>
        <w:tab/>
      </w:r>
    </w:p>
    <w:p w14:paraId="1DA86D99" w14:textId="11E22137" w:rsidR="00B76880" w:rsidRDefault="004D5E4C">
      <w:pPr>
        <w:tabs>
          <w:tab w:val="right" w:pos="9020"/>
        </w:tabs>
        <w:spacing w:line="360" w:lineRule="auto"/>
        <w:rPr>
          <w:ins w:id="760" w:author="Coggon, Amelia Charlotte" w:date="2024-12-08T14:28:00Z" w16du:dateUtc="2024-12-08T13:28:00Z"/>
          <w:sz w:val="22"/>
          <w:szCs w:val="22"/>
        </w:rPr>
        <w:pPrChange w:id="761" w:author="Coggon, Amelia Charlotte" w:date="2024-12-11T20:41:00Z" w16du:dateUtc="2024-12-11T19:41:00Z">
          <w:pPr>
            <w:spacing w:line="360" w:lineRule="auto"/>
          </w:pPr>
        </w:pPrChange>
      </w:pPr>
      <w:moveToRangeStart w:id="762" w:author="Coggon, Amelia Charlotte" w:date="2024-12-09T20:43:00Z" w:name="move184669400"/>
      <w:commentRangeStart w:id="763"/>
      <w:moveTo w:id="764" w:author="Coggon, Amelia Charlotte" w:date="2024-12-09T20:43:00Z" w16du:dateUtc="2024-12-09T19:43:00Z">
        <w:del w:id="765" w:author="Coggon, Amelia Charlotte" w:date="2024-12-11T12:43:00Z" w16du:dateUtc="2024-12-11T11:43:00Z">
          <w:r w:rsidRPr="00B245E7" w:rsidDel="00274F2E">
            <w:rPr>
              <w:sz w:val="22"/>
              <w:szCs w:val="22"/>
            </w:rPr>
            <w:delText>This onward and divergent evolution in different swine populations reflects a challenge for control in swine, i.e., one pdm09 antigen may not be sufficient to cover observed antigenic diversity in Europe, and these viruses are likely drifted from immunity derived from vaccination or natural exposure to the pdm09 in human populations.</w:delText>
          </w:r>
          <w:commentRangeEnd w:id="763"/>
          <w:r w:rsidDel="00274F2E">
            <w:rPr>
              <w:rStyle w:val="CommentReference"/>
              <w:rFonts w:asciiTheme="minorHAnsi" w:eastAsiaTheme="minorHAnsi" w:hAnsiTheme="minorHAnsi" w:cstheme="minorBidi"/>
              <w:lang w:eastAsia="en-US"/>
            </w:rPr>
            <w:commentReference w:id="763"/>
          </w:r>
        </w:del>
      </w:moveTo>
      <w:moveToRangeEnd w:id="762"/>
    </w:p>
    <w:p w14:paraId="74758E33" w14:textId="748166B8" w:rsidR="00EC6276" w:rsidRPr="00175C2A" w:rsidDel="00274F2E" w:rsidRDefault="003D22B5" w:rsidP="00B245E7">
      <w:pPr>
        <w:spacing w:line="360" w:lineRule="auto"/>
        <w:rPr>
          <w:del w:id="766" w:author="Coggon, Amelia Charlotte" w:date="2024-12-11T12:42:00Z" w16du:dateUtc="2024-12-11T11:42:00Z"/>
          <w:sz w:val="22"/>
          <w:szCs w:val="22"/>
        </w:rPr>
      </w:pPr>
      <w:r w:rsidRPr="00175C2A">
        <w:rPr>
          <w:sz w:val="22"/>
          <w:szCs w:val="22"/>
        </w:rPr>
        <w:t>I</w:t>
      </w:r>
      <w:r w:rsidR="000A0F7A" w:rsidRPr="00175C2A">
        <w:rPr>
          <w:sz w:val="22"/>
          <w:szCs w:val="22"/>
        </w:rPr>
        <w:t xml:space="preserve">nfluenza A viruses </w:t>
      </w:r>
      <w:r w:rsidRPr="00175C2A">
        <w:rPr>
          <w:sz w:val="22"/>
          <w:szCs w:val="22"/>
        </w:rPr>
        <w:t xml:space="preserve">in swine </w:t>
      </w:r>
      <w:r w:rsidR="000A0F7A" w:rsidRPr="00175C2A">
        <w:rPr>
          <w:sz w:val="22"/>
          <w:szCs w:val="22"/>
        </w:rPr>
        <w:t xml:space="preserve">have consistently posed a challenge to </w:t>
      </w:r>
      <w:commentRangeStart w:id="767"/>
      <w:commentRangeStart w:id="768"/>
      <w:del w:id="769" w:author="Coggon, Amelia Charlotte" w:date="2024-12-09T15:49:00Z" w16du:dateUtc="2024-12-09T14:49:00Z">
        <w:r w:rsidR="000A0F7A" w:rsidRPr="00175C2A" w:rsidDel="00E51044">
          <w:rPr>
            <w:sz w:val="22"/>
            <w:szCs w:val="22"/>
          </w:rPr>
          <w:delText xml:space="preserve">food security </w:delText>
        </w:r>
        <w:commentRangeEnd w:id="767"/>
        <w:r w:rsidR="0002345C" w:rsidRPr="00175C2A" w:rsidDel="00E51044">
          <w:rPr>
            <w:rStyle w:val="CommentReference"/>
            <w:rFonts w:asciiTheme="minorHAnsi" w:eastAsiaTheme="minorHAnsi" w:hAnsiTheme="minorHAnsi" w:cstheme="minorBidi"/>
            <w:lang w:eastAsia="en-US"/>
          </w:rPr>
          <w:commentReference w:id="767"/>
        </w:r>
        <w:commentRangeEnd w:id="768"/>
        <w:r w:rsidR="0062258C" w:rsidRPr="00175C2A" w:rsidDel="00E51044">
          <w:rPr>
            <w:rStyle w:val="CommentReference"/>
            <w:rFonts w:asciiTheme="minorHAnsi" w:eastAsiaTheme="minorHAnsi" w:hAnsiTheme="minorHAnsi" w:cstheme="minorBidi"/>
            <w:lang w:eastAsia="en-US"/>
          </w:rPr>
          <w:commentReference w:id="768"/>
        </w:r>
        <w:r w:rsidR="000A0F7A" w:rsidRPr="00175C2A" w:rsidDel="00E51044">
          <w:rPr>
            <w:sz w:val="22"/>
            <w:szCs w:val="22"/>
          </w:rPr>
          <w:delText xml:space="preserve">and </w:delText>
        </w:r>
      </w:del>
      <w:r w:rsidR="000A0F7A" w:rsidRPr="00175C2A">
        <w:rPr>
          <w:sz w:val="22"/>
          <w:szCs w:val="22"/>
        </w:rPr>
        <w:t xml:space="preserve">animal production by contributing to swine respiratory </w:t>
      </w:r>
      <w:r w:rsidR="001E47A7" w:rsidRPr="00175C2A">
        <w:rPr>
          <w:sz w:val="22"/>
          <w:szCs w:val="22"/>
        </w:rPr>
        <w:t xml:space="preserve">disease </w:t>
      </w:r>
      <w:r w:rsidR="000A0F7A" w:rsidRPr="00175C2A">
        <w:rPr>
          <w:sz w:val="22"/>
          <w:szCs w:val="22"/>
        </w:rPr>
        <w:t>complex and reducing productivity. Although vaccine is used in some European countries to attempt to control disease</w:t>
      </w:r>
      <w:r w:rsidR="00362713" w:rsidRPr="00175C2A">
        <w:rPr>
          <w:sz w:val="22"/>
          <w:szCs w:val="22"/>
        </w:rPr>
        <w:t>,</w:t>
      </w:r>
      <w:r w:rsidR="000A0F7A" w:rsidRPr="00175C2A">
        <w:rPr>
          <w:sz w:val="22"/>
          <w:szCs w:val="22"/>
        </w:rPr>
        <w:t xml:space="preserve"> it is not used in all, and in some </w:t>
      </w:r>
      <w:r w:rsidR="00EE7A38" w:rsidRPr="00175C2A">
        <w:rPr>
          <w:sz w:val="22"/>
          <w:szCs w:val="22"/>
        </w:rPr>
        <w:t xml:space="preserve">EU </w:t>
      </w:r>
      <w:r w:rsidR="000A0F7A" w:rsidRPr="00175C2A">
        <w:rPr>
          <w:sz w:val="22"/>
          <w:szCs w:val="22"/>
        </w:rPr>
        <w:t>Member States or production systems there has been evidence of loss of vaccine efficacy</w:t>
      </w:r>
      <w:del w:id="770" w:author="Coggon, Amelia Charlotte" w:date="2024-12-09T15:50:00Z" w16du:dateUtc="2024-12-09T14:50:00Z">
        <w:r w:rsidR="000A0F7A" w:rsidRPr="00175C2A" w:rsidDel="00E51044">
          <w:rPr>
            <w:sz w:val="22"/>
            <w:szCs w:val="22"/>
          </w:rPr>
          <w:delText xml:space="preserve"> for, as yet, undetermined reasons</w:delText>
        </w:r>
      </w:del>
      <w:ins w:id="771" w:author="SIMON Gaelle" w:date="2024-12-08T13:34:00Z" w16du:dateUtc="2024-12-08T12:34:00Z">
        <w:r w:rsidR="000A0F7A" w:rsidRPr="00175C2A">
          <w:rPr>
            <w:sz w:val="22"/>
            <w:szCs w:val="22"/>
          </w:rPr>
          <w:t xml:space="preserve">. </w:t>
        </w:r>
      </w:ins>
      <w:r w:rsidR="000A0F7A" w:rsidRPr="00175C2A">
        <w:rPr>
          <w:sz w:val="22"/>
          <w:szCs w:val="22"/>
        </w:rPr>
        <w:t>Factors which influence vaccine efficacy include the age of the animal and stage of the production cycle, the potential confounding effect of maternally derived antibody and less than optimal strain match between circulating and vaccine strains</w:t>
      </w:r>
      <w:ins w:id="772" w:author="Coggon, Amelia Charlotte" w:date="2024-12-11T12:42:00Z" w16du:dateUtc="2024-12-11T11:42:00Z">
        <w:r w:rsidR="00274F2E" w:rsidRPr="00175C2A">
          <w:rPr>
            <w:sz w:val="22"/>
            <w:szCs w:val="22"/>
            <w:rPrChange w:id="773" w:author="Coggon, Amelia Charlotte" w:date="2024-12-11T18:39:00Z" w16du:dateUtc="2024-12-11T17:39:00Z">
              <w:rPr>
                <w:sz w:val="22"/>
                <w:szCs w:val="22"/>
                <w:highlight w:val="yellow"/>
              </w:rPr>
            </w:rPrChange>
          </w:rPr>
          <w:t xml:space="preserve">. </w:t>
        </w:r>
      </w:ins>
      <w:del w:id="774" w:author="Coggon, Amelia Charlotte" w:date="2024-12-11T12:42:00Z" w16du:dateUtc="2024-12-11T11:42:00Z">
        <w:r w:rsidR="000A0F7A" w:rsidRPr="00175C2A" w:rsidDel="00274F2E">
          <w:rPr>
            <w:sz w:val="22"/>
            <w:szCs w:val="22"/>
          </w:rPr>
          <w:delText>.</w:delText>
        </w:r>
      </w:del>
    </w:p>
    <w:p w14:paraId="62AAFB1F" w14:textId="77777777" w:rsidR="007E2A14" w:rsidRPr="00175C2A" w:rsidDel="00274F2E" w:rsidRDefault="007E2A14" w:rsidP="00B245E7">
      <w:pPr>
        <w:spacing w:line="360" w:lineRule="auto"/>
        <w:rPr>
          <w:del w:id="775" w:author="Coggon, Amelia Charlotte" w:date="2024-12-11T12:42:00Z" w16du:dateUtc="2024-12-11T11:42:00Z"/>
          <w:sz w:val="22"/>
          <w:szCs w:val="22"/>
        </w:rPr>
      </w:pPr>
    </w:p>
    <w:p w14:paraId="64B58703" w14:textId="77777777" w:rsidR="004F033B" w:rsidRDefault="000A0F7A" w:rsidP="00B245E7">
      <w:pPr>
        <w:spacing w:line="360" w:lineRule="auto"/>
        <w:rPr>
          <w:ins w:id="776" w:author="Coggon, Amelia Charlotte" w:date="2024-12-10T19:12:00Z" w16du:dateUtc="2024-12-10T18:12:00Z"/>
          <w:sz w:val="22"/>
          <w:szCs w:val="22"/>
        </w:rPr>
      </w:pPr>
      <w:r w:rsidRPr="00175C2A">
        <w:rPr>
          <w:sz w:val="22"/>
          <w:szCs w:val="22"/>
        </w:rPr>
        <w:t xml:space="preserve">Here we </w:t>
      </w:r>
      <w:ins w:id="777" w:author="SIMON Gaelle" w:date="2024-12-08T13:34:00Z" w16du:dateUtc="2024-12-08T12:34:00Z">
        <w:r w:rsidRPr="00175C2A">
          <w:rPr>
            <w:sz w:val="22"/>
            <w:szCs w:val="22"/>
          </w:rPr>
          <w:t>show</w:t>
        </w:r>
      </w:ins>
      <w:ins w:id="778" w:author="SIMON Gaelle" w:date="2024-11-29T18:55:00Z">
        <w:r w:rsidR="005B23CE" w:rsidRPr="00175C2A">
          <w:rPr>
            <w:sz w:val="22"/>
            <w:szCs w:val="22"/>
          </w:rPr>
          <w:t>ed</w:t>
        </w:r>
      </w:ins>
      <w:del w:id="779" w:author="SIMON Gaelle" w:date="2024-12-08T13:34:00Z" w16du:dateUtc="2024-12-08T12:34:00Z">
        <w:r w:rsidRPr="00175C2A">
          <w:rPr>
            <w:sz w:val="22"/>
            <w:szCs w:val="22"/>
          </w:rPr>
          <w:delText>show</w:delText>
        </w:r>
      </w:del>
      <w:r w:rsidRPr="00175C2A">
        <w:rPr>
          <w:sz w:val="22"/>
          <w:szCs w:val="22"/>
        </w:rPr>
        <w:t xml:space="preserve"> that the heterogeneity of circulating virus in European pigs is significant at the </w:t>
      </w:r>
      <w:r w:rsidR="007E2A14" w:rsidRPr="00175C2A">
        <w:rPr>
          <w:sz w:val="22"/>
          <w:szCs w:val="22"/>
        </w:rPr>
        <w:t>geographical</w:t>
      </w:r>
      <w:r w:rsidRPr="00175C2A">
        <w:rPr>
          <w:sz w:val="22"/>
          <w:szCs w:val="22"/>
        </w:rPr>
        <w:t>, genetic</w:t>
      </w:r>
      <w:r w:rsidR="003D22B5" w:rsidRPr="00175C2A">
        <w:rPr>
          <w:sz w:val="22"/>
          <w:szCs w:val="22"/>
        </w:rPr>
        <w:t>,</w:t>
      </w:r>
      <w:r w:rsidRPr="00175C2A">
        <w:rPr>
          <w:sz w:val="22"/>
          <w:szCs w:val="22"/>
        </w:rPr>
        <w:t xml:space="preserve"> and antigenic levels.</w:t>
      </w:r>
      <w:r w:rsidRPr="00B245E7">
        <w:rPr>
          <w:sz w:val="22"/>
          <w:szCs w:val="22"/>
        </w:rPr>
        <w:t xml:space="preserve"> </w:t>
      </w:r>
    </w:p>
    <w:p w14:paraId="06882EF1" w14:textId="77777777" w:rsidR="004F033B" w:rsidRDefault="004F033B" w:rsidP="00B245E7">
      <w:pPr>
        <w:spacing w:line="360" w:lineRule="auto"/>
        <w:rPr>
          <w:ins w:id="780" w:author="Coggon, Amelia Charlotte" w:date="2024-12-10T19:12:00Z" w16du:dateUtc="2024-12-10T18:12:00Z"/>
          <w:sz w:val="22"/>
          <w:szCs w:val="22"/>
        </w:rPr>
      </w:pPr>
    </w:p>
    <w:p w14:paraId="6750CB18" w14:textId="46E73453" w:rsidR="00274F2E" w:rsidRDefault="000A0F7A" w:rsidP="00274F2E">
      <w:pPr>
        <w:spacing w:line="360" w:lineRule="auto"/>
        <w:rPr>
          <w:ins w:id="781" w:author="Coggon, Amelia Charlotte" w:date="2024-12-11T12:45:00Z" w16du:dateUtc="2024-12-11T11:45:00Z"/>
          <w:sz w:val="22"/>
          <w:szCs w:val="22"/>
        </w:rPr>
      </w:pPr>
      <w:r w:rsidRPr="00175C2A">
        <w:rPr>
          <w:sz w:val="22"/>
          <w:szCs w:val="22"/>
        </w:rPr>
        <w:t>We found that different</w:t>
      </w:r>
      <w:ins w:id="782" w:author="Kristien Van Reeth" w:date="2024-12-08T13:35:00Z" w16du:dateUtc="2024-12-08T12:35:00Z">
        <w:r w:rsidRPr="00175C2A">
          <w:rPr>
            <w:sz w:val="22"/>
            <w:szCs w:val="22"/>
          </w:rPr>
          <w:t xml:space="preserve"> </w:t>
        </w:r>
      </w:ins>
      <w:ins w:id="783" w:author="Kristien Van Reeth" w:date="2024-11-30T22:03:00Z" w16du:dateUtc="2024-11-30T21:03:00Z">
        <w:r w:rsidR="00831DB0" w:rsidRPr="00175C2A">
          <w:rPr>
            <w:sz w:val="22"/>
            <w:szCs w:val="22"/>
          </w:rPr>
          <w:t>HA</w:t>
        </w:r>
        <w:r w:rsidRPr="00175C2A">
          <w:rPr>
            <w:sz w:val="22"/>
            <w:szCs w:val="22"/>
          </w:rPr>
          <w:t xml:space="preserve"> </w:t>
        </w:r>
      </w:ins>
      <w:r w:rsidRPr="00175C2A">
        <w:rPr>
          <w:sz w:val="22"/>
          <w:szCs w:val="22"/>
        </w:rPr>
        <w:t>lineages</w:t>
      </w:r>
      <w:ins w:id="784" w:author="Coggon, Amelia Charlotte" w:date="2024-12-11T18:39:00Z" w16du:dateUtc="2024-12-11T17:39:00Z">
        <w:r w:rsidR="00175C2A" w:rsidRPr="00175C2A">
          <w:rPr>
            <w:sz w:val="22"/>
            <w:szCs w:val="22"/>
            <w:rPrChange w:id="785" w:author="Coggon, Amelia Charlotte" w:date="2024-12-11T18:40:00Z" w16du:dateUtc="2024-12-11T17:40:00Z">
              <w:rPr>
                <w:sz w:val="22"/>
                <w:szCs w:val="22"/>
                <w:highlight w:val="yellow"/>
              </w:rPr>
            </w:rPrChange>
          </w:rPr>
          <w:t xml:space="preserve"> are co-detected</w:t>
        </w:r>
      </w:ins>
      <w:del w:id="786" w:author="Coggon, Amelia Charlotte" w:date="2024-12-11T18:39:00Z" w16du:dateUtc="2024-12-11T17:39:00Z">
        <w:r w:rsidRPr="00175C2A" w:rsidDel="00175C2A">
          <w:rPr>
            <w:sz w:val="22"/>
            <w:szCs w:val="22"/>
          </w:rPr>
          <w:delText xml:space="preserve"> co-circulate</w:delText>
        </w:r>
      </w:del>
      <w:r w:rsidRPr="00175C2A">
        <w:rPr>
          <w:sz w:val="22"/>
          <w:szCs w:val="22"/>
        </w:rPr>
        <w:t xml:space="preserve"> in different countries, in combination with different neuraminidases and at different times. </w:t>
      </w:r>
      <w:del w:id="787" w:author="Coggon, Amelia Charlotte" w:date="2024-12-11T18:39:00Z" w16du:dateUtc="2024-12-11T17:39:00Z">
        <w:r w:rsidRPr="00175C2A" w:rsidDel="00175C2A">
          <w:rPr>
            <w:sz w:val="22"/>
            <w:szCs w:val="22"/>
          </w:rPr>
          <w:delText xml:space="preserve">The </w:delText>
        </w:r>
        <w:r w:rsidR="007F117A" w:rsidRPr="00175C2A" w:rsidDel="00175C2A">
          <w:rPr>
            <w:sz w:val="22"/>
            <w:szCs w:val="22"/>
          </w:rPr>
          <w:delText xml:space="preserve">standing </w:delText>
        </w:r>
      </w:del>
      <w:ins w:id="788" w:author="Coggon, Amelia Charlotte" w:date="2024-12-11T18:39:00Z" w16du:dateUtc="2024-12-11T17:39:00Z">
        <w:r w:rsidR="00175C2A" w:rsidRPr="00175C2A">
          <w:rPr>
            <w:sz w:val="22"/>
            <w:szCs w:val="22"/>
            <w:rPrChange w:id="789" w:author="Coggon, Amelia Charlotte" w:date="2024-12-11T18:40:00Z" w16du:dateUtc="2024-12-11T17:40:00Z">
              <w:rPr>
                <w:sz w:val="22"/>
                <w:szCs w:val="22"/>
                <w:highlight w:val="yellow"/>
              </w:rPr>
            </w:rPrChange>
          </w:rPr>
          <w:t>G</w:t>
        </w:r>
      </w:ins>
      <w:del w:id="790" w:author="Coggon, Amelia Charlotte" w:date="2024-12-11T18:39:00Z" w16du:dateUtc="2024-12-11T17:39:00Z">
        <w:r w:rsidRPr="00175C2A" w:rsidDel="00175C2A">
          <w:rPr>
            <w:sz w:val="22"/>
            <w:szCs w:val="22"/>
          </w:rPr>
          <w:delText>g</w:delText>
        </w:r>
      </w:del>
      <w:r w:rsidRPr="00175C2A">
        <w:rPr>
          <w:sz w:val="22"/>
          <w:szCs w:val="22"/>
        </w:rPr>
        <w:t>enetic diversity has increased through</w:t>
      </w:r>
      <w:r w:rsidR="007F117A" w:rsidRPr="00175C2A">
        <w:rPr>
          <w:sz w:val="22"/>
          <w:szCs w:val="22"/>
        </w:rPr>
        <w:t>out</w:t>
      </w:r>
      <w:r w:rsidRPr="00175C2A">
        <w:rPr>
          <w:sz w:val="22"/>
          <w:szCs w:val="22"/>
        </w:rPr>
        <w:t xml:space="preserve"> our </w:t>
      </w:r>
      <w:r w:rsidR="007F117A" w:rsidRPr="00175C2A">
        <w:rPr>
          <w:sz w:val="22"/>
          <w:szCs w:val="22"/>
        </w:rPr>
        <w:t xml:space="preserve">study </w:t>
      </w:r>
      <w:r w:rsidRPr="00175C2A">
        <w:rPr>
          <w:sz w:val="22"/>
          <w:szCs w:val="22"/>
        </w:rPr>
        <w:t>timeframe, resulting in the need to update nomenclature to include newly detected and expanding lineages.</w:t>
      </w:r>
      <w:r w:rsidRPr="00B245E7">
        <w:rPr>
          <w:sz w:val="22"/>
          <w:szCs w:val="22"/>
        </w:rPr>
        <w:t xml:space="preserve"> </w:t>
      </w:r>
      <w:ins w:id="791" w:author="Coggon, Amelia Charlotte" w:date="2024-12-11T12:45:00Z" w16du:dateUtc="2024-12-11T11:45:00Z">
        <w:r w:rsidR="00274F2E">
          <w:rPr>
            <w:sz w:val="22"/>
            <w:szCs w:val="22"/>
          </w:rPr>
          <w:t>O</w:t>
        </w:r>
        <w:r w:rsidR="00274F2E" w:rsidRPr="00B245E7">
          <w:rPr>
            <w:sz w:val="22"/>
            <w:szCs w:val="22"/>
          </w:rPr>
          <w:t>f the 1A lineage viruses, only the 1A.3.3.2 viruses have been maintained and the previously circulating classical-like 1A viruses have not been detected since the early 1990’s</w:t>
        </w:r>
        <w:commentRangeStart w:id="792"/>
        <w:commentRangeEnd w:id="792"/>
        <w:r w:rsidR="00274F2E">
          <w:rPr>
            <w:rStyle w:val="CommentReference"/>
            <w:rFonts w:asciiTheme="minorHAnsi" w:eastAsiaTheme="minorHAnsi" w:hAnsiTheme="minorHAnsi" w:cstheme="minorBidi"/>
            <w:lang w:eastAsia="en-US"/>
          </w:rPr>
          <w:commentReference w:id="792"/>
        </w:r>
        <w:r w:rsidR="00274F2E">
          <w:rPr>
            <w:sz w:val="22"/>
            <w:szCs w:val="22"/>
          </w:rPr>
          <w:t>.</w:t>
        </w:r>
      </w:ins>
      <w:ins w:id="793" w:author="Coggon, Amelia Charlotte" w:date="2024-12-11T12:47:00Z" w16du:dateUtc="2024-12-11T11:47:00Z">
        <w:r w:rsidR="00274F2E">
          <w:rPr>
            <w:sz w:val="22"/>
            <w:szCs w:val="22"/>
          </w:rPr>
          <w:t xml:space="preserve"> </w:t>
        </w:r>
      </w:ins>
      <w:ins w:id="794" w:author="Coggon, Amelia Charlotte" w:date="2024-12-11T18:41:00Z" w16du:dateUtc="2024-12-11T17:41:00Z">
        <w:r w:rsidR="00175C2A">
          <w:rPr>
            <w:sz w:val="22"/>
            <w:szCs w:val="22"/>
          </w:rPr>
          <w:t>Interestingly, i</w:t>
        </w:r>
      </w:ins>
      <w:ins w:id="795" w:author="Coggon, Amelia Charlotte" w:date="2024-12-11T12:47:00Z" w16du:dateUtc="2024-12-11T11:47:00Z">
        <w:r w:rsidR="00274F2E" w:rsidRPr="00B245E7">
          <w:rPr>
            <w:sz w:val="22"/>
            <w:szCs w:val="22"/>
          </w:rPr>
          <w:t xml:space="preserve">ntroductions of human seasonal influenza A virus into swine </w:t>
        </w:r>
      </w:ins>
      <w:ins w:id="796" w:author="Coggon, Amelia Charlotte" w:date="2024-12-11T12:50:00Z" w16du:dateUtc="2024-12-11T11:50:00Z">
        <w:r w:rsidR="00274F2E">
          <w:rPr>
            <w:sz w:val="22"/>
            <w:szCs w:val="22"/>
          </w:rPr>
          <w:t>did not</w:t>
        </w:r>
      </w:ins>
      <w:ins w:id="797" w:author="Coggon, Amelia Charlotte" w:date="2024-12-11T12:47:00Z" w16du:dateUtc="2024-12-11T11:47:00Z">
        <w:r w:rsidR="00274F2E" w:rsidRPr="00B245E7">
          <w:rPr>
            <w:sz w:val="22"/>
            <w:szCs w:val="22"/>
          </w:rPr>
          <w:t xml:space="preserve"> </w:t>
        </w:r>
      </w:ins>
      <w:ins w:id="798" w:author="Coggon, Amelia Charlotte" w:date="2024-12-11T12:50:00Z" w16du:dateUtc="2024-12-11T11:50:00Z">
        <w:r w:rsidR="00274F2E">
          <w:rPr>
            <w:sz w:val="22"/>
            <w:szCs w:val="22"/>
          </w:rPr>
          <w:t xml:space="preserve">always </w:t>
        </w:r>
      </w:ins>
      <w:ins w:id="799" w:author="Coggon, Amelia Charlotte" w:date="2024-12-11T12:47:00Z" w16du:dateUtc="2024-12-11T11:47:00Z">
        <w:r w:rsidR="00274F2E" w:rsidRPr="00B245E7">
          <w:rPr>
            <w:sz w:val="22"/>
            <w:szCs w:val="22"/>
          </w:rPr>
          <w:t>result in onwards transmission for more than a year</w:t>
        </w:r>
      </w:ins>
      <w:ins w:id="800" w:author="Coggon, Amelia Charlotte" w:date="2024-12-11T12:50:00Z" w16du:dateUtc="2024-12-11T11:50:00Z">
        <w:r w:rsidR="00274F2E">
          <w:rPr>
            <w:sz w:val="22"/>
            <w:szCs w:val="22"/>
          </w:rPr>
          <w:t>,</w:t>
        </w:r>
      </w:ins>
      <w:ins w:id="801" w:author="Coggon, Amelia Charlotte" w:date="2024-12-11T12:47:00Z" w16du:dateUtc="2024-12-11T11:47:00Z">
        <w:r w:rsidR="00274F2E" w:rsidRPr="00B245E7">
          <w:rPr>
            <w:sz w:val="22"/>
            <w:szCs w:val="22"/>
          </w:rPr>
          <w:t xml:space="preserve"> </w:t>
        </w:r>
        <w:commentRangeStart w:id="802"/>
        <w:r w:rsidR="00274F2E" w:rsidRPr="00B245E7">
          <w:rPr>
            <w:sz w:val="22"/>
            <w:szCs w:val="22"/>
          </w:rPr>
          <w:t xml:space="preserve">contrasting data from the USA and Brazil </w:t>
        </w:r>
        <w:r w:rsidR="00274F2E">
          <w:rPr>
            <w:sz w:val="22"/>
            <w:szCs w:val="22"/>
          </w:rPr>
          <w:fldChar w:fldCharType="begin"/>
        </w:r>
        <w:r w:rsidR="00274F2E">
          <w:rPr>
            <w:sz w:val="22"/>
            <w:szCs w:val="22"/>
          </w:rPr>
          <w:instrText xml:space="preserve"> ADDIN ZOTERO_ITEM CSL_CITATION {"citationID":"vRJTqaHr","properties":{"formattedCitation":"(Junqueira {\\i{}et al.}, 2023)","plainCitation":"(Junqueira et al., 2023)","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Pr>
            <w:sz w:val="22"/>
            <w:szCs w:val="22"/>
          </w:rPr>
          <w:fldChar w:fldCharType="separate"/>
        </w:r>
        <w:r w:rsidR="00274F2E" w:rsidRPr="007135D9">
          <w:rPr>
            <w:sz w:val="22"/>
          </w:rPr>
          <w:t xml:space="preserve">(Junqueira </w:t>
        </w:r>
        <w:r w:rsidR="00274F2E" w:rsidRPr="007135D9">
          <w:rPr>
            <w:i/>
            <w:iCs/>
            <w:sz w:val="22"/>
          </w:rPr>
          <w:t>et al.</w:t>
        </w:r>
        <w:r w:rsidR="00274F2E" w:rsidRPr="007135D9">
          <w:rPr>
            <w:sz w:val="22"/>
          </w:rPr>
          <w:t>, 2023</w:t>
        </w:r>
        <w:r w:rsidR="00274F2E">
          <w:rPr>
            <w:sz w:val="22"/>
          </w:rPr>
          <w:t xml:space="preserve">; </w:t>
        </w:r>
        <w:r w:rsidR="00274F2E" w:rsidRPr="007135D9">
          <w:rPr>
            <w:sz w:val="22"/>
          </w:rPr>
          <w:t xml:space="preserve">Markin </w:t>
        </w:r>
        <w:r w:rsidR="00274F2E" w:rsidRPr="007135D9">
          <w:rPr>
            <w:i/>
            <w:iCs/>
            <w:sz w:val="22"/>
          </w:rPr>
          <w:t>et al.</w:t>
        </w:r>
        <w:r w:rsidR="00274F2E" w:rsidRPr="007135D9">
          <w:rPr>
            <w:sz w:val="22"/>
          </w:rPr>
          <w:t>, 2023)</w:t>
        </w:r>
        <w:r w:rsidR="00274F2E">
          <w:rPr>
            <w:sz w:val="22"/>
            <w:szCs w:val="22"/>
          </w:rPr>
          <w:fldChar w:fldCharType="end"/>
        </w:r>
        <w:r w:rsidR="00274F2E">
          <w:rPr>
            <w:sz w:val="22"/>
            <w:szCs w:val="22"/>
          </w:rPr>
          <w:t>.</w:t>
        </w:r>
        <w:commentRangeEnd w:id="802"/>
        <w:r w:rsidR="00274F2E">
          <w:rPr>
            <w:rStyle w:val="CommentReference"/>
            <w:rFonts w:asciiTheme="minorHAnsi" w:eastAsiaTheme="minorHAnsi" w:hAnsiTheme="minorHAnsi" w:cstheme="minorBidi"/>
            <w:lang w:eastAsia="en-US"/>
          </w:rPr>
          <w:commentReference w:id="802"/>
        </w:r>
      </w:ins>
      <w:ins w:id="803" w:author="Coggon, Amelia Charlotte" w:date="2024-12-11T12:49:00Z" w16du:dateUtc="2024-12-11T11:49:00Z">
        <w:r w:rsidR="00274F2E">
          <w:rPr>
            <w:sz w:val="22"/>
            <w:szCs w:val="22"/>
          </w:rPr>
          <w:t xml:space="preserve"> </w:t>
        </w:r>
      </w:ins>
      <w:ins w:id="804" w:author="Coggon, Amelia Charlotte" w:date="2024-12-11T12:50:00Z" w16du:dateUtc="2024-12-11T11:50:00Z">
        <w:r w:rsidR="00274F2E">
          <w:rPr>
            <w:sz w:val="22"/>
            <w:szCs w:val="22"/>
          </w:rPr>
          <w:t>H3 viruses are diverse, a result of multiple reverse zoonoses events</w:t>
        </w:r>
      </w:ins>
      <w:ins w:id="805" w:author="Coggon, Amelia Charlotte" w:date="2024-12-11T12:51:00Z" w16du:dateUtc="2024-12-11T11:51:00Z">
        <w:r w:rsidR="00274F2E">
          <w:rPr>
            <w:sz w:val="22"/>
            <w:szCs w:val="22"/>
          </w:rPr>
          <w:t xml:space="preserve"> and some long branch lengths indicated undersurveilled maintenance in pig populations</w:t>
        </w:r>
      </w:ins>
      <w:ins w:id="806" w:author="Coggon, Amelia Charlotte" w:date="2024-12-11T12:50:00Z" w16du:dateUtc="2024-12-11T11:50:00Z">
        <w:r w:rsidR="00274F2E">
          <w:rPr>
            <w:sz w:val="22"/>
            <w:szCs w:val="22"/>
          </w:rPr>
          <w:t xml:space="preserve">. </w:t>
        </w:r>
      </w:ins>
      <w:ins w:id="807" w:author="Coggon, Amelia Charlotte" w:date="2024-12-11T12:43:00Z" w16du:dateUtc="2024-12-11T11:43:00Z">
        <w:r w:rsidR="00274F2E" w:rsidRPr="00B245E7">
          <w:rPr>
            <w:sz w:val="22"/>
            <w:szCs w:val="22"/>
          </w:rPr>
          <w:t xml:space="preserve">The spatial distribution of the swine virus lineages </w:t>
        </w:r>
      </w:ins>
      <w:ins w:id="808" w:author="Coggon, Amelia Charlotte" w:date="2024-12-11T12:49:00Z" w16du:dateUtc="2024-12-11T11:49:00Z">
        <w:r w:rsidR="00274F2E">
          <w:rPr>
            <w:sz w:val="22"/>
            <w:szCs w:val="22"/>
          </w:rPr>
          <w:t xml:space="preserve">we observed </w:t>
        </w:r>
      </w:ins>
      <w:ins w:id="809" w:author="Coggon, Amelia Charlotte" w:date="2024-12-11T12:43:00Z" w16du:dateUtc="2024-12-11T11:43:00Z">
        <w:r w:rsidR="00274F2E" w:rsidRPr="00B245E7">
          <w:rPr>
            <w:sz w:val="22"/>
            <w:szCs w:val="22"/>
          </w:rPr>
          <w:t xml:space="preserve">through time was likely a result of discrete pig production systems and </w:t>
        </w:r>
        <w:r w:rsidR="00274F2E">
          <w:rPr>
            <w:sz w:val="22"/>
            <w:szCs w:val="22"/>
          </w:rPr>
          <w:t xml:space="preserve">relative lack of </w:t>
        </w:r>
        <w:r w:rsidR="00274F2E" w:rsidRPr="00B245E7">
          <w:rPr>
            <w:sz w:val="22"/>
            <w:szCs w:val="22"/>
          </w:rPr>
          <w:t>animal movement within Europe.</w:t>
        </w:r>
      </w:ins>
      <w:ins w:id="810" w:author="Coggon, Amelia Charlotte" w:date="2024-12-14T15:57:00Z" w16du:dateUtc="2024-12-14T14:57:00Z">
        <w:r w:rsidR="00DF1E01">
          <w:rPr>
            <w:sz w:val="22"/>
            <w:szCs w:val="22"/>
          </w:rPr>
          <w:t xml:space="preserve"> </w:t>
        </w:r>
      </w:ins>
    </w:p>
    <w:p w14:paraId="2F777A41" w14:textId="77777777" w:rsidR="00274F2E" w:rsidRDefault="00274F2E" w:rsidP="00274F2E">
      <w:pPr>
        <w:spacing w:line="360" w:lineRule="auto"/>
        <w:rPr>
          <w:ins w:id="811" w:author="Coggon, Amelia Charlotte" w:date="2024-12-11T12:45:00Z" w16du:dateUtc="2024-12-11T11:45:00Z"/>
          <w:sz w:val="22"/>
          <w:szCs w:val="22"/>
        </w:rPr>
      </w:pPr>
    </w:p>
    <w:p w14:paraId="013D351B" w14:textId="758661CA" w:rsidR="00756944" w:rsidRPr="00B245E7" w:rsidRDefault="007F117A" w:rsidP="00B245E7">
      <w:pPr>
        <w:spacing w:line="360" w:lineRule="auto"/>
        <w:rPr>
          <w:sz w:val="22"/>
          <w:szCs w:val="22"/>
        </w:rPr>
      </w:pPr>
      <w:r w:rsidRPr="00B245E7">
        <w:rPr>
          <w:sz w:val="22"/>
          <w:szCs w:val="22"/>
        </w:rPr>
        <w:t xml:space="preserve">Such genetic diversity has led to a complex antigenic profile in pigs, where some viruses have </w:t>
      </w:r>
      <w:r w:rsidR="004E6C3F" w:rsidRPr="00B245E7">
        <w:rPr>
          <w:sz w:val="22"/>
          <w:szCs w:val="22"/>
        </w:rPr>
        <w:t>not</w:t>
      </w:r>
      <w:r w:rsidR="00C64B2D" w:rsidRPr="00B245E7">
        <w:rPr>
          <w:sz w:val="22"/>
          <w:szCs w:val="22"/>
        </w:rPr>
        <w:t xml:space="preserve"> substantially</w:t>
      </w:r>
      <w:r w:rsidR="004E6C3F" w:rsidRPr="00B245E7">
        <w:rPr>
          <w:sz w:val="22"/>
          <w:szCs w:val="22"/>
        </w:rPr>
        <w:t xml:space="preserve"> </w:t>
      </w:r>
      <w:r w:rsidRPr="00B245E7">
        <w:rPr>
          <w:sz w:val="22"/>
          <w:szCs w:val="22"/>
        </w:rPr>
        <w:t>evolved phenotypically from their putative human seasonal ancestors, whereas others within the same lineage in other countries or even within the same country, have markedly drifted. Despite the observations</w:t>
      </w:r>
      <w:r w:rsidR="002E52EA" w:rsidRPr="00B245E7">
        <w:rPr>
          <w:sz w:val="22"/>
          <w:szCs w:val="22"/>
        </w:rPr>
        <w:t xml:space="preserve"> presented here,</w:t>
      </w:r>
      <w:r w:rsidRPr="00B245E7">
        <w:rPr>
          <w:sz w:val="22"/>
          <w:szCs w:val="22"/>
        </w:rPr>
        <w:t xml:space="preserve"> we still do not have a fulsome picture of the true diversity as many pig populations in Europe remain poorly sampled or data are not publicly available.</w:t>
      </w:r>
      <w:r w:rsidR="009D3326" w:rsidRPr="00B245E7">
        <w:rPr>
          <w:sz w:val="22"/>
          <w:szCs w:val="22"/>
        </w:rPr>
        <w:t xml:space="preserve"> Anecdotally, some production units have substantial longitudinal problems with influenza whereas </w:t>
      </w:r>
      <w:r w:rsidR="009D3326" w:rsidRPr="00B245E7">
        <w:rPr>
          <w:sz w:val="22"/>
          <w:szCs w:val="22"/>
        </w:rPr>
        <w:lastRenderedPageBreak/>
        <w:t>others detect disease infrequently.</w:t>
      </w:r>
      <w:r w:rsidR="007E2A14" w:rsidRPr="00B245E7">
        <w:rPr>
          <w:sz w:val="22"/>
          <w:szCs w:val="22"/>
        </w:rPr>
        <w:t xml:space="preserve"> </w:t>
      </w:r>
      <w:r w:rsidR="009D3326" w:rsidRPr="00B245E7">
        <w:rPr>
          <w:sz w:val="22"/>
          <w:szCs w:val="22"/>
        </w:rPr>
        <w:t xml:space="preserve">The underlying factors contributing to this complex epidemiology are poorly understood. </w:t>
      </w:r>
      <w:ins w:id="812" w:author="Coggon, Amelia Charlotte" w:date="2024-12-11T18:42:00Z" w16du:dateUtc="2024-12-11T17:42:00Z">
        <w:r w:rsidR="00175C2A">
          <w:rPr>
            <w:sz w:val="22"/>
            <w:szCs w:val="22"/>
          </w:rPr>
          <w:t>However, t</w:t>
        </w:r>
      </w:ins>
      <w:commentRangeStart w:id="813"/>
      <w:ins w:id="814" w:author="Coggon, Amelia Charlotte" w:date="2024-12-11T12:53:00Z" w16du:dateUtc="2024-12-11T11:53:00Z">
        <w:r w:rsidR="00756944" w:rsidRPr="00B245E7">
          <w:rPr>
            <w:sz w:val="22"/>
            <w:szCs w:val="22"/>
          </w:rPr>
          <w:t xml:space="preserve">his onward and divergent evolution in different swine populations reflects a challenge for control in </w:t>
        </w:r>
        <w:r w:rsidR="00756944">
          <w:rPr>
            <w:sz w:val="22"/>
            <w:szCs w:val="22"/>
          </w:rPr>
          <w:t>pigs</w:t>
        </w:r>
        <w:r w:rsidR="00756944" w:rsidRPr="00B245E7">
          <w:rPr>
            <w:sz w:val="22"/>
            <w:szCs w:val="22"/>
          </w:rPr>
          <w:t>, i.e., one pdm09 antigen may not be sufficient to cover observed antigenic diversity in Europe</w:t>
        </w:r>
        <w:r w:rsidR="00756944">
          <w:rPr>
            <w:sz w:val="22"/>
            <w:szCs w:val="22"/>
          </w:rPr>
          <w:t xml:space="preserve"> but should be tailored to appropriate regions based on pig production. In humans,</w:t>
        </w:r>
        <w:r w:rsidR="00756944" w:rsidRPr="00B245E7">
          <w:rPr>
            <w:sz w:val="22"/>
            <w:szCs w:val="22"/>
          </w:rPr>
          <w:t xml:space="preserve"> these viruses are likely </w:t>
        </w:r>
      </w:ins>
      <w:ins w:id="815" w:author="Coggon, Amelia Charlotte" w:date="2024-12-11T18:42:00Z" w16du:dateUtc="2024-12-11T17:42:00Z">
        <w:r w:rsidR="00175C2A">
          <w:rPr>
            <w:sz w:val="22"/>
            <w:szCs w:val="22"/>
          </w:rPr>
          <w:t xml:space="preserve">antigenically </w:t>
        </w:r>
      </w:ins>
      <w:ins w:id="816" w:author="Coggon, Amelia Charlotte" w:date="2024-12-11T12:53:00Z" w16du:dateUtc="2024-12-11T11:53:00Z">
        <w:r w:rsidR="00756944" w:rsidRPr="00B245E7">
          <w:rPr>
            <w:sz w:val="22"/>
            <w:szCs w:val="22"/>
          </w:rPr>
          <w:t xml:space="preserve">drifted from immunity </w:t>
        </w:r>
      </w:ins>
      <w:ins w:id="817" w:author="Coggon, Amelia Charlotte" w:date="2024-12-11T18:42:00Z" w16du:dateUtc="2024-12-11T17:42:00Z">
        <w:r w:rsidR="00175C2A">
          <w:rPr>
            <w:sz w:val="22"/>
            <w:szCs w:val="22"/>
          </w:rPr>
          <w:t xml:space="preserve">which would be </w:t>
        </w:r>
      </w:ins>
      <w:ins w:id="818" w:author="Coggon, Amelia Charlotte" w:date="2024-12-11T12:53:00Z" w16du:dateUtc="2024-12-11T11:53:00Z">
        <w:r w:rsidR="00756944" w:rsidRPr="00B245E7">
          <w:rPr>
            <w:sz w:val="22"/>
            <w:szCs w:val="22"/>
          </w:rPr>
          <w:t>derived from vaccination or natural exposure to the pdm09 in human populations.</w:t>
        </w:r>
        <w:commentRangeEnd w:id="813"/>
        <w:r w:rsidR="00756944">
          <w:rPr>
            <w:rStyle w:val="CommentReference"/>
            <w:rFonts w:asciiTheme="minorHAnsi" w:eastAsiaTheme="minorHAnsi" w:hAnsiTheme="minorHAnsi" w:cstheme="minorBidi"/>
            <w:lang w:eastAsia="en-US"/>
          </w:rPr>
          <w:commentReference w:id="813"/>
        </w:r>
      </w:ins>
    </w:p>
    <w:p w14:paraId="6052395F" w14:textId="5C9BD1E9" w:rsidR="007E2A14" w:rsidRPr="00B245E7" w:rsidDel="00C0233D" w:rsidRDefault="007E2A14" w:rsidP="00B245E7">
      <w:pPr>
        <w:spacing w:line="360" w:lineRule="auto"/>
        <w:rPr>
          <w:del w:id="819" w:author="Coggon, Amelia Charlotte" w:date="2024-12-11T18:54:00Z" w16du:dateUtc="2024-12-11T17:54:00Z"/>
          <w:sz w:val="22"/>
          <w:szCs w:val="22"/>
        </w:rPr>
      </w:pPr>
    </w:p>
    <w:p w14:paraId="5E52932F" w14:textId="7957AD6E" w:rsidR="00C0233D" w:rsidRPr="00B245E7" w:rsidDel="00C0233D" w:rsidRDefault="009D3326" w:rsidP="00B245E7">
      <w:pPr>
        <w:spacing w:line="360" w:lineRule="auto"/>
        <w:rPr>
          <w:del w:id="820" w:author="Coggon, Amelia Charlotte" w:date="2024-12-11T18:54:00Z" w16du:dateUtc="2024-12-11T17:54:00Z"/>
          <w:sz w:val="22"/>
          <w:szCs w:val="22"/>
        </w:rPr>
      </w:pPr>
      <w:commentRangeStart w:id="821"/>
      <w:del w:id="822" w:author="Coggon, Amelia Charlotte" w:date="2024-12-11T18:54:00Z" w16du:dateUtc="2024-12-11T17:54:00Z">
        <w:r w:rsidRPr="00B245E7" w:rsidDel="00C0233D">
          <w:rPr>
            <w:sz w:val="22"/>
            <w:szCs w:val="22"/>
          </w:rPr>
          <w:delText>Since swine influenza also impacts animal health and production we assessed the distance from currently circulating strains to vaccine strains used in European pig</w:delText>
        </w:r>
        <w:r w:rsidR="00327457" w:rsidRPr="00B245E7" w:rsidDel="00C0233D">
          <w:rPr>
            <w:sz w:val="22"/>
            <w:szCs w:val="22"/>
          </w:rPr>
          <w:delText xml:space="preserve">s. We found variability in putative strain match based on HI assay data and </w:delText>
        </w:r>
        <w:commentRangeStart w:id="823"/>
        <w:commentRangeStart w:id="824"/>
        <w:r w:rsidR="00327457" w:rsidRPr="00B245E7" w:rsidDel="00C0233D">
          <w:rPr>
            <w:sz w:val="22"/>
            <w:szCs w:val="22"/>
          </w:rPr>
          <w:delText>ferret antisera</w:delText>
        </w:r>
        <w:commentRangeEnd w:id="823"/>
        <w:r w:rsidR="00FE75E9" w:rsidDel="00C0233D">
          <w:rPr>
            <w:rStyle w:val="CommentReference"/>
            <w:rFonts w:asciiTheme="minorHAnsi" w:eastAsiaTheme="minorHAnsi" w:hAnsiTheme="minorHAnsi" w:cstheme="minorBidi"/>
            <w:lang w:eastAsia="en-US"/>
          </w:rPr>
          <w:commentReference w:id="823"/>
        </w:r>
        <w:commentRangeEnd w:id="824"/>
        <w:r w:rsidR="00B66C7E" w:rsidDel="00C0233D">
          <w:rPr>
            <w:rStyle w:val="CommentReference"/>
            <w:rFonts w:asciiTheme="minorHAnsi" w:eastAsiaTheme="minorHAnsi" w:hAnsiTheme="minorHAnsi" w:cstheme="minorBidi"/>
            <w:lang w:eastAsia="en-US"/>
          </w:rPr>
          <w:commentReference w:id="824"/>
        </w:r>
        <w:r w:rsidR="00327457" w:rsidRPr="00B245E7" w:rsidDel="00C0233D">
          <w:rPr>
            <w:sz w:val="22"/>
            <w:szCs w:val="22"/>
          </w:rPr>
          <w:delText xml:space="preserve">, with </w:delText>
        </w:r>
        <w:commentRangeStart w:id="825"/>
        <w:r w:rsidR="00327457" w:rsidRPr="00B245E7" w:rsidDel="00C0233D">
          <w:rPr>
            <w:sz w:val="22"/>
            <w:szCs w:val="22"/>
          </w:rPr>
          <w:delText xml:space="preserve">some current strains close to the within-lineage antiserum </w:delText>
        </w:r>
        <w:commentRangeEnd w:id="825"/>
        <w:r w:rsidR="005B23CE" w:rsidDel="00C0233D">
          <w:rPr>
            <w:rStyle w:val="CommentReference"/>
            <w:rFonts w:asciiTheme="minorHAnsi" w:eastAsiaTheme="minorHAnsi" w:hAnsiTheme="minorHAnsi" w:cstheme="minorBidi"/>
            <w:lang w:eastAsia="en-US"/>
          </w:rPr>
          <w:commentReference w:id="825"/>
        </w:r>
        <w:commentRangeStart w:id="826"/>
        <w:r w:rsidR="00327457" w:rsidRPr="00B245E7" w:rsidDel="00C0233D">
          <w:rPr>
            <w:sz w:val="22"/>
            <w:szCs w:val="22"/>
          </w:rPr>
          <w:delText xml:space="preserve">whereas others were quite distant </w:delText>
        </w:r>
        <w:commentRangeEnd w:id="826"/>
        <w:r w:rsidR="005B23CE" w:rsidDel="00C0233D">
          <w:rPr>
            <w:rStyle w:val="CommentReference"/>
            <w:rFonts w:asciiTheme="minorHAnsi" w:eastAsiaTheme="minorHAnsi" w:hAnsiTheme="minorHAnsi" w:cstheme="minorBidi"/>
            <w:lang w:eastAsia="en-US"/>
          </w:rPr>
          <w:commentReference w:id="826"/>
        </w:r>
        <w:r w:rsidR="00327457" w:rsidRPr="00B245E7" w:rsidDel="00C0233D">
          <w:rPr>
            <w:sz w:val="22"/>
            <w:szCs w:val="22"/>
          </w:rPr>
          <w:delText>(&gt;3 AU and often up to 5 AU)</w:delText>
        </w:r>
        <w:r w:rsidR="00A22608" w:rsidRPr="00B245E7" w:rsidDel="00C0233D">
          <w:rPr>
            <w:sz w:val="22"/>
            <w:szCs w:val="22"/>
          </w:rPr>
          <w:delText>.</w:delText>
        </w:r>
        <w:r w:rsidR="00327457" w:rsidRPr="00B245E7" w:rsidDel="00C0233D">
          <w:rPr>
            <w:sz w:val="22"/>
            <w:szCs w:val="22"/>
          </w:rPr>
          <w:delText xml:space="preserve"> </w:delText>
        </w:r>
        <w:commentRangeStart w:id="827"/>
        <w:r w:rsidR="00327457" w:rsidRPr="00B245E7" w:rsidDel="00C0233D">
          <w:rPr>
            <w:sz w:val="22"/>
            <w:szCs w:val="22"/>
          </w:rPr>
          <w:delText>Such large antigenic distances are likely to impact vaccine efficacy in the field</w:delText>
        </w:r>
        <w:commentRangeEnd w:id="827"/>
        <w:r w:rsidR="005B23CE" w:rsidDel="00C0233D">
          <w:rPr>
            <w:rStyle w:val="CommentReference"/>
            <w:rFonts w:asciiTheme="minorHAnsi" w:eastAsiaTheme="minorHAnsi" w:hAnsiTheme="minorHAnsi" w:cstheme="minorBidi"/>
            <w:lang w:eastAsia="en-US"/>
          </w:rPr>
          <w:commentReference w:id="827"/>
        </w:r>
        <w:r w:rsidR="00327457" w:rsidRPr="00B245E7" w:rsidDel="00C0233D">
          <w:rPr>
            <w:sz w:val="22"/>
            <w:szCs w:val="22"/>
          </w:rPr>
          <w:delText>, despite adjuvant use to broaden a response</w:delText>
        </w:r>
        <w:r w:rsidR="003D22B5" w:rsidRPr="00B245E7" w:rsidDel="00C0233D">
          <w:rPr>
            <w:sz w:val="22"/>
            <w:szCs w:val="22"/>
          </w:rPr>
          <w:delText xml:space="preserve"> </w:delText>
        </w:r>
        <w:r w:rsidR="00A22608" w:rsidRPr="00B245E7" w:rsidDel="00C0233D">
          <w:rPr>
            <w:sz w:val="22"/>
            <w:szCs w:val="22"/>
          </w:rPr>
          <w:fldChar w:fldCharType="begin"/>
        </w:r>
        <w:r w:rsidR="007135D9" w:rsidDel="00C0233D">
          <w:rPr>
            <w:sz w:val="22"/>
            <w:szCs w:val="22"/>
          </w:rPr>
          <w:delInstrText xml:space="preserve"> ADDIN ZOTERO_ITEM CSL_CITATION {"citationID":"iC8arVdR","properties":{"formattedCitation":"(Souza {\\i{}et al.}, 2018)","plainCitation":"(Souza et al., 2018)","noteIndex":0},"citationItems":[{"id":"7HjIxZio/7i9oPyYd","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delInstrText>
        </w:r>
        <w:r w:rsidR="00A22608" w:rsidRPr="00B245E7" w:rsidDel="00C0233D">
          <w:rPr>
            <w:sz w:val="22"/>
            <w:szCs w:val="22"/>
          </w:rPr>
          <w:fldChar w:fldCharType="separate"/>
        </w:r>
        <w:r w:rsidR="00750D5F" w:rsidRPr="00B245E7" w:rsidDel="00C0233D">
          <w:rPr>
            <w:sz w:val="22"/>
            <w:szCs w:val="22"/>
          </w:rPr>
          <w:delText xml:space="preserve">(Souza </w:delText>
        </w:r>
        <w:r w:rsidR="00750D5F" w:rsidRPr="00B245E7" w:rsidDel="00C0233D">
          <w:rPr>
            <w:i/>
            <w:iCs/>
            <w:sz w:val="22"/>
            <w:szCs w:val="22"/>
          </w:rPr>
          <w:delText>et al.</w:delText>
        </w:r>
        <w:r w:rsidR="00750D5F" w:rsidRPr="00B245E7" w:rsidDel="00C0233D">
          <w:rPr>
            <w:sz w:val="22"/>
            <w:szCs w:val="22"/>
          </w:rPr>
          <w:delText>, 2018)</w:delText>
        </w:r>
        <w:r w:rsidR="00A22608" w:rsidRPr="00B245E7" w:rsidDel="00C0233D">
          <w:rPr>
            <w:sz w:val="22"/>
            <w:szCs w:val="22"/>
          </w:rPr>
          <w:fldChar w:fldCharType="end"/>
        </w:r>
        <w:r w:rsidR="00327457" w:rsidRPr="00B245E7" w:rsidDel="00C0233D">
          <w:rPr>
            <w:sz w:val="22"/>
            <w:szCs w:val="22"/>
          </w:rPr>
          <w:delText>. Subsequent work should focus on defining correlates of cross-protection for the observed antigenic diversity in pigs to provide a quantitative basis for when vaccine might need updating.</w:delText>
        </w:r>
        <w:commentRangeEnd w:id="821"/>
        <w:r w:rsidR="00D1101E" w:rsidDel="00C0233D">
          <w:rPr>
            <w:rStyle w:val="CommentReference"/>
            <w:rFonts w:asciiTheme="minorHAnsi" w:eastAsiaTheme="minorHAnsi" w:hAnsiTheme="minorHAnsi" w:cstheme="minorBidi"/>
            <w:lang w:eastAsia="en-US"/>
          </w:rPr>
          <w:commentReference w:id="821"/>
        </w:r>
      </w:del>
    </w:p>
    <w:p w14:paraId="02412835" w14:textId="77777777" w:rsidR="007E2A14" w:rsidRPr="00B245E7" w:rsidRDefault="007E2A14" w:rsidP="00B245E7">
      <w:pPr>
        <w:spacing w:line="360" w:lineRule="auto"/>
        <w:rPr>
          <w:sz w:val="22"/>
          <w:szCs w:val="22"/>
        </w:rPr>
      </w:pPr>
    </w:p>
    <w:p w14:paraId="50511BFA" w14:textId="49DD3515" w:rsidR="007F117A" w:rsidRPr="00B245E7" w:rsidDel="003E10E9" w:rsidRDefault="007F117A" w:rsidP="00B245E7">
      <w:pPr>
        <w:spacing w:line="360" w:lineRule="auto"/>
        <w:rPr>
          <w:del w:id="828" w:author="Coggon, Amelia Charlotte" w:date="2024-12-11T20:44:00Z" w16du:dateUtc="2024-12-11T19:44:00Z"/>
          <w:sz w:val="22"/>
          <w:szCs w:val="22"/>
        </w:rPr>
      </w:pPr>
      <w:r w:rsidRPr="00B245E7">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B245E7">
        <w:rPr>
          <w:sz w:val="22"/>
          <w:szCs w:val="22"/>
        </w:rPr>
        <w:t xml:space="preserve"> as does some vaccine strain selection</w:t>
      </w:r>
      <w:r w:rsidR="004239FE" w:rsidRPr="00B245E7">
        <w:rPr>
          <w:sz w:val="22"/>
          <w:szCs w:val="22"/>
        </w:rPr>
        <w:t xml:space="preserve"> in </w:t>
      </w:r>
      <w:r w:rsidR="003D22B5" w:rsidRPr="00B245E7">
        <w:rPr>
          <w:sz w:val="22"/>
          <w:szCs w:val="22"/>
        </w:rPr>
        <w:t xml:space="preserve">other </w:t>
      </w:r>
      <w:r w:rsidR="004239FE" w:rsidRPr="00B245E7">
        <w:rPr>
          <w:sz w:val="22"/>
          <w:szCs w:val="22"/>
        </w:rPr>
        <w:t xml:space="preserve">animals </w:t>
      </w:r>
      <w:r w:rsidR="003D22B5" w:rsidRPr="00B245E7">
        <w:rPr>
          <w:sz w:val="22"/>
          <w:szCs w:val="22"/>
        </w:rPr>
        <w:t>(</w:t>
      </w:r>
      <w:r w:rsidR="004239FE" w:rsidRPr="00B245E7">
        <w:rPr>
          <w:sz w:val="22"/>
          <w:szCs w:val="22"/>
        </w:rPr>
        <w:t>e.g.</w:t>
      </w:r>
      <w:r w:rsidR="003D22B5" w:rsidRPr="00B245E7">
        <w:rPr>
          <w:sz w:val="22"/>
          <w:szCs w:val="22"/>
        </w:rPr>
        <w:t>,</w:t>
      </w:r>
      <w:r w:rsidR="004239FE" w:rsidRPr="00B245E7">
        <w:rPr>
          <w:sz w:val="22"/>
          <w:szCs w:val="22"/>
        </w:rPr>
        <w:t xml:space="preserve"> horses</w:t>
      </w:r>
      <w:r w:rsidR="003D22B5" w:rsidRPr="00B245E7">
        <w:rPr>
          <w:sz w:val="22"/>
          <w:szCs w:val="22"/>
        </w:rPr>
        <w:t>)</w:t>
      </w:r>
      <w:r w:rsidRPr="00B245E7">
        <w:rPr>
          <w:sz w:val="22"/>
          <w:szCs w:val="22"/>
        </w:rPr>
        <w:t>. To date there has not been a quantitative and comparative assessment of the two hosts immunological responses</w:t>
      </w:r>
      <w:r w:rsidR="00267666" w:rsidRPr="00B245E7">
        <w:rPr>
          <w:sz w:val="22"/>
          <w:szCs w:val="22"/>
        </w:rPr>
        <w:t xml:space="preserve"> to influenza</w:t>
      </w:r>
      <w:r w:rsidRPr="00B245E7">
        <w:rPr>
          <w:sz w:val="22"/>
          <w:szCs w:val="22"/>
        </w:rPr>
        <w:t xml:space="preserve"> and whether one or other of the models</w:t>
      </w:r>
      <w:r w:rsidR="00267666" w:rsidRPr="00B245E7">
        <w:rPr>
          <w:sz w:val="22"/>
          <w:szCs w:val="22"/>
        </w:rPr>
        <w:t xml:space="preserve"> (pig or ferret)</w:t>
      </w:r>
      <w:r w:rsidRPr="00B245E7">
        <w:rPr>
          <w:sz w:val="22"/>
          <w:szCs w:val="22"/>
        </w:rPr>
        <w:t xml:space="preserve"> are more appropriate to assess phenotypic evolution in different </w:t>
      </w:r>
      <w:r w:rsidR="00E6717E" w:rsidRPr="00B245E7">
        <w:rPr>
          <w:sz w:val="22"/>
          <w:szCs w:val="22"/>
        </w:rPr>
        <w:t>scenarios</w:t>
      </w:r>
      <w:r w:rsidRPr="00B245E7">
        <w:rPr>
          <w:sz w:val="22"/>
          <w:szCs w:val="22"/>
        </w:rPr>
        <w:t>. Here we showed</w:t>
      </w:r>
      <w:ins w:id="829" w:author="Coggon, Amelia Charlotte" w:date="2024-12-11T20:42:00Z" w16du:dateUtc="2024-12-11T19:42:00Z">
        <w:r w:rsidR="003E10E9">
          <w:rPr>
            <w:sz w:val="22"/>
            <w:szCs w:val="22"/>
          </w:rPr>
          <w:t>,</w:t>
        </w:r>
      </w:ins>
      <w:r w:rsidRPr="00B245E7">
        <w:rPr>
          <w:sz w:val="22"/>
          <w:szCs w:val="22"/>
        </w:rPr>
        <w:t xml:space="preserve"> </w:t>
      </w:r>
      <w:ins w:id="830" w:author="Coggon, Amelia Charlotte" w:date="2024-12-11T20:42:00Z" w16du:dateUtc="2024-12-11T19:42:00Z">
        <w:r w:rsidR="003E10E9">
          <w:rPr>
            <w:sz w:val="22"/>
            <w:szCs w:val="22"/>
          </w:rPr>
          <w:t xml:space="preserve">despite slightly varied immunisation regimes, </w:t>
        </w:r>
      </w:ins>
      <w:r w:rsidR="00FA2555" w:rsidRPr="00B245E7">
        <w:rPr>
          <w:sz w:val="22"/>
          <w:szCs w:val="22"/>
        </w:rPr>
        <w:t>with</w:t>
      </w:r>
      <w:r w:rsidRPr="00B245E7">
        <w:rPr>
          <w:sz w:val="22"/>
          <w:szCs w:val="22"/>
        </w:rPr>
        <w:t xml:space="preserve"> matche</w:t>
      </w:r>
      <w:r w:rsidR="00FA2555" w:rsidRPr="00B245E7">
        <w:rPr>
          <w:sz w:val="22"/>
          <w:szCs w:val="22"/>
        </w:rPr>
        <w:t>d</w:t>
      </w:r>
      <w:r w:rsidRPr="00B245E7">
        <w:rPr>
          <w:sz w:val="22"/>
          <w:szCs w:val="22"/>
        </w:rPr>
        <w:t xml:space="preserve"> viruses and antisera</w:t>
      </w:r>
      <w:r w:rsidR="00FA2555" w:rsidRPr="00B245E7">
        <w:rPr>
          <w:sz w:val="22"/>
          <w:szCs w:val="22"/>
        </w:rPr>
        <w:t xml:space="preserve"> raised</w:t>
      </w:r>
      <w:r w:rsidRPr="00B245E7">
        <w:rPr>
          <w:sz w:val="22"/>
          <w:szCs w:val="22"/>
        </w:rPr>
        <w:t xml:space="preserve"> in both hosts, that the breadth and </w:t>
      </w:r>
      <w:r w:rsidR="008E5079" w:rsidRPr="00B245E7">
        <w:rPr>
          <w:sz w:val="22"/>
          <w:szCs w:val="22"/>
        </w:rPr>
        <w:t xml:space="preserve">relative </w:t>
      </w:r>
      <w:r w:rsidRPr="00B245E7">
        <w:rPr>
          <w:sz w:val="22"/>
          <w:szCs w:val="22"/>
        </w:rPr>
        <w:t>magnitude of the immunological response was equivalent</w:t>
      </w:r>
      <w:r w:rsidR="003D22B5" w:rsidRPr="00B245E7">
        <w:rPr>
          <w:sz w:val="22"/>
          <w:szCs w:val="22"/>
        </w:rPr>
        <w:t xml:space="preserve"> using antibody landscaping</w:t>
      </w:r>
      <w:r w:rsidRPr="00B245E7">
        <w:rPr>
          <w:sz w:val="22"/>
          <w:szCs w:val="22"/>
        </w:rPr>
        <w:t xml:space="preserve">. This is critical as it allows triage of viruses circulating in pigs to be validly undertaken using either model system, and extrapolation between the two in selecting </w:t>
      </w:r>
      <w:commentRangeStart w:id="831"/>
      <w:r w:rsidR="003D22B5" w:rsidRPr="00B245E7">
        <w:rPr>
          <w:sz w:val="22"/>
          <w:szCs w:val="22"/>
        </w:rPr>
        <w:t xml:space="preserve">viruses </w:t>
      </w:r>
      <w:commentRangeEnd w:id="831"/>
      <w:r w:rsidR="003D22B5" w:rsidRPr="00B245E7">
        <w:rPr>
          <w:rStyle w:val="CommentReference"/>
          <w:rFonts w:eastAsiaTheme="minorHAnsi"/>
          <w:sz w:val="22"/>
          <w:szCs w:val="22"/>
          <w:lang w:eastAsia="en-US"/>
        </w:rPr>
        <w:commentReference w:id="831"/>
      </w:r>
      <w:r w:rsidRPr="00B245E7">
        <w:rPr>
          <w:sz w:val="22"/>
          <w:szCs w:val="22"/>
        </w:rPr>
        <w:t>of interest for further assessment</w:t>
      </w:r>
      <w:r w:rsidR="004E44C5" w:rsidRPr="00B245E7">
        <w:rPr>
          <w:sz w:val="22"/>
          <w:szCs w:val="22"/>
        </w:rPr>
        <w:t xml:space="preserve"> such as antigenic variance from vaccine strain or for pandemic preparedness.</w:t>
      </w:r>
      <w:ins w:id="832" w:author="Coggon, Amelia Charlotte" w:date="2024-12-11T20:44:00Z" w16du:dateUtc="2024-12-11T19:44:00Z">
        <w:r w:rsidR="003E10E9">
          <w:rPr>
            <w:sz w:val="22"/>
            <w:szCs w:val="22"/>
          </w:rPr>
          <w:t xml:space="preserve"> </w:t>
        </w:r>
      </w:ins>
    </w:p>
    <w:p w14:paraId="2E188398" w14:textId="749E5211" w:rsidR="003E10E9" w:rsidRDefault="003E10E9" w:rsidP="00C0233D">
      <w:pPr>
        <w:spacing w:line="360" w:lineRule="auto"/>
        <w:rPr>
          <w:ins w:id="833" w:author="Coggon, Amelia Charlotte" w:date="2024-12-11T20:41:00Z" w16du:dateUtc="2024-12-11T19:41:00Z"/>
          <w:sz w:val="22"/>
          <w:szCs w:val="22"/>
        </w:rPr>
      </w:pPr>
      <w:ins w:id="834" w:author="Coggon, Amelia Charlotte" w:date="2024-12-11T20:43:00Z" w16du:dateUtc="2024-12-11T19:43:00Z">
        <w:r>
          <w:rPr>
            <w:sz w:val="22"/>
            <w:szCs w:val="22"/>
          </w:rPr>
          <w:t>This also indicates that</w:t>
        </w:r>
      </w:ins>
      <w:ins w:id="835" w:author="Coggon, Amelia Charlotte" w:date="2024-12-11T20:41:00Z" w16du:dateUtc="2024-12-11T19:41:00Z">
        <w:r w:rsidRPr="00B245E7">
          <w:rPr>
            <w:sz w:val="22"/>
            <w:szCs w:val="22"/>
          </w:rPr>
          <w:t xml:space="preserve"> either vaccination </w:t>
        </w:r>
      </w:ins>
      <w:ins w:id="836" w:author="Coggon, Amelia Charlotte" w:date="2024-12-11T20:43:00Z" w16du:dateUtc="2024-12-11T19:43:00Z">
        <w:r>
          <w:rPr>
            <w:sz w:val="22"/>
            <w:szCs w:val="22"/>
          </w:rPr>
          <w:t xml:space="preserve">(in pigs) </w:t>
        </w:r>
      </w:ins>
      <w:ins w:id="837" w:author="Coggon, Amelia Charlotte" w:date="2024-12-11T20:41:00Z" w16du:dateUtc="2024-12-11T19:41:00Z">
        <w:r w:rsidRPr="00B245E7">
          <w:rPr>
            <w:sz w:val="22"/>
            <w:szCs w:val="22"/>
          </w:rPr>
          <w:t xml:space="preserve">or infection </w:t>
        </w:r>
      </w:ins>
      <w:ins w:id="838" w:author="Coggon, Amelia Charlotte" w:date="2024-12-11T20:43:00Z" w16du:dateUtc="2024-12-11T19:43:00Z">
        <w:r>
          <w:rPr>
            <w:sz w:val="22"/>
            <w:szCs w:val="22"/>
          </w:rPr>
          <w:t xml:space="preserve">(in ferrets) </w:t>
        </w:r>
      </w:ins>
      <w:ins w:id="839" w:author="Coggon, Amelia Charlotte" w:date="2024-12-11T20:41:00Z" w16du:dateUtc="2024-12-11T19:41:00Z">
        <w:r w:rsidRPr="00B245E7">
          <w:rPr>
            <w:sz w:val="22"/>
            <w:szCs w:val="22"/>
          </w:rPr>
          <w:t>as the antigen presentation route is equivalent</w:t>
        </w:r>
      </w:ins>
      <w:ins w:id="840" w:author="Coggon, Amelia Charlotte" w:date="2024-12-11T20:44:00Z" w16du:dateUtc="2024-12-11T19:44:00Z">
        <w:r>
          <w:rPr>
            <w:sz w:val="22"/>
            <w:szCs w:val="22"/>
          </w:rPr>
          <w:t>, demonstrating</w:t>
        </w:r>
      </w:ins>
      <w:ins w:id="841" w:author="Coggon, Amelia Charlotte" w:date="2024-12-11T20:41:00Z" w16du:dateUtc="2024-12-11T19:41:00Z">
        <w:r>
          <w:rPr>
            <w:sz w:val="22"/>
            <w:szCs w:val="22"/>
          </w:rPr>
          <w:t xml:space="preserve"> a level </w:t>
        </w:r>
      </w:ins>
      <w:ins w:id="842" w:author="Coggon, Amelia Charlotte" w:date="2024-12-11T20:44:00Z" w16du:dateUtc="2024-12-11T19:44:00Z">
        <w:r>
          <w:rPr>
            <w:sz w:val="22"/>
            <w:szCs w:val="22"/>
          </w:rPr>
          <w:t xml:space="preserve">of </w:t>
        </w:r>
      </w:ins>
      <w:ins w:id="843" w:author="Coggon, Amelia Charlotte" w:date="2024-12-11T20:41:00Z" w16du:dateUtc="2024-12-11T19:41:00Z">
        <w:r>
          <w:rPr>
            <w:sz w:val="22"/>
            <w:szCs w:val="22"/>
          </w:rPr>
          <w:t>tolerance between different immunisation regimes</w:t>
        </w:r>
      </w:ins>
      <w:ins w:id="844" w:author="Coggon, Amelia Charlotte" w:date="2024-12-11T20:44:00Z" w16du:dateUtc="2024-12-11T19:44:00Z">
        <w:r>
          <w:rPr>
            <w:sz w:val="22"/>
            <w:szCs w:val="22"/>
          </w:rPr>
          <w:t>,</w:t>
        </w:r>
      </w:ins>
      <w:ins w:id="845" w:author="Coggon, Amelia Charlotte" w:date="2024-12-11T20:41:00Z" w16du:dateUtc="2024-12-11T19:41:00Z">
        <w:r>
          <w:rPr>
            <w:sz w:val="22"/>
            <w:szCs w:val="22"/>
          </w:rPr>
          <w:t xml:space="preserve"> for example when comparing two doses of vaccine in pigs and one dose of live virus in ferrets. </w:t>
        </w:r>
      </w:ins>
    </w:p>
    <w:p w14:paraId="49683010" w14:textId="77777777" w:rsidR="003E10E9" w:rsidRPr="00B245E7" w:rsidRDefault="003E10E9" w:rsidP="00C0233D">
      <w:pPr>
        <w:spacing w:line="360" w:lineRule="auto"/>
        <w:rPr>
          <w:ins w:id="846" w:author="Coggon, Amelia Charlotte" w:date="2024-12-11T18:54:00Z" w16du:dateUtc="2024-12-11T17:54:00Z"/>
          <w:sz w:val="22"/>
          <w:szCs w:val="22"/>
        </w:rPr>
      </w:pPr>
    </w:p>
    <w:p w14:paraId="27D680FE" w14:textId="1CF9F7B7" w:rsidR="00C0233D" w:rsidRPr="00B245E7" w:rsidRDefault="00C0233D" w:rsidP="00C0233D">
      <w:pPr>
        <w:spacing w:line="360" w:lineRule="auto"/>
        <w:rPr>
          <w:ins w:id="847" w:author="Coggon, Amelia Charlotte" w:date="2024-12-11T18:54:00Z" w16du:dateUtc="2024-12-11T17:54:00Z"/>
          <w:sz w:val="22"/>
          <w:szCs w:val="22"/>
        </w:rPr>
      </w:pPr>
      <w:commentRangeStart w:id="848"/>
      <w:ins w:id="849" w:author="Coggon, Amelia Charlotte" w:date="2024-12-11T18:54:00Z" w16du:dateUtc="2024-12-11T17:54:00Z">
        <w:r w:rsidRPr="00B245E7">
          <w:rPr>
            <w:sz w:val="22"/>
            <w:szCs w:val="22"/>
          </w:rPr>
          <w:t xml:space="preserve">Since swine influenza also impacts animal health and </w:t>
        </w:r>
      </w:ins>
      <w:ins w:id="850" w:author="Coggon, Amelia Charlotte" w:date="2024-12-11T18:55:00Z" w16du:dateUtc="2024-12-11T17:55:00Z">
        <w:r w:rsidR="00F531A7" w:rsidRPr="00B245E7">
          <w:rPr>
            <w:sz w:val="22"/>
            <w:szCs w:val="22"/>
          </w:rPr>
          <w:t>production,</w:t>
        </w:r>
      </w:ins>
      <w:ins w:id="851" w:author="Coggon, Amelia Charlotte" w:date="2024-12-11T18:54:00Z" w16du:dateUtc="2024-12-11T17:54:00Z">
        <w:r w:rsidRPr="00B245E7">
          <w:rPr>
            <w:sz w:val="22"/>
            <w:szCs w:val="22"/>
          </w:rPr>
          <w:t xml:space="preserve"> we assessed the distance from currently circulating strains to vaccine strains used in European pigs. We found variability in putative strain match based on HI assay data and </w:t>
        </w:r>
        <w:commentRangeStart w:id="852"/>
        <w:commentRangeStart w:id="853"/>
        <w:r w:rsidRPr="00B245E7">
          <w:rPr>
            <w:sz w:val="22"/>
            <w:szCs w:val="22"/>
          </w:rPr>
          <w:t>ferret antisera</w:t>
        </w:r>
        <w:commentRangeEnd w:id="852"/>
        <w:r>
          <w:rPr>
            <w:rStyle w:val="CommentReference"/>
            <w:rFonts w:asciiTheme="minorHAnsi" w:eastAsiaTheme="minorHAnsi" w:hAnsiTheme="minorHAnsi" w:cstheme="minorBidi"/>
            <w:lang w:eastAsia="en-US"/>
          </w:rPr>
          <w:commentReference w:id="852"/>
        </w:r>
        <w:commentRangeEnd w:id="853"/>
        <w:r>
          <w:rPr>
            <w:rStyle w:val="CommentReference"/>
            <w:rFonts w:asciiTheme="minorHAnsi" w:eastAsiaTheme="minorHAnsi" w:hAnsiTheme="minorHAnsi" w:cstheme="minorBidi"/>
            <w:lang w:eastAsia="en-US"/>
          </w:rPr>
          <w:commentReference w:id="853"/>
        </w:r>
        <w:r w:rsidRPr="00B245E7">
          <w:rPr>
            <w:sz w:val="22"/>
            <w:szCs w:val="22"/>
          </w:rPr>
          <w:t xml:space="preserve">, with </w:t>
        </w:r>
        <w:commentRangeStart w:id="854"/>
        <w:r w:rsidRPr="00B245E7">
          <w:rPr>
            <w:sz w:val="22"/>
            <w:szCs w:val="22"/>
          </w:rPr>
          <w:t>some</w:t>
        </w:r>
      </w:ins>
      <w:ins w:id="855" w:author="Coggon, Amelia Charlotte" w:date="2024-12-11T18:58:00Z" w16du:dateUtc="2024-12-11T17:58:00Z">
        <w:r w:rsidR="008C08FD">
          <w:rPr>
            <w:sz w:val="22"/>
            <w:szCs w:val="22"/>
          </w:rPr>
          <w:t xml:space="preserve"> 1C </w:t>
        </w:r>
      </w:ins>
      <w:ins w:id="856" w:author="Coggon, Amelia Charlotte" w:date="2024-12-11T19:00:00Z" w16du:dateUtc="2024-12-11T18:00:00Z">
        <w:r w:rsidR="008C08FD">
          <w:rPr>
            <w:sz w:val="22"/>
            <w:szCs w:val="22"/>
          </w:rPr>
          <w:t>lineage</w:t>
        </w:r>
      </w:ins>
      <w:ins w:id="857" w:author="Coggon, Amelia Charlotte" w:date="2024-12-11T18:54:00Z" w16du:dateUtc="2024-12-11T17:54:00Z">
        <w:r w:rsidRPr="00B245E7">
          <w:rPr>
            <w:sz w:val="22"/>
            <w:szCs w:val="22"/>
          </w:rPr>
          <w:t xml:space="preserve"> strains close to the within-lineage antiserum </w:t>
        </w:r>
        <w:commentRangeEnd w:id="854"/>
        <w:r>
          <w:rPr>
            <w:rStyle w:val="CommentReference"/>
            <w:rFonts w:asciiTheme="minorHAnsi" w:eastAsiaTheme="minorHAnsi" w:hAnsiTheme="minorHAnsi" w:cstheme="minorBidi"/>
            <w:lang w:eastAsia="en-US"/>
          </w:rPr>
          <w:commentReference w:id="854"/>
        </w:r>
        <w:commentRangeStart w:id="858"/>
        <w:r w:rsidRPr="00B245E7">
          <w:rPr>
            <w:sz w:val="22"/>
            <w:szCs w:val="22"/>
          </w:rPr>
          <w:t xml:space="preserve">whereas others </w:t>
        </w:r>
      </w:ins>
      <w:ins w:id="859" w:author="Coggon, Amelia Charlotte" w:date="2024-12-11T18:57:00Z" w16du:dateUtc="2024-12-11T17:57:00Z">
        <w:r w:rsidR="008C08FD">
          <w:rPr>
            <w:sz w:val="22"/>
            <w:szCs w:val="22"/>
          </w:rPr>
          <w:t xml:space="preserve">including </w:t>
        </w:r>
        <w:r w:rsidR="008C08FD" w:rsidRPr="00B245E7">
          <w:rPr>
            <w:sz w:val="22"/>
            <w:szCs w:val="22"/>
          </w:rPr>
          <w:t>1A.3.3.2</w:t>
        </w:r>
        <w:r w:rsidR="008C08FD">
          <w:rPr>
            <w:sz w:val="22"/>
            <w:szCs w:val="22"/>
          </w:rPr>
          <w:t>,</w:t>
        </w:r>
      </w:ins>
      <w:ins w:id="860" w:author="Coggon, Amelia Charlotte" w:date="2024-12-11T19:01:00Z" w16du:dateUtc="2024-12-11T18:01:00Z">
        <w:r w:rsidR="008C08FD">
          <w:rPr>
            <w:sz w:val="22"/>
            <w:szCs w:val="22"/>
          </w:rPr>
          <w:t xml:space="preserve"> 1C.2.4, 1C.2.5</w:t>
        </w:r>
      </w:ins>
      <w:ins w:id="861" w:author="Coggon, Amelia Charlotte" w:date="2024-12-11T18:57:00Z" w16du:dateUtc="2024-12-11T17:57:00Z">
        <w:r w:rsidR="008C08FD">
          <w:rPr>
            <w:sz w:val="22"/>
            <w:szCs w:val="22"/>
          </w:rPr>
          <w:t xml:space="preserve"> </w:t>
        </w:r>
      </w:ins>
      <w:ins w:id="862" w:author="Coggon, Amelia Charlotte" w:date="2024-12-11T19:01:00Z" w16du:dateUtc="2024-12-11T18:01:00Z">
        <w:r w:rsidR="008C08FD">
          <w:rPr>
            <w:sz w:val="22"/>
            <w:szCs w:val="22"/>
          </w:rPr>
          <w:t xml:space="preserve">clade viruses </w:t>
        </w:r>
      </w:ins>
      <w:ins w:id="863" w:author="Coggon, Amelia Charlotte" w:date="2024-12-11T18:54:00Z" w16du:dateUtc="2024-12-11T17:54:00Z">
        <w:r w:rsidRPr="00B245E7">
          <w:rPr>
            <w:sz w:val="22"/>
            <w:szCs w:val="22"/>
          </w:rPr>
          <w:t xml:space="preserve">were distant </w:t>
        </w:r>
        <w:commentRangeEnd w:id="858"/>
        <w:r>
          <w:rPr>
            <w:rStyle w:val="CommentReference"/>
            <w:rFonts w:asciiTheme="minorHAnsi" w:eastAsiaTheme="minorHAnsi" w:hAnsiTheme="minorHAnsi" w:cstheme="minorBidi"/>
            <w:lang w:eastAsia="en-US"/>
          </w:rPr>
          <w:commentReference w:id="858"/>
        </w:r>
        <w:r w:rsidRPr="00B245E7">
          <w:rPr>
            <w:sz w:val="22"/>
            <w:szCs w:val="22"/>
          </w:rPr>
          <w:t xml:space="preserve">(&gt;3 AU). </w:t>
        </w:r>
        <w:commentRangeStart w:id="864"/>
        <w:r w:rsidRPr="00B245E7">
          <w:rPr>
            <w:sz w:val="22"/>
            <w:szCs w:val="22"/>
          </w:rPr>
          <w:t>Such large antigenic distances are likely to impact vaccine efficacy in the field</w:t>
        </w:r>
        <w:commentRangeEnd w:id="864"/>
        <w:r>
          <w:rPr>
            <w:rStyle w:val="CommentReference"/>
            <w:rFonts w:asciiTheme="minorHAnsi" w:eastAsiaTheme="minorHAnsi" w:hAnsiTheme="minorHAnsi" w:cstheme="minorBidi"/>
            <w:lang w:eastAsia="en-US"/>
          </w:rPr>
          <w:commentReference w:id="864"/>
        </w:r>
        <w:r w:rsidRPr="00B245E7">
          <w:rPr>
            <w:sz w:val="22"/>
            <w:szCs w:val="22"/>
          </w:rPr>
          <w:t>,</w:t>
        </w:r>
      </w:ins>
      <w:ins w:id="865" w:author="Coggon, Amelia Charlotte" w:date="2024-12-11T19:03:00Z" w16du:dateUtc="2024-12-11T18:03:00Z">
        <w:r w:rsidR="008C08FD">
          <w:rPr>
            <w:sz w:val="22"/>
            <w:szCs w:val="22"/>
          </w:rPr>
          <w:t xml:space="preserve"> as reported by </w:t>
        </w:r>
        <w:proofErr w:type="spellStart"/>
        <w:r w:rsidR="008C08FD">
          <w:rPr>
            <w:sz w:val="22"/>
            <w:szCs w:val="22"/>
          </w:rPr>
          <w:t>Deblanc</w:t>
        </w:r>
        <w:proofErr w:type="spellEnd"/>
        <w:r w:rsidR="008C08FD">
          <w:rPr>
            <w:sz w:val="22"/>
            <w:szCs w:val="22"/>
          </w:rPr>
          <w:t xml:space="preserve"> </w:t>
        </w:r>
        <w:r w:rsidR="008C08FD">
          <w:rPr>
            <w:i/>
            <w:iCs/>
            <w:sz w:val="22"/>
            <w:szCs w:val="22"/>
          </w:rPr>
          <w:t xml:space="preserve">et al., </w:t>
        </w:r>
        <w:r w:rsidR="008C08FD">
          <w:rPr>
            <w:sz w:val="22"/>
            <w:szCs w:val="22"/>
          </w:rPr>
          <w:t>(2024)</w:t>
        </w:r>
      </w:ins>
      <w:ins w:id="866" w:author="Coggon, Amelia Charlotte" w:date="2024-12-11T19:04:00Z" w16du:dateUtc="2024-12-11T18:04:00Z">
        <w:r w:rsidR="008C08FD">
          <w:rPr>
            <w:sz w:val="22"/>
            <w:szCs w:val="22"/>
          </w:rPr>
          <w:t xml:space="preserve"> </w:t>
        </w:r>
      </w:ins>
      <w:ins w:id="867" w:author="Coggon, Amelia Charlotte" w:date="2024-12-11T19:05:00Z" w16du:dateUtc="2024-12-11T18:05:00Z">
        <w:r w:rsidR="00992FD4">
          <w:rPr>
            <w:sz w:val="22"/>
            <w:szCs w:val="22"/>
          </w:rPr>
          <w:t>on</w:t>
        </w:r>
      </w:ins>
      <w:ins w:id="868" w:author="Coggon, Amelia Charlotte" w:date="2024-12-11T19:04:00Z" w16du:dateUtc="2024-12-11T18:04:00Z">
        <w:r w:rsidR="008C08FD">
          <w:rPr>
            <w:sz w:val="22"/>
            <w:szCs w:val="22"/>
          </w:rPr>
          <w:t xml:space="preserve"> the emergence of </w:t>
        </w:r>
      </w:ins>
      <w:ins w:id="869" w:author="Coggon, Amelia Charlotte" w:date="2024-12-11T19:05:00Z" w16du:dateUtc="2024-12-11T18:05:00Z">
        <w:r w:rsidR="00992FD4">
          <w:rPr>
            <w:sz w:val="22"/>
            <w:szCs w:val="22"/>
          </w:rPr>
          <w:t>the</w:t>
        </w:r>
      </w:ins>
      <w:ins w:id="870" w:author="Coggon, Amelia Charlotte" w:date="2024-12-11T19:04:00Z" w16du:dateUtc="2024-12-11T18:04:00Z">
        <w:r w:rsidR="008C08FD">
          <w:rPr>
            <w:sz w:val="22"/>
            <w:szCs w:val="22"/>
          </w:rPr>
          <w:t xml:space="preserve"> H1N2 clade 1C.2.4 virus</w:t>
        </w:r>
      </w:ins>
      <w:ins w:id="871" w:author="Coggon, Amelia Charlotte" w:date="2024-12-11T19:05:00Z" w16du:dateUtc="2024-12-11T18:05:00Z">
        <w:r w:rsidR="00992FD4">
          <w:rPr>
            <w:sz w:val="22"/>
            <w:szCs w:val="22"/>
          </w:rPr>
          <w:t xml:space="preserve"> in France</w:t>
        </w:r>
      </w:ins>
      <w:ins w:id="872" w:author="Coggon, Amelia Charlotte" w:date="2024-12-11T19:04:00Z" w16du:dateUtc="2024-12-11T18:04:00Z">
        <w:r w:rsidR="008C08FD">
          <w:rPr>
            <w:sz w:val="22"/>
            <w:szCs w:val="22"/>
          </w:rPr>
          <w:t>,</w:t>
        </w:r>
      </w:ins>
      <w:ins w:id="873" w:author="Coggon, Amelia Charlotte" w:date="2024-12-11T18:54:00Z" w16du:dateUtc="2024-12-11T17:54:00Z">
        <w:r w:rsidRPr="00B245E7">
          <w:rPr>
            <w:sz w:val="22"/>
            <w:szCs w:val="22"/>
          </w:rPr>
          <w:t xml:space="preserve"> despite adjuvant use to broaden a response </w:t>
        </w:r>
        <w:r w:rsidRPr="00B245E7">
          <w:rPr>
            <w:sz w:val="22"/>
            <w:szCs w:val="22"/>
          </w:rPr>
          <w:fldChar w:fldCharType="begin"/>
        </w:r>
        <w:r>
          <w:rPr>
            <w:sz w:val="22"/>
            <w:szCs w:val="22"/>
          </w:rPr>
          <w:instrText xml:space="preserve"> ADDIN ZOTERO_ITEM CSL_CITATION {"citationID":"iC8arVdR","properties":{"formattedCitation":"(Souza {\\i{}et al.}, 2018)","plainCitation":"(Souza et al., 2018)","noteIndex":0},"citationItems":[{"id":"7HjIxZio/7i9oPyYd","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B245E7">
          <w:rPr>
            <w:sz w:val="22"/>
            <w:szCs w:val="22"/>
          </w:rPr>
          <w:fldChar w:fldCharType="separate"/>
        </w:r>
        <w:r w:rsidRPr="00B245E7">
          <w:rPr>
            <w:sz w:val="22"/>
            <w:szCs w:val="22"/>
          </w:rPr>
          <w:t xml:space="preserve">(Souza </w:t>
        </w:r>
        <w:r w:rsidRPr="00B245E7">
          <w:rPr>
            <w:i/>
            <w:iCs/>
            <w:sz w:val="22"/>
            <w:szCs w:val="22"/>
          </w:rPr>
          <w:t>et al.</w:t>
        </w:r>
        <w:r w:rsidRPr="00B245E7">
          <w:rPr>
            <w:sz w:val="22"/>
            <w:szCs w:val="22"/>
          </w:rPr>
          <w:t>, 2018)</w:t>
        </w:r>
        <w:r w:rsidRPr="00B245E7">
          <w:rPr>
            <w:sz w:val="22"/>
            <w:szCs w:val="22"/>
          </w:rPr>
          <w:fldChar w:fldCharType="end"/>
        </w:r>
        <w:r w:rsidRPr="00B245E7">
          <w:rPr>
            <w:sz w:val="22"/>
            <w:szCs w:val="22"/>
          </w:rPr>
          <w:t>. Subsequent work should focus on defining correlates of cross-protection for the observed antigenic diversity in pigs to provide a quantitative basis for when vaccine might need updating.</w:t>
        </w:r>
        <w:commentRangeEnd w:id="848"/>
        <w:r>
          <w:rPr>
            <w:rStyle w:val="CommentReference"/>
            <w:rFonts w:asciiTheme="minorHAnsi" w:eastAsiaTheme="minorHAnsi" w:hAnsiTheme="minorHAnsi" w:cstheme="minorBidi"/>
            <w:lang w:eastAsia="en-US"/>
          </w:rPr>
          <w:commentReference w:id="848"/>
        </w:r>
        <w:r>
          <w:rPr>
            <w:sz w:val="22"/>
            <w:szCs w:val="22"/>
          </w:rPr>
          <w:t xml:space="preserve"> Furthermore, the </w:t>
        </w:r>
        <w:r w:rsidRPr="00C0233D">
          <w:rPr>
            <w:sz w:val="22"/>
            <w:szCs w:val="22"/>
          </w:rPr>
          <w:t>impact of using poorly matched vaccine upon future virus evolution is unknown at population level and requires evaluation</w:t>
        </w:r>
        <w:r>
          <w:rPr>
            <w:sz w:val="22"/>
            <w:szCs w:val="22"/>
          </w:rPr>
          <w:t>,</w:t>
        </w:r>
        <w:r w:rsidRPr="00C0233D">
          <w:rPr>
            <w:sz w:val="22"/>
            <w:szCs w:val="22"/>
          </w:rPr>
          <w:t xml:space="preserve"> </w:t>
        </w:r>
        <w:r>
          <w:rPr>
            <w:sz w:val="22"/>
            <w:szCs w:val="22"/>
          </w:rPr>
          <w:t>as though vaccination</w:t>
        </w:r>
        <w:r w:rsidRPr="00C0233D">
          <w:rPr>
            <w:sz w:val="22"/>
            <w:szCs w:val="22"/>
          </w:rPr>
          <w:t xml:space="preserve"> protect</w:t>
        </w:r>
        <w:r>
          <w:rPr>
            <w:sz w:val="22"/>
            <w:szCs w:val="22"/>
          </w:rPr>
          <w:t xml:space="preserve">s </w:t>
        </w:r>
        <w:r w:rsidRPr="00C0233D">
          <w:rPr>
            <w:sz w:val="22"/>
            <w:szCs w:val="22"/>
          </w:rPr>
          <w:t>against disease</w:t>
        </w:r>
        <w:r>
          <w:rPr>
            <w:sz w:val="22"/>
            <w:szCs w:val="22"/>
          </w:rPr>
          <w:t xml:space="preserve">, it may not </w:t>
        </w:r>
        <w:r w:rsidRPr="00C0233D">
          <w:rPr>
            <w:sz w:val="22"/>
            <w:szCs w:val="22"/>
          </w:rPr>
          <w:t>reduce shedding</w:t>
        </w:r>
        <w:r>
          <w:rPr>
            <w:sz w:val="22"/>
            <w:szCs w:val="22"/>
          </w:rPr>
          <w:t xml:space="preserve">, nor </w:t>
        </w:r>
        <w:r w:rsidRPr="00C0233D">
          <w:rPr>
            <w:sz w:val="22"/>
            <w:szCs w:val="22"/>
          </w:rPr>
          <w:t xml:space="preserve">transmission </w:t>
        </w:r>
        <w:r>
          <w:rPr>
            <w:sz w:val="22"/>
            <w:szCs w:val="22"/>
          </w:rPr>
          <w:t xml:space="preserve">between nor within herds. This may contribute </w:t>
        </w:r>
        <w:r w:rsidRPr="00C0233D">
          <w:rPr>
            <w:sz w:val="22"/>
            <w:szCs w:val="22"/>
          </w:rPr>
          <w:t>to virus selection</w:t>
        </w:r>
        <w:r>
          <w:rPr>
            <w:sz w:val="22"/>
            <w:szCs w:val="22"/>
          </w:rPr>
          <w:t xml:space="preserve"> and thus change the rate of antigenic evolution. </w:t>
        </w:r>
      </w:ins>
    </w:p>
    <w:p w14:paraId="076AD85E" w14:textId="77777777" w:rsidR="00C005DC" w:rsidRPr="00B245E7" w:rsidRDefault="00C005DC" w:rsidP="00B245E7">
      <w:pPr>
        <w:spacing w:line="360" w:lineRule="auto"/>
        <w:rPr>
          <w:sz w:val="22"/>
          <w:szCs w:val="22"/>
        </w:rPr>
      </w:pPr>
    </w:p>
    <w:p w14:paraId="583369B0" w14:textId="69749089" w:rsidR="000E2F9F" w:rsidRDefault="00DB121F" w:rsidP="00B245E7">
      <w:pPr>
        <w:spacing w:line="360" w:lineRule="auto"/>
        <w:rPr>
          <w:ins w:id="874" w:author="Coggon, Amelia Charlotte" w:date="2024-12-11T19:15:00Z" w16du:dateUtc="2024-12-11T18:15:00Z"/>
          <w:sz w:val="22"/>
          <w:szCs w:val="22"/>
        </w:rPr>
      </w:pPr>
      <w:r w:rsidRPr="00B245E7">
        <w:rPr>
          <w:sz w:val="22"/>
          <w:szCs w:val="22"/>
        </w:rPr>
        <w:lastRenderedPageBreak/>
        <w:t>Since 2017</w:t>
      </w:r>
      <w:r w:rsidR="00F94367" w:rsidRPr="00B245E7">
        <w:rPr>
          <w:sz w:val="22"/>
          <w:szCs w:val="22"/>
        </w:rPr>
        <w:t xml:space="preserve"> there have been several instances of variant cases (human infections with swine influenza A viruses) in Europe. These human variant cases have not been limited to a particular </w:t>
      </w:r>
      <w:r w:rsidR="0037003F" w:rsidRPr="00B245E7">
        <w:rPr>
          <w:sz w:val="22"/>
          <w:szCs w:val="22"/>
        </w:rPr>
        <w:t xml:space="preserve">swine HA </w:t>
      </w:r>
      <w:r w:rsidR="00F94367" w:rsidRPr="00B245E7">
        <w:rPr>
          <w:sz w:val="22"/>
          <w:szCs w:val="22"/>
        </w:rPr>
        <w:t>lineage or country</w:t>
      </w:r>
      <w:r w:rsidR="003D22B5" w:rsidRPr="00B245E7">
        <w:rPr>
          <w:sz w:val="22"/>
          <w:szCs w:val="22"/>
        </w:rPr>
        <w:t xml:space="preserve"> </w:t>
      </w:r>
      <w:r w:rsidR="00B32EEF" w:rsidRPr="00B245E7">
        <w:rPr>
          <w:sz w:val="22"/>
          <w:szCs w:val="22"/>
        </w:rPr>
        <w:fldChar w:fldCharType="begin"/>
      </w:r>
      <w:r w:rsidR="007135D9">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7HjIxZio/YnpswaCy","uris":["http://zotero.org/users/local/B2LbxeEm/items/JC3S4F6H"],"itemData":{"id":122,"type":"article","title":"Influenza_Summary_IRA_HA_interface_02_14_2017.pdf","URL":"https://www.who.int/influenza/human_animal_interface/Influenza_Summary_IRA_HA_interface_02_14_2017.pdf?ua=1","accessed":{"date-parts":[["2021",6,7]]}},"label":"page"},{"id":"7HjIxZio/7UazeJ5u","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7HjIxZio/563BnyGs","uris":["http://zotero.org/users/local/B2LbxeEm/items/KYAI46GF"],"itemData":{"id":121,"type":"article","title":"Influenza_Summary_IRA_HA_interface_25_01_2018_FINAL.pdf","URL":"https://www.who.int/influenza/human_animal_interface/Influenza_Summary_IRA_HA_interface_25_01_2018_FINAL.pdf?ua=1","accessed":{"date-parts":[["2021",6,7]]}},"label":"page"},{"id":"7HjIxZio/1lqJfKDq","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7HjIxZio/PXrmskpE","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7HjIxZio/1OiIXffe","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B245E7">
        <w:rPr>
          <w:sz w:val="22"/>
          <w:szCs w:val="22"/>
        </w:rPr>
        <w:fldChar w:fldCharType="separate"/>
      </w:r>
      <w:r w:rsidR="00750D5F" w:rsidRPr="00B245E7">
        <w:rPr>
          <w:sz w:val="22"/>
          <w:szCs w:val="22"/>
        </w:rPr>
        <w:t>(</w:t>
      </w:r>
      <w:r w:rsidR="007E2A14" w:rsidRPr="00B245E7">
        <w:rPr>
          <w:sz w:val="22"/>
          <w:szCs w:val="22"/>
        </w:rPr>
        <w:t>WHO, 2017; WHO, 2018; WHO, 2020; WHO 2021a; WHO 2021b; WHO 2021c</w:t>
      </w:r>
      <w:r w:rsidR="00750D5F" w:rsidRPr="00B245E7">
        <w:rPr>
          <w:sz w:val="22"/>
          <w:szCs w:val="22"/>
        </w:rPr>
        <w:t>)</w:t>
      </w:r>
      <w:r w:rsidR="00B32EEF" w:rsidRPr="00B245E7">
        <w:rPr>
          <w:sz w:val="22"/>
          <w:szCs w:val="22"/>
        </w:rPr>
        <w:fldChar w:fldCharType="end"/>
      </w:r>
      <w:r w:rsidR="00F94367" w:rsidRPr="00B245E7">
        <w:rPr>
          <w:sz w:val="22"/>
          <w:szCs w:val="22"/>
        </w:rPr>
        <w:t xml:space="preserve">. Rather </w:t>
      </w:r>
      <w:r w:rsidR="00EF5E9C" w:rsidRPr="00B245E7">
        <w:rPr>
          <w:sz w:val="22"/>
          <w:szCs w:val="22"/>
        </w:rPr>
        <w:t xml:space="preserve">they have been sporadically detected primarily through </w:t>
      </w:r>
      <w:r w:rsidR="000D1B65" w:rsidRPr="00B245E7">
        <w:rPr>
          <w:sz w:val="22"/>
          <w:szCs w:val="22"/>
        </w:rPr>
        <w:t xml:space="preserve">influenza-like illness </w:t>
      </w:r>
      <w:r w:rsidR="00EF5E9C" w:rsidRPr="00B245E7">
        <w:rPr>
          <w:sz w:val="22"/>
          <w:szCs w:val="22"/>
        </w:rPr>
        <w:t xml:space="preserve">and subsequent </w:t>
      </w:r>
      <w:r w:rsidRPr="00B245E7">
        <w:rPr>
          <w:sz w:val="22"/>
          <w:szCs w:val="22"/>
        </w:rPr>
        <w:t>international</w:t>
      </w:r>
      <w:r w:rsidR="000D1B65" w:rsidRPr="00B245E7">
        <w:rPr>
          <w:sz w:val="22"/>
          <w:szCs w:val="22"/>
        </w:rPr>
        <w:t xml:space="preserve"> health </w:t>
      </w:r>
      <w:r w:rsidR="003D22B5" w:rsidRPr="00B245E7">
        <w:rPr>
          <w:sz w:val="22"/>
          <w:szCs w:val="22"/>
        </w:rPr>
        <w:t>regulation</w:t>
      </w:r>
      <w:r w:rsidR="000D1B65" w:rsidRPr="00B245E7">
        <w:rPr>
          <w:sz w:val="22"/>
          <w:szCs w:val="22"/>
        </w:rPr>
        <w:t xml:space="preserve"> requirements.</w:t>
      </w:r>
      <w:r w:rsidR="00EF5E9C" w:rsidRPr="00B245E7">
        <w:rPr>
          <w:sz w:val="22"/>
          <w:szCs w:val="22"/>
        </w:rPr>
        <w:t xml:space="preserve"> We analysed representatives of the sampled diversity in European pigs along with reference human seasonal or candidate vaccine viruses to quantify the immunological profile of two human cohorts to these strains and assess </w:t>
      </w:r>
      <w:r w:rsidR="003D22B5" w:rsidRPr="00B245E7">
        <w:rPr>
          <w:sz w:val="22"/>
          <w:szCs w:val="22"/>
        </w:rPr>
        <w:t xml:space="preserve">the </w:t>
      </w:r>
      <w:r w:rsidR="00EF5E9C" w:rsidRPr="00B245E7">
        <w:rPr>
          <w:sz w:val="22"/>
          <w:szCs w:val="22"/>
        </w:rPr>
        <w:t xml:space="preserve">potential </w:t>
      </w:r>
      <w:r w:rsidR="003D22B5" w:rsidRPr="00B245E7">
        <w:rPr>
          <w:sz w:val="22"/>
          <w:szCs w:val="22"/>
        </w:rPr>
        <w:t>for these viruses to infect humans and spread</w:t>
      </w:r>
      <w:r w:rsidR="00EF5E9C" w:rsidRPr="00B245E7">
        <w:rPr>
          <w:sz w:val="22"/>
          <w:szCs w:val="22"/>
        </w:rPr>
        <w:t xml:space="preserve">. </w:t>
      </w:r>
      <w:proofErr w:type="spellStart"/>
      <w:ins w:id="875" w:author="Coggon, Amelia Charlotte" w:date="2024-12-11T19:19:00Z" w16du:dateUtc="2024-12-11T18:19:00Z">
        <w:r w:rsidR="000E2F9F">
          <w:rPr>
            <w:sz w:val="22"/>
            <w:szCs w:val="22"/>
          </w:rPr>
          <w:t>Vandoorn</w:t>
        </w:r>
        <w:proofErr w:type="spellEnd"/>
        <w:r w:rsidR="000E2F9F">
          <w:rPr>
            <w:sz w:val="22"/>
            <w:szCs w:val="22"/>
          </w:rPr>
          <w:t xml:space="preserve"> </w:t>
        </w:r>
        <w:r w:rsidR="000E2F9F" w:rsidRPr="000E2F9F">
          <w:rPr>
            <w:i/>
            <w:iCs/>
            <w:sz w:val="22"/>
            <w:szCs w:val="22"/>
            <w:rPrChange w:id="876" w:author="Coggon, Amelia Charlotte" w:date="2024-12-11T19:19:00Z" w16du:dateUtc="2024-12-11T18:19:00Z">
              <w:rPr>
                <w:sz w:val="22"/>
                <w:szCs w:val="22"/>
              </w:rPr>
            </w:rPrChange>
          </w:rPr>
          <w:t>et al</w:t>
        </w:r>
        <w:r w:rsidR="000E2F9F">
          <w:rPr>
            <w:i/>
            <w:iCs/>
            <w:sz w:val="22"/>
            <w:szCs w:val="22"/>
          </w:rPr>
          <w:t xml:space="preserve">., </w:t>
        </w:r>
        <w:r w:rsidR="000E2F9F">
          <w:rPr>
            <w:sz w:val="22"/>
            <w:szCs w:val="22"/>
          </w:rPr>
          <w:t xml:space="preserve">(2020) found </w:t>
        </w:r>
      </w:ins>
      <w:ins w:id="877" w:author="Coggon, Amelia Charlotte" w:date="2024-12-11T19:20:00Z" w16du:dateUtc="2024-12-11T18:20:00Z">
        <w:r w:rsidR="000E2F9F">
          <w:rPr>
            <w:sz w:val="22"/>
            <w:szCs w:val="22"/>
          </w:rPr>
          <w:t xml:space="preserve">age and lineage dependant </w:t>
        </w:r>
      </w:ins>
      <w:ins w:id="878" w:author="Coggon, Amelia Charlotte" w:date="2024-12-11T19:21:00Z" w16du:dateUtc="2024-12-11T18:21:00Z">
        <w:r w:rsidR="000E2F9F">
          <w:rPr>
            <w:sz w:val="22"/>
            <w:szCs w:val="22"/>
          </w:rPr>
          <w:t xml:space="preserve">cross reactive human antibodies against swine strains </w:t>
        </w:r>
      </w:ins>
      <w:ins w:id="879" w:author="Coggon, Amelia Charlotte" w:date="2024-12-11T20:39:00Z" w16du:dateUtc="2024-12-11T19:39:00Z">
        <w:r w:rsidR="003E10E9">
          <w:rPr>
            <w:sz w:val="22"/>
            <w:szCs w:val="22"/>
          </w:rPr>
          <w:t>teste</w:t>
        </w:r>
      </w:ins>
      <w:ins w:id="880" w:author="Coggon, Amelia Charlotte" w:date="2024-12-11T20:40:00Z" w16du:dateUtc="2024-12-11T19:40:00Z">
        <w:r w:rsidR="003E10E9">
          <w:rPr>
            <w:sz w:val="22"/>
            <w:szCs w:val="22"/>
          </w:rPr>
          <w:t>d in their study</w:t>
        </w:r>
      </w:ins>
      <w:ins w:id="881" w:author="Coggon, Amelia Charlotte" w:date="2024-12-11T19:21:00Z" w16du:dateUtc="2024-12-11T18:21:00Z">
        <w:r w:rsidR="000E2F9F">
          <w:rPr>
            <w:sz w:val="22"/>
            <w:szCs w:val="22"/>
          </w:rPr>
          <w:t>.</w:t>
        </w:r>
      </w:ins>
      <w:ins w:id="882" w:author="Coggon, Amelia Charlotte" w:date="2024-12-11T19:20:00Z" w16du:dateUtc="2024-12-11T18:20:00Z">
        <w:r w:rsidR="000E2F9F">
          <w:rPr>
            <w:sz w:val="22"/>
            <w:szCs w:val="22"/>
          </w:rPr>
          <w:t xml:space="preserve"> </w:t>
        </w:r>
      </w:ins>
      <w:ins w:id="883" w:author="Coggon, Amelia Charlotte" w:date="2024-12-11T19:21:00Z" w16du:dateUtc="2024-12-11T18:21:00Z">
        <w:r w:rsidR="000E2F9F">
          <w:rPr>
            <w:sz w:val="22"/>
            <w:szCs w:val="22"/>
          </w:rPr>
          <w:t xml:space="preserve">In our study, </w:t>
        </w:r>
      </w:ins>
      <w:del w:id="884" w:author="Coggon, Amelia Charlotte" w:date="2024-12-11T19:22:00Z" w16du:dateUtc="2024-12-11T18:22:00Z">
        <w:r w:rsidR="00EF5E9C" w:rsidRPr="00B245E7" w:rsidDel="000E2F9F">
          <w:rPr>
            <w:sz w:val="22"/>
            <w:szCs w:val="22"/>
          </w:rPr>
          <w:delText>As</w:delText>
        </w:r>
      </w:del>
      <w:ins w:id="885" w:author="Coggon, Amelia Charlotte" w:date="2024-12-11T19:22:00Z" w16du:dateUtc="2024-12-11T18:22:00Z">
        <w:r w:rsidR="000E2F9F" w:rsidRPr="00B245E7">
          <w:rPr>
            <w:sz w:val="22"/>
            <w:szCs w:val="22"/>
          </w:rPr>
          <w:t>as</w:t>
        </w:r>
      </w:ins>
      <w:r w:rsidR="00EF5E9C" w:rsidRPr="00B245E7">
        <w:rPr>
          <w:sz w:val="22"/>
          <w:szCs w:val="22"/>
        </w:rPr>
        <w:t xml:space="preserve"> with the antigenic analyses</w:t>
      </w:r>
      <w:r w:rsidR="00D517A8" w:rsidRPr="00B245E7">
        <w:rPr>
          <w:sz w:val="22"/>
          <w:szCs w:val="22"/>
        </w:rPr>
        <w:t xml:space="preserve"> with swine and ferret anti-sera</w:t>
      </w:r>
      <w:r w:rsidR="00EF5E9C" w:rsidRPr="00B245E7">
        <w:rPr>
          <w:sz w:val="22"/>
          <w:szCs w:val="22"/>
        </w:rPr>
        <w:t xml:space="preserve">, lineage </w:t>
      </w:r>
      <w:r w:rsidR="003D22B5" w:rsidRPr="00B245E7">
        <w:rPr>
          <w:sz w:val="22"/>
          <w:szCs w:val="22"/>
        </w:rPr>
        <w:t xml:space="preserve">did </w:t>
      </w:r>
      <w:r w:rsidR="00EF5E9C" w:rsidRPr="00B245E7">
        <w:rPr>
          <w:sz w:val="22"/>
          <w:szCs w:val="22"/>
        </w:rPr>
        <w:t>not reliably predict immunological profile</w:t>
      </w:r>
      <w:r w:rsidR="00D517A8" w:rsidRPr="00B245E7">
        <w:rPr>
          <w:sz w:val="22"/>
          <w:szCs w:val="22"/>
        </w:rPr>
        <w:t xml:space="preserve"> </w:t>
      </w:r>
      <w:r w:rsidR="000812A7" w:rsidRPr="00B245E7">
        <w:rPr>
          <w:sz w:val="22"/>
          <w:szCs w:val="22"/>
        </w:rPr>
        <w:t>with</w:t>
      </w:r>
      <w:r w:rsidR="00D517A8" w:rsidRPr="00B245E7">
        <w:rPr>
          <w:sz w:val="22"/>
          <w:szCs w:val="22"/>
        </w:rPr>
        <w:t xml:space="preserve"> human</w:t>
      </w:r>
      <w:r w:rsidR="000812A7" w:rsidRPr="00B245E7">
        <w:rPr>
          <w:sz w:val="22"/>
          <w:szCs w:val="22"/>
        </w:rPr>
        <w:t xml:space="preserve"> </w:t>
      </w:r>
      <w:commentRangeStart w:id="886"/>
      <w:r w:rsidR="000812A7" w:rsidRPr="00B245E7">
        <w:rPr>
          <w:sz w:val="22"/>
          <w:szCs w:val="22"/>
        </w:rPr>
        <w:t>sera</w:t>
      </w:r>
      <w:commentRangeEnd w:id="886"/>
      <w:r w:rsidR="00831DB0">
        <w:rPr>
          <w:rStyle w:val="CommentReference"/>
          <w:rFonts w:asciiTheme="minorHAnsi" w:eastAsiaTheme="minorHAnsi" w:hAnsiTheme="minorHAnsi" w:cstheme="minorBidi"/>
          <w:lang w:eastAsia="en-US"/>
        </w:rPr>
        <w:commentReference w:id="886"/>
      </w:r>
      <w:r w:rsidR="003A5D07" w:rsidRPr="00B245E7">
        <w:rPr>
          <w:sz w:val="22"/>
          <w:szCs w:val="22"/>
        </w:rPr>
        <w:t>.</w:t>
      </w:r>
      <w:del w:id="887" w:author="Coggon, Amelia Charlotte" w:date="2024-12-11T19:17:00Z" w16du:dateUtc="2024-12-11T18:17:00Z">
        <w:r w:rsidR="003A5D07" w:rsidRPr="00B245E7" w:rsidDel="000E2F9F">
          <w:rPr>
            <w:sz w:val="22"/>
            <w:szCs w:val="22"/>
          </w:rPr>
          <w:delText xml:space="preserve"> </w:delText>
        </w:r>
      </w:del>
      <w:ins w:id="888" w:author="Coggon, Amelia Charlotte" w:date="2024-12-11T20:37:00Z" w16du:dateUtc="2024-12-11T19:37:00Z">
        <w:r w:rsidR="003E10E9">
          <w:rPr>
            <w:sz w:val="22"/>
            <w:szCs w:val="22"/>
          </w:rPr>
          <w:t xml:space="preserve"> </w:t>
        </w:r>
      </w:ins>
      <w:r w:rsidR="003A5D07" w:rsidRPr="00B245E7">
        <w:rPr>
          <w:sz w:val="22"/>
          <w:szCs w:val="22"/>
        </w:rPr>
        <w:t>W</w:t>
      </w:r>
      <w:r w:rsidR="00EF5E9C" w:rsidRPr="00B245E7">
        <w:rPr>
          <w:sz w:val="22"/>
          <w:szCs w:val="22"/>
        </w:rPr>
        <w:t>ithin lineage</w:t>
      </w:r>
      <w:r w:rsidR="00C54553" w:rsidRPr="00B245E7">
        <w:rPr>
          <w:sz w:val="22"/>
          <w:szCs w:val="22"/>
        </w:rPr>
        <w:t>s,</w:t>
      </w:r>
      <w:r w:rsidR="00EF5E9C" w:rsidRPr="00B245E7">
        <w:rPr>
          <w:sz w:val="22"/>
          <w:szCs w:val="22"/>
        </w:rPr>
        <w:t xml:space="preserve"> there </w:t>
      </w:r>
      <w:r w:rsidR="003D22B5" w:rsidRPr="00B245E7">
        <w:rPr>
          <w:sz w:val="22"/>
          <w:szCs w:val="22"/>
        </w:rPr>
        <w:t xml:space="preserve">were some strains that could be considered </w:t>
      </w:r>
      <w:r w:rsidR="00E62A80" w:rsidRPr="00B245E7">
        <w:rPr>
          <w:sz w:val="22"/>
          <w:szCs w:val="22"/>
        </w:rPr>
        <w:t>‘riskier’</w:t>
      </w:r>
      <w:r w:rsidR="00EF5E9C" w:rsidRPr="00B245E7">
        <w:rPr>
          <w:sz w:val="22"/>
          <w:szCs w:val="22"/>
        </w:rPr>
        <w:t xml:space="preserve"> </w:t>
      </w:r>
      <w:r w:rsidR="003D22B5" w:rsidRPr="00B245E7">
        <w:rPr>
          <w:sz w:val="22"/>
          <w:szCs w:val="22"/>
        </w:rPr>
        <w:t>as there was</w:t>
      </w:r>
      <w:r w:rsidR="00EF5E9C" w:rsidRPr="00B245E7">
        <w:rPr>
          <w:sz w:val="22"/>
          <w:szCs w:val="22"/>
        </w:rPr>
        <w:t xml:space="preserve"> poor immunological recognition by human cohorts</w:t>
      </w:r>
      <w:r w:rsidR="00676284" w:rsidRPr="00B245E7">
        <w:rPr>
          <w:sz w:val="22"/>
          <w:szCs w:val="22"/>
        </w:rPr>
        <w:t xml:space="preserve">, particularly for </w:t>
      </w:r>
      <w:r w:rsidR="003D22B5" w:rsidRPr="00B245E7">
        <w:rPr>
          <w:sz w:val="22"/>
          <w:szCs w:val="22"/>
        </w:rPr>
        <w:t xml:space="preserve">some of the tested </w:t>
      </w:r>
      <w:r w:rsidR="00676284" w:rsidRPr="00B245E7">
        <w:rPr>
          <w:sz w:val="22"/>
          <w:szCs w:val="22"/>
        </w:rPr>
        <w:t xml:space="preserve">1A.3.3.2 </w:t>
      </w:r>
      <w:r w:rsidR="003D22B5" w:rsidRPr="00B245E7">
        <w:rPr>
          <w:sz w:val="22"/>
          <w:szCs w:val="22"/>
        </w:rPr>
        <w:t xml:space="preserve">(pdm09) </w:t>
      </w:r>
      <w:r w:rsidR="00676284" w:rsidRPr="00B245E7">
        <w:rPr>
          <w:sz w:val="22"/>
          <w:szCs w:val="22"/>
        </w:rPr>
        <w:t>and 1C</w:t>
      </w:r>
      <w:r w:rsidR="003D22B5" w:rsidRPr="00B245E7">
        <w:rPr>
          <w:sz w:val="22"/>
          <w:szCs w:val="22"/>
        </w:rPr>
        <w:t xml:space="preserve"> </w:t>
      </w:r>
      <w:r w:rsidR="00676284" w:rsidRPr="00B245E7">
        <w:rPr>
          <w:sz w:val="22"/>
          <w:szCs w:val="22"/>
        </w:rPr>
        <w:t xml:space="preserve">lineage strains. </w:t>
      </w:r>
      <w:del w:id="889" w:author="Coggon, Amelia Charlotte" w:date="2024-12-11T19:15:00Z" w16du:dateUtc="2024-12-11T18:15:00Z">
        <w:r w:rsidR="00676284" w:rsidRPr="00B245E7" w:rsidDel="000E2F9F">
          <w:rPr>
            <w:sz w:val="22"/>
            <w:szCs w:val="22"/>
          </w:rPr>
          <w:delText xml:space="preserve">However, </w:delText>
        </w:r>
      </w:del>
    </w:p>
    <w:p w14:paraId="5E1FE685" w14:textId="77777777" w:rsidR="000E2F9F" w:rsidRDefault="000E2F9F" w:rsidP="00B245E7">
      <w:pPr>
        <w:spacing w:line="360" w:lineRule="auto"/>
        <w:rPr>
          <w:ins w:id="890" w:author="Coggon, Amelia Charlotte" w:date="2024-12-11T19:15:00Z" w16du:dateUtc="2024-12-11T18:15:00Z"/>
          <w:sz w:val="22"/>
          <w:szCs w:val="22"/>
        </w:rPr>
      </w:pPr>
    </w:p>
    <w:p w14:paraId="53E000C5" w14:textId="3875A01D" w:rsidR="00F94367" w:rsidRPr="00B245E7" w:rsidRDefault="000E2F9F" w:rsidP="00B245E7">
      <w:pPr>
        <w:spacing w:line="360" w:lineRule="auto"/>
        <w:rPr>
          <w:sz w:val="22"/>
          <w:szCs w:val="22"/>
        </w:rPr>
      </w:pPr>
      <w:ins w:id="891" w:author="Coggon, Amelia Charlotte" w:date="2024-12-11T19:15:00Z" w16du:dateUtc="2024-12-11T18:15:00Z">
        <w:r>
          <w:rPr>
            <w:sz w:val="22"/>
            <w:szCs w:val="22"/>
          </w:rPr>
          <w:t>T</w:t>
        </w:r>
      </w:ins>
      <w:del w:id="892" w:author="Coggon, Amelia Charlotte" w:date="2024-12-11T19:15:00Z" w16du:dateUtc="2024-12-11T18:15:00Z">
        <w:r w:rsidR="00197954" w:rsidRPr="00B245E7" w:rsidDel="000E2F9F">
          <w:rPr>
            <w:sz w:val="22"/>
            <w:szCs w:val="22"/>
          </w:rPr>
          <w:delText>t</w:delText>
        </w:r>
      </w:del>
      <w:r w:rsidR="00197954" w:rsidRPr="00B245E7">
        <w:rPr>
          <w:sz w:val="22"/>
          <w:szCs w:val="22"/>
        </w:rPr>
        <w:t xml:space="preserve">here are likely other factors that contribute to </w:t>
      </w:r>
      <w:r w:rsidR="003D22B5" w:rsidRPr="00B245E7">
        <w:rPr>
          <w:sz w:val="22"/>
          <w:szCs w:val="22"/>
        </w:rPr>
        <w:t>interspecies transmission and subsequent spread in human populations</w:t>
      </w:r>
      <w:r w:rsidR="00197954" w:rsidRPr="00B245E7">
        <w:rPr>
          <w:sz w:val="22"/>
          <w:szCs w:val="22"/>
        </w:rPr>
        <w:t xml:space="preserve"> – </w:t>
      </w:r>
      <w:r w:rsidR="003D22B5" w:rsidRPr="00B245E7">
        <w:rPr>
          <w:sz w:val="22"/>
          <w:szCs w:val="22"/>
        </w:rPr>
        <w:t>this</w:t>
      </w:r>
      <w:r w:rsidR="00197954" w:rsidRPr="00B245E7">
        <w:rPr>
          <w:sz w:val="22"/>
          <w:szCs w:val="22"/>
        </w:rPr>
        <w:t xml:space="preserve"> include</w:t>
      </w:r>
      <w:r w:rsidR="003D22B5" w:rsidRPr="00B245E7">
        <w:rPr>
          <w:sz w:val="22"/>
          <w:szCs w:val="22"/>
        </w:rPr>
        <w:t>s</w:t>
      </w:r>
      <w:r w:rsidR="00197954" w:rsidRPr="00B245E7">
        <w:rPr>
          <w:sz w:val="22"/>
          <w:szCs w:val="22"/>
        </w:rPr>
        <w:t xml:space="preserve"> the risk-interface, immunological status of the host</w:t>
      </w:r>
      <w:r w:rsidR="003D22B5" w:rsidRPr="00B245E7">
        <w:rPr>
          <w:sz w:val="22"/>
          <w:szCs w:val="22"/>
        </w:rPr>
        <w:t xml:space="preserve"> based on prior exposure and vaccination,</w:t>
      </w:r>
      <w:r w:rsidR="00197954" w:rsidRPr="00B245E7">
        <w:rPr>
          <w:sz w:val="22"/>
          <w:szCs w:val="22"/>
        </w:rPr>
        <w:t xml:space="preserve"> and </w:t>
      </w:r>
      <w:r w:rsidR="003D22B5" w:rsidRPr="00B245E7">
        <w:rPr>
          <w:sz w:val="22"/>
          <w:szCs w:val="22"/>
        </w:rPr>
        <w:t xml:space="preserve">virus factors such as </w:t>
      </w:r>
      <w:r w:rsidR="00197954" w:rsidRPr="00B245E7">
        <w:rPr>
          <w:sz w:val="22"/>
          <w:szCs w:val="22"/>
        </w:rPr>
        <w:t>HA-NA combination</w:t>
      </w:r>
      <w:r w:rsidR="003D22B5" w:rsidRPr="00B245E7">
        <w:rPr>
          <w:sz w:val="22"/>
          <w:szCs w:val="22"/>
        </w:rPr>
        <w:t>s and transmission efficiency</w:t>
      </w:r>
      <w:r w:rsidR="00E457E0" w:rsidRPr="00B245E7">
        <w:rPr>
          <w:sz w:val="22"/>
          <w:szCs w:val="22"/>
        </w:rPr>
        <w:t>. In some cases, there may b</w:t>
      </w:r>
      <w:r w:rsidR="00197954" w:rsidRPr="00B245E7">
        <w:rPr>
          <w:sz w:val="22"/>
          <w:szCs w:val="22"/>
        </w:rPr>
        <w:t>e a ‘putative protective’ effect from a</w:t>
      </w:r>
      <w:del w:id="893" w:author="Ian Brown" w:date="2024-11-26T12:27:00Z">
        <w:r w:rsidR="00197954" w:rsidRPr="00B245E7">
          <w:rPr>
            <w:sz w:val="22"/>
            <w:szCs w:val="22"/>
          </w:rPr>
          <w:delText>n</w:delText>
        </w:r>
      </w:del>
      <w:r w:rsidR="00DB121F" w:rsidRPr="00B245E7">
        <w:rPr>
          <w:sz w:val="22"/>
          <w:szCs w:val="22"/>
        </w:rPr>
        <w:t xml:space="preserve"> human seasonal N1</w:t>
      </w:r>
      <w:r w:rsidR="00197954" w:rsidRPr="00B245E7">
        <w:rPr>
          <w:sz w:val="22"/>
          <w:szCs w:val="22"/>
        </w:rPr>
        <w:t xml:space="preserve"> rather than an N</w:t>
      </w:r>
      <w:r w:rsidR="00DB121F" w:rsidRPr="00B245E7">
        <w:rPr>
          <w:sz w:val="22"/>
          <w:szCs w:val="22"/>
        </w:rPr>
        <w:t>2</w:t>
      </w:r>
      <w:r w:rsidR="00197954" w:rsidRPr="00B245E7">
        <w:rPr>
          <w:sz w:val="22"/>
          <w:szCs w:val="22"/>
        </w:rPr>
        <w:t xml:space="preserve"> combination</w:t>
      </w:r>
      <w:r w:rsidR="00E457E0" w:rsidRPr="00B245E7">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Pr>
          <w:sz w:val="22"/>
          <w:szCs w:val="22"/>
        </w:rPr>
        <w:fldChar w:fldCharType="begin"/>
      </w:r>
      <w:r w:rsidR="007135D9">
        <w:rPr>
          <w:sz w:val="22"/>
          <w:szCs w:val="22"/>
        </w:rPr>
        <w:instrText xml:space="preserve"> ADDIN ZOTERO_ITEM CSL_CITATION {"citationID":"CMmZGTNw","properties":{"formattedCitation":"(Kaplan {\\i{}et al.}, 2021)","plainCitation":"(Kaplan et al., 2021)","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Pr>
          <w:sz w:val="22"/>
          <w:szCs w:val="22"/>
        </w:rPr>
        <w:fldChar w:fldCharType="separate"/>
      </w:r>
      <w:r w:rsidR="007135D9" w:rsidRPr="007135D9">
        <w:rPr>
          <w:sz w:val="22"/>
        </w:rPr>
        <w:t xml:space="preserve">Kaplan </w:t>
      </w:r>
      <w:r w:rsidR="007135D9" w:rsidRPr="007135D9">
        <w:rPr>
          <w:i/>
          <w:iCs/>
          <w:sz w:val="22"/>
        </w:rPr>
        <w:t>et al.</w:t>
      </w:r>
      <w:r w:rsidR="007135D9" w:rsidRPr="007135D9">
        <w:rPr>
          <w:sz w:val="22"/>
        </w:rPr>
        <w:t>, 2021</w:t>
      </w:r>
      <w:r w:rsidR="007135D9">
        <w:rPr>
          <w:sz w:val="22"/>
          <w:szCs w:val="22"/>
        </w:rPr>
        <w:fldChar w:fldCharType="end"/>
      </w:r>
      <w:r w:rsidR="00E457E0" w:rsidRPr="00B245E7">
        <w:rPr>
          <w:sz w:val="22"/>
          <w:szCs w:val="22"/>
        </w:rPr>
        <w:t xml:space="preserve">; Hufnagel </w:t>
      </w:r>
      <w:r w:rsidR="00E457E0" w:rsidRPr="00B245E7">
        <w:rPr>
          <w:i/>
          <w:iCs/>
          <w:sz w:val="22"/>
          <w:szCs w:val="22"/>
        </w:rPr>
        <w:t>et al.</w:t>
      </w:r>
      <w:r w:rsidR="00B245E7" w:rsidRPr="00B245E7">
        <w:rPr>
          <w:i/>
          <w:iCs/>
          <w:sz w:val="22"/>
          <w:szCs w:val="22"/>
        </w:rPr>
        <w:t>,</w:t>
      </w:r>
      <w:r w:rsidR="00B245E7">
        <w:rPr>
          <w:sz w:val="22"/>
          <w:szCs w:val="22"/>
        </w:rPr>
        <w:t xml:space="preserve"> 2023</w:t>
      </w:r>
      <w:r w:rsidR="0058718A" w:rsidRPr="00B245E7">
        <w:rPr>
          <w:sz w:val="22"/>
          <w:szCs w:val="22"/>
        </w:rPr>
        <w:t>) and</w:t>
      </w:r>
      <w:r w:rsidR="00E457E0" w:rsidRPr="00B245E7">
        <w:rPr>
          <w:sz w:val="22"/>
          <w:szCs w:val="22"/>
        </w:rPr>
        <w:t xml:space="preserve"> extending pandemic preparedness strategies to consider the </w:t>
      </w:r>
      <w:ins w:id="894" w:author="Harder, Timm" w:date="2024-12-08T13:33:00Z" w16du:dateUtc="2024-12-08T12:33:00Z">
        <w:r w:rsidR="00E457E0" w:rsidRPr="00B245E7">
          <w:rPr>
            <w:sz w:val="22"/>
            <w:szCs w:val="22"/>
          </w:rPr>
          <w:t>neuramin</w:t>
        </w:r>
      </w:ins>
      <w:ins w:id="895" w:author="Ian Brown" w:date="2024-11-26T12:27:00Z">
        <w:r w:rsidR="00D1101E">
          <w:rPr>
            <w:sz w:val="22"/>
            <w:szCs w:val="22"/>
          </w:rPr>
          <w:t>i</w:t>
        </w:r>
      </w:ins>
      <w:ins w:id="896" w:author="Harder, Timm" w:date="2024-12-08T13:33:00Z" w16du:dateUtc="2024-12-08T12:33:00Z">
        <w:r w:rsidR="00E457E0" w:rsidRPr="00B245E7">
          <w:rPr>
            <w:sz w:val="22"/>
            <w:szCs w:val="22"/>
          </w:rPr>
          <w:t>dase</w:t>
        </w:r>
      </w:ins>
      <w:del w:id="897" w:author="Harder, Timm" w:date="2024-12-08T13:33:00Z" w16du:dateUtc="2024-12-08T12:33:00Z">
        <w:r w:rsidR="00E457E0" w:rsidRPr="00B245E7">
          <w:rPr>
            <w:sz w:val="22"/>
            <w:szCs w:val="22"/>
          </w:rPr>
          <w:delText>neuramindase</w:delText>
        </w:r>
      </w:del>
      <w:r w:rsidR="00E457E0" w:rsidRPr="00B245E7">
        <w:rPr>
          <w:sz w:val="22"/>
          <w:szCs w:val="22"/>
        </w:rPr>
        <w:t xml:space="preserve"> may overcome the challenge represented by significant diversity in the HA gene in swine in Europe and globally. </w:t>
      </w:r>
      <w:r w:rsidR="00AB3ABD" w:rsidRPr="00B245E7">
        <w:rPr>
          <w:sz w:val="22"/>
          <w:szCs w:val="22"/>
        </w:rPr>
        <w:t xml:space="preserve">This </w:t>
      </w:r>
      <w:r w:rsidR="008C7687" w:rsidRPr="00B245E7">
        <w:rPr>
          <w:sz w:val="22"/>
          <w:szCs w:val="22"/>
        </w:rPr>
        <w:t xml:space="preserve">effect may not be </w:t>
      </w:r>
      <w:r w:rsidR="00FF656C" w:rsidRPr="00B245E7">
        <w:rPr>
          <w:sz w:val="22"/>
          <w:szCs w:val="22"/>
        </w:rPr>
        <w:t>revealed by</w:t>
      </w:r>
      <w:r w:rsidR="00AB3ABD" w:rsidRPr="00B245E7">
        <w:rPr>
          <w:sz w:val="22"/>
          <w:szCs w:val="22"/>
        </w:rPr>
        <w:t xml:space="preserve"> assessment with the HI assay</w:t>
      </w:r>
      <w:r w:rsidR="00FF656C" w:rsidRPr="00B245E7">
        <w:rPr>
          <w:sz w:val="22"/>
          <w:szCs w:val="22"/>
        </w:rPr>
        <w:t>,</w:t>
      </w:r>
      <w:r w:rsidR="00AB3ABD" w:rsidRPr="00B245E7">
        <w:rPr>
          <w:sz w:val="22"/>
          <w:szCs w:val="22"/>
        </w:rPr>
        <w:t xml:space="preserve"> and</w:t>
      </w:r>
      <w:r w:rsidR="00FF656C" w:rsidRPr="00B245E7">
        <w:rPr>
          <w:sz w:val="22"/>
          <w:szCs w:val="22"/>
        </w:rPr>
        <w:t xml:space="preserve"> as such,</w:t>
      </w:r>
      <w:r w:rsidR="00AB3ABD" w:rsidRPr="00B245E7">
        <w:rPr>
          <w:sz w:val="22"/>
          <w:szCs w:val="22"/>
        </w:rPr>
        <w:t xml:space="preserve"> human </w:t>
      </w:r>
      <w:r w:rsidR="007E7374" w:rsidRPr="00B245E7">
        <w:rPr>
          <w:sz w:val="22"/>
          <w:szCs w:val="22"/>
        </w:rPr>
        <w:t xml:space="preserve">cohort </w:t>
      </w:r>
      <w:r w:rsidR="00AB3ABD" w:rsidRPr="00B245E7">
        <w:rPr>
          <w:sz w:val="22"/>
          <w:szCs w:val="22"/>
        </w:rPr>
        <w:t xml:space="preserve">serological analyses should be incorporated into a formal pandemic preparedness risk-assessment pipeline with further downstream steps to assess </w:t>
      </w:r>
      <w:r w:rsidR="00FF656C" w:rsidRPr="00B245E7">
        <w:rPr>
          <w:sz w:val="22"/>
          <w:szCs w:val="22"/>
        </w:rPr>
        <w:t xml:space="preserve">virus </w:t>
      </w:r>
      <w:r w:rsidR="00AB3ABD" w:rsidRPr="00B245E7">
        <w:rPr>
          <w:sz w:val="22"/>
          <w:szCs w:val="22"/>
        </w:rPr>
        <w:t xml:space="preserve">neutralisation, </w:t>
      </w:r>
      <w:r w:rsidR="00A3000D" w:rsidRPr="00B245E7">
        <w:rPr>
          <w:sz w:val="22"/>
          <w:szCs w:val="22"/>
        </w:rPr>
        <w:t>human receptor binding</w:t>
      </w:r>
      <w:r w:rsidR="00E457E0" w:rsidRPr="00B245E7">
        <w:rPr>
          <w:sz w:val="22"/>
          <w:szCs w:val="22"/>
        </w:rPr>
        <w:t>,</w:t>
      </w:r>
      <w:r w:rsidR="00A3000D" w:rsidRPr="00B245E7">
        <w:rPr>
          <w:sz w:val="22"/>
          <w:szCs w:val="22"/>
        </w:rPr>
        <w:t xml:space="preserve"> </w:t>
      </w:r>
      <w:r w:rsidR="00AB3ABD" w:rsidRPr="00B245E7">
        <w:rPr>
          <w:sz w:val="22"/>
          <w:szCs w:val="22"/>
        </w:rPr>
        <w:t xml:space="preserve">and other </w:t>
      </w:r>
      <w:r w:rsidR="00A3000D" w:rsidRPr="00B245E7">
        <w:rPr>
          <w:sz w:val="22"/>
          <w:szCs w:val="22"/>
        </w:rPr>
        <w:t xml:space="preserve">potential risk </w:t>
      </w:r>
      <w:r w:rsidR="00AB3ABD" w:rsidRPr="00B245E7">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5E3E85B9" w14:textId="77FDCAF5" w:rsidR="0039360A" w:rsidRPr="00244641" w:rsidRDefault="000D1EFC" w:rsidP="00B245E7">
      <w:pPr>
        <w:spacing w:line="360" w:lineRule="auto"/>
        <w:rPr>
          <w:sz w:val="22"/>
          <w:szCs w:val="22"/>
          <w:rPrChange w:id="898" w:author="Coggon, Amelia Charlotte" w:date="2024-12-11T20:47:00Z" w16du:dateUtc="2024-12-11T19:47:00Z">
            <w:rPr>
              <w:sz w:val="22"/>
              <w:szCs w:val="22"/>
              <w:highlight w:val="yellow"/>
              <w:lang w:val="en-US"/>
            </w:rPr>
          </w:rPrChange>
        </w:rPr>
      </w:pPr>
      <w:r w:rsidRPr="00B245E7">
        <w:rPr>
          <w:sz w:val="22"/>
          <w:szCs w:val="22"/>
        </w:rPr>
        <w:t xml:space="preserve">We acknowledge the originating and submitting laboratories of the sequences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4"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commentRangeStart w:id="899"/>
      <w:r w:rsidR="00B110C9" w:rsidRPr="003E10E9">
        <w:rPr>
          <w:sz w:val="22"/>
          <w:szCs w:val="22"/>
          <w:rPrChange w:id="900" w:author="Coggon, Amelia Charlotte" w:date="2024-12-11T20:45:00Z" w16du:dateUtc="2024-12-11T19:45:00Z">
            <w:rPr>
              <w:sz w:val="22"/>
              <w:szCs w:val="22"/>
              <w:highlight w:val="yellow"/>
            </w:rPr>
          </w:rPrChange>
        </w:rPr>
        <w:t>This work was supported in part by the U.S. Department of Agriculture (USDA) Agricultural Research Service (</w:t>
      </w:r>
      <w:r w:rsidR="008D148F" w:rsidRPr="003E10E9">
        <w:rPr>
          <w:sz w:val="22"/>
          <w:szCs w:val="22"/>
          <w:lang w:val="en-US"/>
          <w:rPrChange w:id="901" w:author="Coggon, Amelia Charlotte" w:date="2024-12-11T20:45:00Z" w16du:dateUtc="2024-12-11T19:45:00Z">
            <w:rPr>
              <w:sz w:val="22"/>
              <w:szCs w:val="22"/>
              <w:highlight w:val="yellow"/>
              <w:lang w:val="en-US"/>
            </w:rPr>
          </w:rPrChange>
        </w:rPr>
        <w:t>ARS project number 5030-32000-</w:t>
      </w:r>
      <w:r w:rsidR="008D148F" w:rsidRPr="003E10E9">
        <w:rPr>
          <w:sz w:val="22"/>
          <w:szCs w:val="22"/>
          <w:lang w:val="en-US"/>
          <w:rPrChange w:id="902" w:author="Coggon, Amelia Charlotte" w:date="2024-12-11T20:45:00Z" w16du:dateUtc="2024-12-11T19:45:00Z">
            <w:rPr>
              <w:sz w:val="22"/>
              <w:szCs w:val="22"/>
              <w:highlight w:val="yellow"/>
              <w:lang w:val="en-US"/>
            </w:rPr>
          </w:rPrChange>
        </w:rPr>
        <w:lastRenderedPageBreak/>
        <w:t>231-000-D</w:t>
      </w:r>
      <w:r w:rsidR="00B110C9" w:rsidRPr="003E10E9">
        <w:rPr>
          <w:sz w:val="22"/>
          <w:szCs w:val="22"/>
          <w:rPrChange w:id="903" w:author="Coggon, Amelia Charlotte" w:date="2024-12-11T20:45:00Z" w16du:dateUtc="2024-12-11T19:45:00Z">
            <w:rPr>
              <w:sz w:val="22"/>
              <w:szCs w:val="22"/>
              <w:highlight w:val="yellow"/>
            </w:rPr>
          </w:rPrChange>
        </w:rPr>
        <w:t xml:space="preserve">); </w:t>
      </w:r>
      <w:r w:rsidR="00207CD7" w:rsidRPr="003E10E9">
        <w:rPr>
          <w:sz w:val="22"/>
          <w:szCs w:val="22"/>
          <w:lang w:val="en-US"/>
          <w:rPrChange w:id="904" w:author="Coggon, Amelia Charlotte" w:date="2024-12-11T20:45:00Z" w16du:dateUtc="2024-12-11T19:45:00Z">
            <w:rPr>
              <w:sz w:val="22"/>
              <w:szCs w:val="22"/>
              <w:highlight w:val="yellow"/>
              <w:lang w:val="en-US"/>
            </w:rPr>
          </w:rPrChange>
        </w:rPr>
        <w:t xml:space="preserve">the </w:t>
      </w:r>
      <w:proofErr w:type="spellStart"/>
      <w:r w:rsidR="00207CD7" w:rsidRPr="003E10E9">
        <w:rPr>
          <w:sz w:val="22"/>
          <w:szCs w:val="22"/>
          <w:lang w:val="en-US"/>
          <w:rPrChange w:id="905" w:author="Coggon, Amelia Charlotte" w:date="2024-12-11T20:45:00Z" w16du:dateUtc="2024-12-11T19:45:00Z">
            <w:rPr>
              <w:sz w:val="22"/>
              <w:szCs w:val="22"/>
              <w:highlight w:val="yellow"/>
              <w:lang w:val="en-US"/>
            </w:rPr>
          </w:rPrChange>
        </w:rPr>
        <w:t>SCINet</w:t>
      </w:r>
      <w:proofErr w:type="spellEnd"/>
      <w:r w:rsidR="00207CD7" w:rsidRPr="003E10E9">
        <w:rPr>
          <w:sz w:val="22"/>
          <w:szCs w:val="22"/>
          <w:lang w:val="en-US"/>
          <w:rPrChange w:id="906" w:author="Coggon, Amelia Charlotte" w:date="2024-12-11T20:45:00Z" w16du:dateUtc="2024-12-11T19:45:00Z">
            <w:rPr>
              <w:sz w:val="22"/>
              <w:szCs w:val="22"/>
              <w:highlight w:val="yellow"/>
              <w:lang w:val="en-US"/>
            </w:rPr>
          </w:rPrChange>
        </w:rPr>
        <w:t xml:space="preserve"> project and the AI Center of Excellence of the USDA Agricultural Research Service (ARS project numbers 0201-88888-003-000D and 0201-88888-002-000D); </w:t>
      </w:r>
      <w:r w:rsidR="00B110C9" w:rsidRPr="003E10E9">
        <w:rPr>
          <w:sz w:val="22"/>
          <w:szCs w:val="22"/>
          <w:rPrChange w:id="907" w:author="Coggon, Amelia Charlotte" w:date="2024-12-11T20:45:00Z" w16du:dateUtc="2024-12-11T19:45:00Z">
            <w:rPr>
              <w:sz w:val="22"/>
              <w:szCs w:val="22"/>
              <w:highlight w:val="yellow"/>
            </w:rPr>
          </w:rPrChange>
        </w:rPr>
        <w:t xml:space="preserve">the National Institute of Allergy and Infectious Diseases, National Institutes of Health, Department of Health and Human Services (USA), under contract no. </w:t>
      </w:r>
      <w:commentRangeStart w:id="908"/>
      <w:commentRangeStart w:id="909"/>
      <w:r w:rsidR="004B6165" w:rsidRPr="003E10E9">
        <w:rPr>
          <w:color w:val="000000" w:themeColor="text1"/>
          <w:sz w:val="22"/>
          <w:szCs w:val="22"/>
        </w:rPr>
        <w:t>75N93021C00015</w:t>
      </w:r>
      <w:ins w:id="910" w:author="Pekosz, Andrew" w:date="2024-11-17T11:26:00Z" w16du:dateUtc="2024-11-17T16:26:00Z">
        <w:r w:rsidR="00D24312" w:rsidRPr="003E10E9">
          <w:rPr>
            <w:color w:val="000000" w:themeColor="text1"/>
            <w:sz w:val="22"/>
            <w:szCs w:val="22"/>
          </w:rPr>
          <w:t xml:space="preserve">, </w:t>
        </w:r>
        <w:r w:rsidR="00053400" w:rsidRPr="003E10E9">
          <w:rPr>
            <w:color w:val="000000" w:themeColor="text1"/>
            <w:sz w:val="22"/>
            <w:szCs w:val="22"/>
          </w:rPr>
          <w:t>75N593021C00045 (Johns Hopki</w:t>
        </w:r>
      </w:ins>
      <w:ins w:id="911" w:author="Pekosz, Andrew" w:date="2024-11-17T11:27:00Z" w16du:dateUtc="2024-11-17T16:27:00Z">
        <w:r w:rsidR="00053400" w:rsidRPr="003E10E9">
          <w:rPr>
            <w:color w:val="000000" w:themeColor="text1"/>
            <w:sz w:val="22"/>
            <w:szCs w:val="22"/>
          </w:rPr>
          <w:t>ns CEIRR)</w:t>
        </w:r>
      </w:ins>
      <w:ins w:id="912" w:author="Pekosz, Andrew" w:date="2024-12-08T13:40:00Z" w16du:dateUtc="2024-12-08T12:40:00Z">
        <w:r w:rsidR="004B6165" w:rsidRPr="003E10E9">
          <w:rPr>
            <w:color w:val="000000" w:themeColor="text1"/>
            <w:sz w:val="22"/>
            <w:szCs w:val="22"/>
          </w:rPr>
          <w:t>;</w:t>
        </w:r>
      </w:ins>
      <w:del w:id="913" w:author="Pekosz, Andrew" w:date="2024-12-08T13:40:00Z" w16du:dateUtc="2024-12-08T12:40:00Z">
        <w:r w:rsidR="004B6165" w:rsidRPr="003E10E9">
          <w:rPr>
            <w:color w:val="000000" w:themeColor="text1"/>
            <w:sz w:val="22"/>
            <w:szCs w:val="22"/>
          </w:rPr>
          <w:delText>;</w:delText>
        </w:r>
      </w:del>
      <w:r w:rsidR="004B6165" w:rsidRPr="003E10E9">
        <w:rPr>
          <w:color w:val="000000" w:themeColor="text1"/>
          <w:sz w:val="22"/>
          <w:szCs w:val="22"/>
        </w:rPr>
        <w:t xml:space="preserve"> </w:t>
      </w:r>
      <w:commentRangeEnd w:id="908"/>
      <w:r w:rsidR="004300C9" w:rsidRPr="003E10E9">
        <w:rPr>
          <w:rStyle w:val="CommentReference"/>
          <w:rFonts w:eastAsiaTheme="minorHAnsi"/>
          <w:sz w:val="22"/>
          <w:szCs w:val="22"/>
          <w:lang w:eastAsia="en-US"/>
        </w:rPr>
        <w:commentReference w:id="908"/>
      </w:r>
      <w:commentRangeEnd w:id="909"/>
      <w:r w:rsidR="0068779A" w:rsidRPr="003E10E9">
        <w:rPr>
          <w:rStyle w:val="CommentReference"/>
          <w:rFonts w:asciiTheme="minorHAnsi" w:eastAsiaTheme="minorHAnsi" w:hAnsiTheme="minorHAnsi" w:cstheme="minorBidi"/>
          <w:lang w:eastAsia="en-US"/>
        </w:rPr>
        <w:commentReference w:id="909"/>
      </w:r>
      <w:r w:rsidR="004300C9" w:rsidRPr="003E10E9">
        <w:rPr>
          <w:sz w:val="22"/>
          <w:szCs w:val="22"/>
          <w:lang w:val="en-US"/>
          <w:rPrChange w:id="914" w:author="Coggon, Amelia Charlotte" w:date="2024-12-11T20:45:00Z" w16du:dateUtc="2024-12-11T19:45:00Z">
            <w:rPr>
              <w:sz w:val="22"/>
              <w:szCs w:val="22"/>
              <w:highlight w:val="yellow"/>
              <w:lang w:val="en-US"/>
            </w:rPr>
          </w:rPrChange>
        </w:rPr>
        <w:t xml:space="preserve">the USDA Agricultural Research Service Research Participation Program of the Oak Ridge Institute for Science and Education (ORISE) through an interagency agreement between the US Department of Energy (DOE) and USDA Agricultural Research Service (contract number DE-SC0014664); </w:t>
      </w:r>
      <w:r w:rsidR="0034189D" w:rsidRPr="003E10E9">
        <w:rPr>
          <w:sz w:val="22"/>
          <w:szCs w:val="22"/>
          <w:lang w:val="en-US"/>
          <w:rPrChange w:id="915" w:author="Coggon, Amelia Charlotte" w:date="2024-12-11T20:45:00Z" w16du:dateUtc="2024-12-11T19:45:00Z">
            <w:rPr>
              <w:sz w:val="22"/>
              <w:szCs w:val="22"/>
              <w:highlight w:val="yellow"/>
              <w:lang w:val="en-US"/>
            </w:rPr>
          </w:rPrChange>
        </w:rPr>
        <w:t xml:space="preserve">the Centers for Disease Control and Prevention (contract numbers 21FED2100395IPD, 24FED2400250IPC); </w:t>
      </w:r>
      <w:del w:id="916" w:author="Coggon, Amelia Charlotte" w:date="2024-12-11T20:47:00Z" w16du:dateUtc="2024-12-11T19:47:00Z">
        <w:r w:rsidR="004300C9" w:rsidRPr="003E10E9" w:rsidDel="00244641">
          <w:rPr>
            <w:sz w:val="22"/>
            <w:szCs w:val="22"/>
            <w:lang w:val="en-US"/>
            <w:rPrChange w:id="917" w:author="Coggon, Amelia Charlotte" w:date="2024-12-11T20:45:00Z" w16du:dateUtc="2024-12-11T19:45:00Z">
              <w:rPr>
                <w:sz w:val="22"/>
                <w:szCs w:val="22"/>
                <w:highlight w:val="yellow"/>
                <w:lang w:val="en-US"/>
              </w:rPr>
            </w:rPrChange>
          </w:rPr>
          <w:delText xml:space="preserve">and </w:delText>
        </w:r>
      </w:del>
      <w:r w:rsidR="00B110C9" w:rsidRPr="003E10E9">
        <w:rPr>
          <w:sz w:val="22"/>
          <w:szCs w:val="22"/>
        </w:rPr>
        <w:t>the UK Department for the Environment, Food and Rural Aﬀairs (Defra) and the devolved Scottish and Welsh governments under grant</w:t>
      </w:r>
      <w:del w:id="918" w:author="Ian Brown" w:date="2024-11-26T12:35:00Z">
        <w:r w:rsidR="00B110C9" w:rsidRPr="003E10E9">
          <w:rPr>
            <w:sz w:val="22"/>
            <w:szCs w:val="22"/>
          </w:rPr>
          <w:delText>s</w:delText>
        </w:r>
      </w:del>
      <w:r w:rsidR="00B110C9" w:rsidRPr="003E10E9">
        <w:rPr>
          <w:sz w:val="22"/>
          <w:szCs w:val="22"/>
        </w:rPr>
        <w:t xml:space="preserve"> </w:t>
      </w:r>
      <w:commentRangeStart w:id="919"/>
      <w:ins w:id="920" w:author="Ian Brown" w:date="2024-11-26T12:35:00Z">
        <w:r w:rsidR="00D1101E" w:rsidRPr="003E10E9">
          <w:rPr>
            <w:sz w:val="22"/>
            <w:szCs w:val="22"/>
          </w:rPr>
          <w:t>SV3041</w:t>
        </w:r>
      </w:ins>
      <w:commentRangeEnd w:id="919"/>
      <w:ins w:id="921" w:author="Ian Brown" w:date="2024-11-26T12:37:00Z">
        <w:r w:rsidR="00D1101E" w:rsidRPr="003E10E9">
          <w:rPr>
            <w:rStyle w:val="CommentReference"/>
            <w:rFonts w:asciiTheme="minorHAnsi" w:eastAsiaTheme="minorHAnsi" w:hAnsiTheme="minorHAnsi" w:cstheme="minorBidi"/>
            <w:lang w:eastAsia="en-US"/>
          </w:rPr>
          <w:commentReference w:id="919"/>
        </w:r>
      </w:ins>
      <w:commentRangeStart w:id="922"/>
      <w:del w:id="923" w:author="Ian Brown" w:date="2024-11-26T12:35:00Z">
        <w:r w:rsidR="00B110C9" w:rsidRPr="003E10E9">
          <w:rPr>
            <w:sz w:val="22"/>
            <w:szCs w:val="22"/>
          </w:rPr>
          <w:delText>XXXX</w:delText>
        </w:r>
      </w:del>
      <w:commentRangeEnd w:id="922"/>
      <w:ins w:id="924" w:author="Coggon, Amelia Charlotte" w:date="2024-12-08T13:40:00Z" w16du:dateUtc="2024-12-08T12:40:00Z">
        <w:r w:rsidR="00801E38" w:rsidRPr="003E10E9">
          <w:rPr>
            <w:rStyle w:val="CommentReference"/>
            <w:rFonts w:asciiTheme="minorHAnsi" w:eastAsiaTheme="minorHAnsi" w:hAnsiTheme="minorHAnsi" w:cstheme="minorBidi"/>
            <w:lang w:eastAsia="en-US"/>
          </w:rPr>
          <w:commentReference w:id="922"/>
        </w:r>
      </w:ins>
      <w:ins w:id="925" w:author="Coggon, Amelia Charlotte" w:date="2024-12-11T20:47:00Z" w16du:dateUtc="2024-12-11T19:47:00Z">
        <w:r w:rsidR="00244641">
          <w:rPr>
            <w:sz w:val="22"/>
            <w:szCs w:val="22"/>
          </w:rPr>
          <w:t xml:space="preserve">; </w:t>
        </w:r>
      </w:ins>
      <w:ins w:id="926" w:author="Kristien Van Reeth" w:date="2024-11-30T22:06:00Z" w16du:dateUtc="2024-11-30T21:06:00Z">
        <w:del w:id="927" w:author="Coggon, Amelia Charlotte" w:date="2024-12-11T20:47:00Z" w16du:dateUtc="2024-12-11T19:47:00Z">
          <w:r w:rsidR="00831DB0" w:rsidRPr="003E10E9" w:rsidDel="00244641">
            <w:rPr>
              <w:sz w:val="22"/>
              <w:szCs w:val="22"/>
            </w:rPr>
            <w:delText xml:space="preserve">, </w:delText>
          </w:r>
        </w:del>
        <w:r w:rsidR="00831DB0" w:rsidRPr="003E10E9">
          <w:rPr>
            <w:sz w:val="22"/>
            <w:szCs w:val="22"/>
          </w:rPr>
          <w:t xml:space="preserve">the Belgian Federal Service for </w:t>
        </w:r>
      </w:ins>
      <w:ins w:id="928" w:author="Kristien Van Reeth" w:date="2024-11-30T22:07:00Z" w16du:dateUtc="2024-11-30T21:07:00Z">
        <w:r w:rsidR="00831DB0" w:rsidRPr="003E10E9">
          <w:rPr>
            <w:sz w:val="22"/>
            <w:szCs w:val="22"/>
          </w:rPr>
          <w:t>Public Health, Food Chain Safety and Environment (FLUZOVA project, contract number RF 23/05)</w:t>
        </w:r>
      </w:ins>
      <w:ins w:id="929" w:author="Coggon, Amelia Charlotte" w:date="2024-12-11T20:47:00Z" w16du:dateUtc="2024-12-11T19:47:00Z">
        <w:r w:rsidR="00244641">
          <w:rPr>
            <w:sz w:val="22"/>
            <w:szCs w:val="22"/>
          </w:rPr>
          <w:t>; and</w:t>
        </w:r>
        <w:r w:rsidR="00244641" w:rsidRPr="00244641" w:rsidDel="00244641">
          <w:rPr>
            <w:sz w:val="22"/>
            <w:szCs w:val="22"/>
          </w:rPr>
          <w:t xml:space="preserve"> </w:t>
        </w:r>
      </w:ins>
      <w:ins w:id="930" w:author="Kristien Van Reeth" w:date="2024-12-08T13:35:00Z" w16du:dateUtc="2024-12-08T12:35:00Z">
        <w:del w:id="931" w:author="Coggon, Amelia Charlotte" w:date="2024-12-11T20:46:00Z" w16du:dateUtc="2024-12-11T19:46:00Z">
          <w:r w:rsidR="00B110C9" w:rsidRPr="003E10E9" w:rsidDel="00244641">
            <w:rPr>
              <w:sz w:val="22"/>
              <w:szCs w:val="22"/>
              <w:rPrChange w:id="932" w:author="Coggon, Amelia Charlotte" w:date="2024-12-11T20:45:00Z" w16du:dateUtc="2024-12-11T19:45:00Z">
                <w:rPr>
                  <w:sz w:val="22"/>
                  <w:szCs w:val="22"/>
                  <w:highlight w:val="yellow"/>
                </w:rPr>
              </w:rPrChange>
            </w:rPr>
            <w:delText>.</w:delText>
          </w:r>
        </w:del>
      </w:ins>
      <w:del w:id="933" w:author="Coggon, Amelia Charlotte" w:date="2024-12-11T20:47:00Z" w16du:dateUtc="2024-12-11T19:47:00Z">
        <w:r w:rsidR="00B110C9" w:rsidRPr="003E10E9" w:rsidDel="00244641">
          <w:rPr>
            <w:sz w:val="22"/>
            <w:szCs w:val="22"/>
            <w:rPrChange w:id="934" w:author="Coggon, Amelia Charlotte" w:date="2024-12-11T20:45:00Z" w16du:dateUtc="2024-12-11T19:45:00Z">
              <w:rPr>
                <w:sz w:val="22"/>
                <w:szCs w:val="22"/>
                <w:highlight w:val="yellow"/>
              </w:rPr>
            </w:rPrChange>
          </w:rPr>
          <w:delText>.</w:delText>
        </w:r>
        <w:commentRangeEnd w:id="899"/>
        <w:r w:rsidR="00B110C9" w:rsidRPr="003E10E9" w:rsidDel="00244641">
          <w:rPr>
            <w:rStyle w:val="CommentReference"/>
            <w:rFonts w:eastAsiaTheme="minorHAnsi"/>
            <w:sz w:val="22"/>
            <w:szCs w:val="22"/>
            <w:lang w:eastAsia="en-US"/>
          </w:rPr>
          <w:commentReference w:id="899"/>
        </w:r>
        <w:r w:rsidR="0039360A" w:rsidRPr="003E10E9" w:rsidDel="00244641">
          <w:rPr>
            <w:sz w:val="22"/>
            <w:szCs w:val="22"/>
          </w:rPr>
          <w:delText xml:space="preserve"> </w:delText>
        </w:r>
      </w:del>
      <w:ins w:id="935" w:author="Coggon, Amelia Charlotte" w:date="2024-12-11T20:47:00Z" w16du:dateUtc="2024-12-11T19:47:00Z">
        <w:r w:rsidR="00244641">
          <w:rPr>
            <w:sz w:val="22"/>
            <w:szCs w:val="22"/>
          </w:rPr>
          <w:t>the</w:t>
        </w:r>
      </w:ins>
      <w:ins w:id="936" w:author="Coggon, Amelia Charlotte" w:date="2024-12-11T20:47:00Z">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ins>
      <w:ins w:id="937" w:author="Coggon, Amelia Charlotte" w:date="2024-12-11T20:47:00Z" w16du:dateUtc="2024-12-11T19:47:00Z">
        <w:r w:rsidR="00244641">
          <w:rPr>
            <w:sz w:val="22"/>
            <w:szCs w:val="22"/>
          </w:rPr>
          <w:t xml:space="preserve"> </w:t>
        </w:r>
      </w:ins>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p>
    <w:p w14:paraId="0DCB8D55" w14:textId="1F9CF548" w:rsidR="005F4255" w:rsidRPr="00B245E7" w:rsidRDefault="005F4255" w:rsidP="00B245E7">
      <w:pPr>
        <w:spacing w:line="360" w:lineRule="auto"/>
        <w:rPr>
          <w:sz w:val="22"/>
          <w:szCs w:val="22"/>
        </w:rPr>
      </w:pPr>
      <w:r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ins w:id="938" w:author="Coggon, Amelia Charlotte" w:date="2024-12-09T19:23:00Z"/>
          <w:sz w:val="22"/>
          <w:szCs w:val="22"/>
        </w:rPr>
      </w:pPr>
      <w:proofErr w:type="spellStart"/>
      <w:ins w:id="939" w:author="Coggon, Amelia Charlotte" w:date="2024-12-09T19:23:00Z">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r w:rsidRPr="000F2B1F">
          <w:rPr>
            <w:sz w:val="22"/>
            <w:szCs w:val="22"/>
          </w:rPr>
          <w:fldChar w:fldCharType="begin"/>
        </w:r>
        <w:r w:rsidRPr="000F2B1F">
          <w:rPr>
            <w:sz w:val="22"/>
            <w:szCs w:val="22"/>
          </w:rPr>
          <w:instrText>HYPERLINK "https://doi.org/10.1016/j.vaccine.2023.04.018"</w:instrText>
        </w:r>
        <w:r w:rsidRPr="000F2B1F">
          <w:rPr>
            <w:sz w:val="22"/>
            <w:szCs w:val="22"/>
          </w:rPr>
        </w:r>
        <w:r w:rsidRPr="000F2B1F">
          <w:rPr>
            <w:sz w:val="22"/>
            <w:szCs w:val="22"/>
          </w:rPr>
          <w:fldChar w:fldCharType="separate"/>
        </w:r>
        <w:r w:rsidRPr="000F2B1F">
          <w:rPr>
            <w:rStyle w:val="Hyperlink"/>
            <w:sz w:val="22"/>
            <w:szCs w:val="22"/>
          </w:rPr>
          <w:t>https://doi.org/10.1016/j.vaccine.2023.04.018</w:t>
        </w:r>
      </w:ins>
      <w:ins w:id="940" w:author="Coggon, Amelia Charlotte" w:date="2024-12-09T19:23:00Z" w16du:dateUtc="2024-12-09T18:23:00Z">
        <w:r w:rsidRPr="000F2B1F">
          <w:rPr>
            <w:sz w:val="22"/>
            <w:szCs w:val="22"/>
          </w:rPr>
          <w:fldChar w:fldCharType="end"/>
        </w:r>
      </w:ins>
      <w:ins w:id="941" w:author="Coggon, Amelia Charlotte" w:date="2024-12-09T19:23:00Z">
        <w:r w:rsidRPr="000F2B1F">
          <w:rPr>
            <w:sz w:val="22"/>
            <w:szCs w:val="22"/>
          </w:rPr>
          <w:t>.</w:t>
        </w:r>
      </w:ins>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7A9FC412" w14:textId="77777777" w:rsidR="005F4255" w:rsidDel="00E51044" w:rsidRDefault="005F4255" w:rsidP="00E51044">
      <w:pPr>
        <w:spacing w:line="360" w:lineRule="auto"/>
        <w:rPr>
          <w:del w:id="942" w:author="Coggon, Amelia Charlotte" w:date="2024-12-09T15:51:00Z" w16du:dateUtc="2024-12-09T14:51:00Z"/>
          <w:color w:val="000000"/>
          <w:sz w:val="22"/>
          <w:szCs w:val="22"/>
          <w:lang w:val="en-US" w:eastAsia="en-US"/>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w:t>
      </w:r>
      <w:ins w:id="943" w:author="Harder, Timm" w:date="2024-12-08T13:33:00Z" w16du:dateUtc="2024-12-08T12:33:00Z">
        <w:r w:rsidRPr="00B245E7">
          <w:rPr>
            <w:sz w:val="22"/>
            <w:szCs w:val="22"/>
          </w:rPr>
          <w:t xml:space="preserve">Available at: </w:t>
        </w:r>
      </w:ins>
      <w:ins w:id="944" w:author="Ian Brown" w:date="2024-11-25T15:11:00Z">
        <w:r w:rsidR="009D2A04">
          <w:rPr>
            <w:sz w:val="22"/>
            <w:szCs w:val="22"/>
          </w:rPr>
          <w:fldChar w:fldCharType="begin"/>
        </w:r>
        <w:r w:rsidR="009D2A04">
          <w:rPr>
            <w:sz w:val="22"/>
            <w:szCs w:val="22"/>
          </w:rPr>
          <w:instrText>HYPERLINK "</w:instrText>
        </w:r>
      </w:ins>
      <w:r w:rsidR="009D2A04" w:rsidRPr="00B245E7">
        <w:rPr>
          <w:sz w:val="22"/>
          <w:szCs w:val="22"/>
        </w:rPr>
        <w:instrText>https://doi.org/10.1111/j.1863-2378.2011.01423.x</w:instrText>
      </w:r>
      <w:ins w:id="945" w:author="Ian Brown" w:date="2024-11-25T15:11:00Z">
        <w:r w:rsidR="009D2A04">
          <w:rPr>
            <w:sz w:val="22"/>
            <w:szCs w:val="22"/>
          </w:rPr>
          <w:instrText>"</w:instrText>
        </w:r>
        <w:r w:rsidR="009D2A04">
          <w:rPr>
            <w:sz w:val="22"/>
            <w:szCs w:val="22"/>
          </w:rPr>
        </w:r>
        <w:r w:rsidR="009D2A04">
          <w:rPr>
            <w:sz w:val="22"/>
            <w:szCs w:val="22"/>
          </w:rPr>
          <w:fldChar w:fldCharType="separate"/>
        </w:r>
      </w:ins>
      <w:r w:rsidR="009D2A04" w:rsidRPr="00273AFE">
        <w:rPr>
          <w:rStyle w:val="Hyperlink"/>
          <w:sz w:val="22"/>
          <w:szCs w:val="22"/>
        </w:rPr>
        <w:t>https://doi.org/10.1111/j.1863-2378.2011.01423.x</w:t>
      </w:r>
      <w:ins w:id="946" w:author="Ian Brown" w:date="2024-11-25T15:11:00Z">
        <w:r w:rsidR="009D2A04">
          <w:rPr>
            <w:sz w:val="22"/>
            <w:szCs w:val="22"/>
          </w:rPr>
          <w:fldChar w:fldCharType="end"/>
        </w:r>
      </w:ins>
      <w:ins w:id="947" w:author="Harder, Timm" w:date="2024-12-08T13:33:00Z" w16du:dateUtc="2024-12-08T12:33:00Z">
        <w:r w:rsidRPr="00B245E7">
          <w:rPr>
            <w:sz w:val="22"/>
            <w:szCs w:val="22"/>
          </w:rPr>
          <w:t>.</w:t>
        </w:r>
      </w:ins>
      <w:del w:id="948" w:author="Harder, Timm" w:date="2024-12-08T13:33:00Z" w16du:dateUtc="2024-12-08T12:33:00Z">
        <w:r w:rsidRPr="00B245E7">
          <w:rPr>
            <w:sz w:val="22"/>
            <w:szCs w:val="22"/>
          </w:rPr>
          <w:delText>Available at: https://doi.org/10.1111/j.1863-2378.2011.01423.x.</w:delText>
        </w:r>
      </w:del>
    </w:p>
    <w:p w14:paraId="1D531351" w14:textId="77777777" w:rsidR="00E51044" w:rsidRPr="00B245E7" w:rsidRDefault="00E51044" w:rsidP="00B245E7">
      <w:pPr>
        <w:spacing w:line="360" w:lineRule="auto"/>
        <w:rPr>
          <w:ins w:id="949" w:author="Coggon, Amelia Charlotte" w:date="2024-12-09T15:51:00Z" w16du:dateUtc="2024-12-09T14:51:00Z"/>
          <w:sz w:val="22"/>
          <w:szCs w:val="22"/>
        </w:rPr>
      </w:pPr>
    </w:p>
    <w:p w14:paraId="2A445A7F" w14:textId="5BA91B0C" w:rsidR="009D2A04" w:rsidDel="00E51044" w:rsidRDefault="009D2A04" w:rsidP="00B245E7">
      <w:pPr>
        <w:spacing w:line="360" w:lineRule="auto"/>
        <w:rPr>
          <w:del w:id="950" w:author="Ian Brown" w:date="2024-11-25T15:12:00Z"/>
          <w:sz w:val="22"/>
          <w:szCs w:val="22"/>
        </w:rPr>
      </w:pPr>
      <w:ins w:id="951" w:author="Ian Brown" w:date="2024-11-25T15:11:00Z">
        <w:r w:rsidRPr="009D2A04">
          <w:rPr>
            <w:color w:val="000000"/>
            <w:sz w:val="22"/>
            <w:szCs w:val="22"/>
            <w:lang w:val="en-US" w:eastAsia="en-US"/>
            <w:rPrChange w:id="952" w:author="Ian Brown" w:date="2024-11-25T15:12:00Z">
              <w:rPr>
                <w:rFonts w:ascii="Arial" w:hAnsi="Arial" w:cs="Arial"/>
                <w:b/>
                <w:bCs/>
                <w:color w:val="000000"/>
                <w:sz w:val="20"/>
                <w:szCs w:val="20"/>
                <w:lang w:val="en-US" w:eastAsia="en-US"/>
              </w:rPr>
            </w:rPrChange>
          </w:rPr>
          <w:t>Brown</w:t>
        </w:r>
        <w:r w:rsidRPr="009D2A04">
          <w:rPr>
            <w:color w:val="000000"/>
            <w:sz w:val="22"/>
            <w:szCs w:val="22"/>
            <w:lang w:val="en-US" w:eastAsia="en-US"/>
            <w:rPrChange w:id="953" w:author="Ian Brown" w:date="2024-11-25T15:12:00Z">
              <w:rPr>
                <w:rFonts w:ascii="Arial" w:hAnsi="Arial" w:cs="Arial"/>
                <w:color w:val="000000"/>
                <w:sz w:val="20"/>
                <w:szCs w:val="20"/>
                <w:lang w:val="en-US" w:eastAsia="en-US"/>
              </w:rPr>
            </w:rPrChange>
          </w:rPr>
          <w:t xml:space="preserve">, </w:t>
        </w:r>
      </w:ins>
      <w:ins w:id="954" w:author="Ian Brown" w:date="2024-11-25T15:12:00Z">
        <w:r w:rsidRPr="00C444B3">
          <w:rPr>
            <w:color w:val="000000"/>
            <w:sz w:val="22"/>
            <w:szCs w:val="22"/>
            <w:lang w:val="en-US" w:eastAsia="en-US"/>
          </w:rPr>
          <w:t>I.H.</w:t>
        </w:r>
        <w:r>
          <w:rPr>
            <w:color w:val="000000"/>
            <w:sz w:val="22"/>
            <w:szCs w:val="22"/>
            <w:lang w:val="en-US" w:eastAsia="en-US"/>
          </w:rPr>
          <w:t xml:space="preserve"> et al.</w:t>
        </w:r>
      </w:ins>
      <w:ins w:id="955" w:author="Ian Brown" w:date="2024-11-25T15:11:00Z">
        <w:r w:rsidRPr="009D2A04">
          <w:rPr>
            <w:color w:val="000000"/>
            <w:sz w:val="22"/>
            <w:szCs w:val="22"/>
            <w:lang w:val="en-US" w:eastAsia="en-US"/>
            <w:rPrChange w:id="956" w:author="Ian Brown" w:date="2024-11-25T15:12:00Z">
              <w:rPr>
                <w:rFonts w:ascii="Arial" w:hAnsi="Arial" w:cs="Arial"/>
                <w:color w:val="000000"/>
                <w:sz w:val="20"/>
                <w:szCs w:val="20"/>
                <w:lang w:val="en-US" w:eastAsia="en-US"/>
              </w:rPr>
            </w:rPrChange>
          </w:rPr>
          <w:t xml:space="preserve"> (1995). Serological studies of influenza viruses in pigs in Great Britain 1991-2.</w:t>
        </w:r>
        <w:del w:id="957" w:author="Coggon, Amelia Charlotte" w:date="2024-12-14T15:57:00Z" w16du:dateUtc="2024-12-14T14:57:00Z">
          <w:r w:rsidRPr="009D2A04" w:rsidDel="00DF1E01">
            <w:rPr>
              <w:color w:val="000000"/>
              <w:sz w:val="22"/>
              <w:szCs w:val="22"/>
              <w:lang w:val="en-US" w:eastAsia="en-US"/>
              <w:rPrChange w:id="958" w:author="Ian Brown" w:date="2024-11-25T15:12:00Z">
                <w:rPr>
                  <w:rFonts w:ascii="Arial" w:hAnsi="Arial" w:cs="Arial"/>
                  <w:color w:val="000000"/>
                  <w:sz w:val="20"/>
                  <w:szCs w:val="20"/>
                  <w:lang w:val="en-US" w:eastAsia="en-US"/>
                </w:rPr>
              </w:rPrChange>
            </w:rPr>
            <w:delText xml:space="preserve">  </w:delText>
          </w:r>
        </w:del>
      </w:ins>
      <w:ins w:id="959" w:author="Coggon, Amelia Charlotte" w:date="2024-12-14T15:57:00Z" w16du:dateUtc="2024-12-14T14:57:00Z">
        <w:r w:rsidR="00DF1E01">
          <w:rPr>
            <w:color w:val="000000"/>
            <w:sz w:val="22"/>
            <w:szCs w:val="22"/>
            <w:lang w:val="en-US" w:eastAsia="en-US"/>
          </w:rPr>
          <w:t xml:space="preserve"> </w:t>
        </w:r>
      </w:ins>
      <w:ins w:id="960" w:author="Ian Brown" w:date="2024-11-25T15:11:00Z">
        <w:r w:rsidRPr="009D2A04">
          <w:rPr>
            <w:color w:val="000000"/>
            <w:sz w:val="22"/>
            <w:szCs w:val="22"/>
            <w:lang w:val="en-US" w:eastAsia="en-US"/>
            <w:rPrChange w:id="961" w:author="Ian Brown" w:date="2024-11-25T15:12:00Z">
              <w:rPr>
                <w:rFonts w:ascii="Arial" w:hAnsi="Arial" w:cs="Arial"/>
                <w:color w:val="000000"/>
                <w:sz w:val="20"/>
                <w:szCs w:val="20"/>
                <w:lang w:val="en-US" w:eastAsia="en-US"/>
              </w:rPr>
            </w:rPrChange>
          </w:rPr>
          <w:t>Epidemiology and Infection 114, 511-520</w:t>
        </w:r>
      </w:ins>
      <w:ins w:id="962" w:author="Ian Brown" w:date="2024-11-25T15:13:00Z">
        <w:r>
          <w:rPr>
            <w:color w:val="000000"/>
            <w:sz w:val="22"/>
            <w:szCs w:val="22"/>
            <w:lang w:val="en-US" w:eastAsia="en-US"/>
          </w:rPr>
          <w:t xml:space="preserve"> Available at </w:t>
        </w:r>
      </w:ins>
      <w:ins w:id="963" w:author="Coggon, Amelia Charlotte" w:date="2024-12-09T15:51:00Z" w16du:dateUtc="2024-12-09T14:51:00Z">
        <w:r w:rsidR="00E51044">
          <w:rPr>
            <w:sz w:val="22"/>
            <w:szCs w:val="22"/>
          </w:rPr>
          <w:fldChar w:fldCharType="begin"/>
        </w:r>
        <w:r w:rsidR="00E51044">
          <w:rPr>
            <w:sz w:val="22"/>
            <w:szCs w:val="22"/>
          </w:rPr>
          <w:instrText>HYPERLINK "</w:instrText>
        </w:r>
      </w:ins>
      <w:ins w:id="964" w:author="Ian Brown" w:date="2024-11-25T15:13:00Z">
        <w:r w:rsidR="00E51044" w:rsidRPr="009D2A04">
          <w:rPr>
            <w:sz w:val="22"/>
            <w:szCs w:val="22"/>
          </w:rPr>
          <w:instrText>https://doi.org/10.1017/s0950268800052225</w:instrText>
        </w:r>
      </w:ins>
      <w:ins w:id="965" w:author="Coggon, Amelia Charlotte" w:date="2024-12-09T15:51:00Z" w16du:dateUtc="2024-12-09T14:51:00Z">
        <w:r w:rsidR="00E51044">
          <w:rPr>
            <w:sz w:val="22"/>
            <w:szCs w:val="22"/>
          </w:rPr>
          <w:instrText>"</w:instrText>
        </w:r>
        <w:r w:rsidR="00E51044">
          <w:rPr>
            <w:sz w:val="22"/>
            <w:szCs w:val="22"/>
          </w:rPr>
        </w:r>
        <w:r w:rsidR="00E51044">
          <w:rPr>
            <w:sz w:val="22"/>
            <w:szCs w:val="22"/>
          </w:rPr>
          <w:fldChar w:fldCharType="separate"/>
        </w:r>
      </w:ins>
      <w:ins w:id="966" w:author="Ian Brown" w:date="2024-11-25T15:13:00Z">
        <w:r w:rsidR="00E51044" w:rsidRPr="00A54866">
          <w:rPr>
            <w:rStyle w:val="Hyperlink"/>
            <w:sz w:val="22"/>
            <w:szCs w:val="22"/>
          </w:rPr>
          <w:t>https://doi.org/10.1017/s0950268800052225</w:t>
        </w:r>
      </w:ins>
      <w:ins w:id="967" w:author="Coggon, Amelia Charlotte" w:date="2024-12-09T15:51:00Z" w16du:dateUtc="2024-12-09T14:51:00Z">
        <w:r w:rsidR="00E51044">
          <w:rPr>
            <w:sz w:val="22"/>
            <w:szCs w:val="22"/>
          </w:rPr>
          <w:fldChar w:fldCharType="end"/>
        </w:r>
      </w:ins>
    </w:p>
    <w:p w14:paraId="2E11A964" w14:textId="77777777" w:rsidR="00E51044" w:rsidRDefault="00E51044" w:rsidP="00B245E7">
      <w:pPr>
        <w:spacing w:line="360" w:lineRule="auto"/>
        <w:rPr>
          <w:ins w:id="968" w:author="Coggon, Amelia Charlotte" w:date="2024-12-09T15:51:00Z" w16du:dateUtc="2024-12-09T14:51:00Z"/>
          <w:sz w:val="22"/>
          <w:szCs w:val="22"/>
        </w:rPr>
      </w:pPr>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6320221D" w14:textId="77777777" w:rsidR="000F4C73" w:rsidRDefault="000F4C73" w:rsidP="00B245E7">
      <w:pPr>
        <w:spacing w:line="360" w:lineRule="auto"/>
        <w:rPr>
          <w:ins w:id="969" w:author="Coggon, Amelia Charlotte" w:date="2024-12-09T19:22:00Z" w16du:dateUtc="2024-12-09T18:22:00Z"/>
          <w:sz w:val="22"/>
          <w:szCs w:val="22"/>
        </w:rPr>
      </w:pPr>
      <w:proofErr w:type="spellStart"/>
      <w:ins w:id="970" w:author="Coggon, Amelia Charlotte" w:date="2024-12-09T19:22:00Z">
        <w:r w:rsidRPr="000F4C73">
          <w:rPr>
            <w:sz w:val="22"/>
            <w:szCs w:val="22"/>
          </w:rPr>
          <w:lastRenderedPageBreak/>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r w:rsidRPr="000F4C73">
          <w:rPr>
            <w:sz w:val="22"/>
            <w:szCs w:val="22"/>
          </w:rPr>
          <w:fldChar w:fldCharType="begin"/>
        </w:r>
        <w:r w:rsidRPr="000F4C73">
          <w:rPr>
            <w:sz w:val="22"/>
            <w:szCs w:val="22"/>
          </w:rPr>
          <w:instrText>HYPERLINK "https://doi.org/10.1016/j.vetmic.2018.01.019"</w:instrText>
        </w:r>
        <w:r w:rsidRPr="000F4C73">
          <w:rPr>
            <w:sz w:val="22"/>
            <w:szCs w:val="22"/>
          </w:rPr>
        </w:r>
        <w:r w:rsidRPr="000F4C73">
          <w:rPr>
            <w:sz w:val="22"/>
            <w:szCs w:val="22"/>
          </w:rPr>
          <w:fldChar w:fldCharType="separate"/>
        </w:r>
        <w:r w:rsidRPr="000F4C73">
          <w:rPr>
            <w:rStyle w:val="Hyperlink"/>
            <w:sz w:val="22"/>
            <w:szCs w:val="22"/>
          </w:rPr>
          <w:t>https://doi.org/10.1016/j.vetmic.2018.01.019</w:t>
        </w:r>
      </w:ins>
      <w:ins w:id="971" w:author="Coggon, Amelia Charlotte" w:date="2024-12-09T19:22:00Z" w16du:dateUtc="2024-12-09T18:22:00Z">
        <w:r w:rsidRPr="000F4C73">
          <w:rPr>
            <w:sz w:val="22"/>
            <w:szCs w:val="22"/>
          </w:rPr>
          <w:fldChar w:fldCharType="end"/>
        </w:r>
      </w:ins>
      <w:ins w:id="972" w:author="Coggon, Amelia Charlotte" w:date="2024-12-09T19:22:00Z">
        <w:r w:rsidRPr="000F4C73">
          <w:rPr>
            <w:sz w:val="22"/>
            <w:szCs w:val="22"/>
          </w:rPr>
          <w:t>.</w:t>
        </w:r>
      </w:ins>
    </w:p>
    <w:p w14:paraId="63FE6A88" w14:textId="05492BC0"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5"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6"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lastRenderedPageBreak/>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B66C7E">
        <w:rPr>
          <w:sz w:val="22"/>
          <w:lang w:val="de-DE"/>
          <w:rPrChange w:id="973" w:author="Harder, Timm" w:date="2024-12-08T13:41:00Z" w16du:dateUtc="2024-12-08T12:41:00Z">
            <w:rPr>
              <w:sz w:val="22"/>
            </w:rPr>
          </w:rPrChang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17"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D.S. et al. (2017) ‘Reassortment between Swine H3N2 and 2009 Pandemic H1N1 in the United States Resulted in Influenza A Viruses with Diverse Genetic Constellations with Variable 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ins w:id="974" w:author="Coggon, Amelia Charlotte" w:date="2024-12-09T19:55:00Z"/>
          <w:sz w:val="22"/>
          <w:szCs w:val="22"/>
        </w:rPr>
      </w:pPr>
      <w:ins w:id="975" w:author="Coggon, Amelia Charlotte" w:date="2024-12-09T19:55:00Z">
        <w:r w:rsidRPr="009F4D7A">
          <w:rPr>
            <w:sz w:val="22"/>
            <w:szCs w:val="22"/>
          </w:rPr>
          <w:lastRenderedPageBreak/>
          <w:t xml:space="preserve">Simon G., </w:t>
        </w:r>
      </w:ins>
      <w:ins w:id="976" w:author="Coggon, Amelia Charlotte" w:date="2024-12-09T19:55:00Z" w16du:dateUtc="2024-12-09T18:55:00Z">
        <w:r>
          <w:rPr>
            <w:sz w:val="22"/>
            <w:szCs w:val="22"/>
          </w:rPr>
          <w:t>et al</w:t>
        </w:r>
      </w:ins>
      <w:ins w:id="977" w:author="Coggon, Amelia Charlotte" w:date="2024-12-09T19:55:00Z">
        <w:r w:rsidRPr="009F4D7A">
          <w:rPr>
            <w:sz w:val="22"/>
            <w:szCs w:val="22"/>
          </w:rPr>
          <w:t xml:space="preserve">. </w:t>
        </w:r>
      </w:ins>
      <w:ins w:id="978" w:author="Coggon, Amelia Charlotte" w:date="2024-12-09T19:55:00Z" w16du:dateUtc="2024-12-09T18:55:00Z">
        <w:r>
          <w:rPr>
            <w:sz w:val="22"/>
            <w:szCs w:val="22"/>
          </w:rPr>
          <w:t>(</w:t>
        </w:r>
      </w:ins>
      <w:ins w:id="979" w:author="Coggon, Amelia Charlotte" w:date="2024-12-09T19:55:00Z">
        <w:r w:rsidRPr="009F4D7A">
          <w:rPr>
            <w:sz w:val="22"/>
            <w:szCs w:val="22"/>
          </w:rPr>
          <w:t>2022</w:t>
        </w:r>
      </w:ins>
      <w:ins w:id="980" w:author="Coggon, Amelia Charlotte" w:date="2024-12-09T19:55:00Z" w16du:dateUtc="2024-12-09T18:55:00Z">
        <w:r>
          <w:rPr>
            <w:sz w:val="22"/>
            <w:szCs w:val="22"/>
          </w:rPr>
          <w:t>)</w:t>
        </w:r>
      </w:ins>
      <w:ins w:id="981" w:author="Coggon, Amelia Charlotte" w:date="2024-12-09T19:55:00Z">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ins>
    </w:p>
    <w:p w14:paraId="00F0859A" w14:textId="77777777" w:rsidR="009F4D7A" w:rsidRDefault="009F4D7A" w:rsidP="009F4D7A">
      <w:pPr>
        <w:spacing w:line="360" w:lineRule="auto"/>
        <w:rPr>
          <w:ins w:id="982" w:author="Coggon, Amelia Charlotte" w:date="2024-12-09T19:55:00Z" w16du:dateUtc="2024-12-09T18:55:00Z"/>
          <w:sz w:val="22"/>
          <w:szCs w:val="22"/>
        </w:rPr>
      </w:pPr>
      <w:ins w:id="983" w:author="Coggon, Amelia Charlotte" w:date="2024-12-09T19:55:00Z">
        <w:r w:rsidRPr="009F4D7A">
          <w:rPr>
            <w:sz w:val="22"/>
            <w:szCs w:val="22"/>
          </w:rPr>
          <w:fldChar w:fldCharType="begin"/>
        </w:r>
        <w:r w:rsidRPr="009F4D7A">
          <w:rPr>
            <w:sz w:val="22"/>
            <w:szCs w:val="22"/>
          </w:rPr>
          <w:instrText>HYPERLINK "https://www.jle.com/download/vir-322438-52716-seances_plenieres_et_conferences._abstracts-44262-u.pdf"</w:instrText>
        </w:r>
        <w:r w:rsidRPr="009F4D7A">
          <w:rPr>
            <w:sz w:val="22"/>
            <w:szCs w:val="22"/>
          </w:rPr>
        </w:r>
        <w:r w:rsidRPr="009F4D7A">
          <w:rPr>
            <w:sz w:val="22"/>
            <w:szCs w:val="22"/>
          </w:rPr>
          <w:fldChar w:fldCharType="separate"/>
        </w:r>
        <w:r w:rsidRPr="009F4D7A">
          <w:rPr>
            <w:rStyle w:val="Hyperlink"/>
            <w:b/>
            <w:bCs/>
            <w:sz w:val="22"/>
            <w:szCs w:val="22"/>
          </w:rPr>
          <w:t>vir-322438-52716-seances_plenieres_et_conferences._abstracts-44262-u.pdf (jle.com)</w:t>
        </w:r>
      </w:ins>
      <w:ins w:id="984" w:author="Coggon, Amelia Charlotte" w:date="2024-12-09T19:55:00Z" w16du:dateUtc="2024-12-09T18:55:00Z">
        <w:r w:rsidRPr="009F4D7A">
          <w:rPr>
            <w:sz w:val="22"/>
            <w:szCs w:val="22"/>
          </w:rPr>
          <w:fldChar w:fldCharType="end"/>
        </w:r>
      </w:ins>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934DA2">
        <w:rPr>
          <w:sz w:val="22"/>
          <w:lang w:val="nl-BE"/>
          <w:rPrChange w:id="985" w:author="Kristien Van Reeth" w:date="2024-12-08T13:41:00Z" w16du:dateUtc="2024-12-08T12:41:00Z">
            <w:rPr>
              <w:sz w:val="22"/>
            </w:rPr>
          </w:rPrChang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ins w:id="986" w:author="Coggon, Amelia Charlotte" w:date="2024-12-11T20:35:00Z" w16du:dateUtc="2024-12-11T19:35:00Z"/>
          <w:sz w:val="22"/>
          <w:szCs w:val="22"/>
        </w:rPr>
      </w:pPr>
      <w:proofErr w:type="spellStart"/>
      <w:ins w:id="987" w:author="Coggon, Amelia Charlotte" w:date="2024-12-11T20:35:00Z">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r w:rsidRPr="003E10E9">
          <w:rPr>
            <w:sz w:val="22"/>
            <w:szCs w:val="22"/>
          </w:rPr>
          <w:fldChar w:fldCharType="begin"/>
        </w:r>
        <w:r w:rsidRPr="003E10E9">
          <w:rPr>
            <w:sz w:val="22"/>
            <w:szCs w:val="22"/>
          </w:rPr>
          <w:instrText>HYPERLINK "https://doi.org/10.3201/eid2609.191796"</w:instrText>
        </w:r>
        <w:r w:rsidRPr="003E10E9">
          <w:rPr>
            <w:sz w:val="22"/>
            <w:szCs w:val="22"/>
          </w:rPr>
        </w:r>
        <w:r w:rsidRPr="003E10E9">
          <w:rPr>
            <w:sz w:val="22"/>
            <w:szCs w:val="22"/>
          </w:rPr>
          <w:fldChar w:fldCharType="separate"/>
        </w:r>
        <w:r w:rsidRPr="003E10E9">
          <w:rPr>
            <w:rStyle w:val="Hyperlink"/>
            <w:sz w:val="22"/>
            <w:szCs w:val="22"/>
          </w:rPr>
          <w:t>https://doi.org/10.3201/eid2609.191796</w:t>
        </w:r>
      </w:ins>
      <w:ins w:id="988" w:author="Coggon, Amelia Charlotte" w:date="2024-12-11T20:35:00Z" w16du:dateUtc="2024-12-11T19:35:00Z">
        <w:r w:rsidRPr="003E10E9">
          <w:rPr>
            <w:sz w:val="22"/>
            <w:szCs w:val="22"/>
          </w:rPr>
          <w:fldChar w:fldCharType="end"/>
        </w:r>
        <w:r>
          <w:rPr>
            <w:sz w:val="22"/>
            <w:szCs w:val="22"/>
          </w:rPr>
          <w:t>.</w:t>
        </w:r>
      </w:ins>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w:t>
      </w:r>
      <w:r w:rsidRPr="00B245E7">
        <w:rPr>
          <w:sz w:val="22"/>
          <w:szCs w:val="22"/>
        </w:rPr>
        <w:lastRenderedPageBreak/>
        <w:t>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7F91144A" w14:textId="40329CE6" w:rsidR="00D21624" w:rsidRPr="00B245E7" w:rsidDel="00A8589F" w:rsidRDefault="00D21624" w:rsidP="00B245E7">
      <w:pPr>
        <w:spacing w:line="360" w:lineRule="auto"/>
        <w:rPr>
          <w:del w:id="989" w:author="Coggon, Amelia Charlotte" w:date="2024-12-11T22:05:00Z" w16du:dateUtc="2024-12-11T21:05:00Z"/>
          <w:rFonts w:eastAsia="Calibri"/>
          <w:sz w:val="22"/>
          <w:szCs w:val="22"/>
        </w:rPr>
      </w:pPr>
      <w:commentRangeStart w:id="990"/>
      <w:r w:rsidRPr="00B245E7">
        <w:rPr>
          <w:rFonts w:eastAsia="Calibri"/>
          <w:b/>
          <w:bCs/>
          <w:sz w:val="22"/>
          <w:szCs w:val="22"/>
        </w:rPr>
        <w:t xml:space="preserve">Figure 1: </w:t>
      </w:r>
      <w:commentRangeEnd w:id="990"/>
      <w:r w:rsidR="00F229AF">
        <w:rPr>
          <w:rStyle w:val="CommentReference"/>
          <w:rFonts w:asciiTheme="minorHAnsi" w:eastAsiaTheme="minorHAnsi" w:hAnsiTheme="minorHAnsi" w:cstheme="minorBidi"/>
          <w:lang w:eastAsia="en-US"/>
        </w:rPr>
        <w:commentReference w:id="990"/>
      </w:r>
      <w:r w:rsidRPr="00B245E7">
        <w:rPr>
          <w:rFonts w:eastAsia="Calibri"/>
          <w:b/>
          <w:bCs/>
          <w:sz w:val="22"/>
          <w:szCs w:val="22"/>
        </w:rPr>
        <w:t>Maximum likelihood phylogenetic tree of influenza A H1 viruses circulating in pigs</w:t>
      </w:r>
      <w:del w:id="991" w:author="Coggon, Amelia Charlotte" w:date="2024-12-08T13:35:00Z" w16du:dateUtc="2024-12-08T12:35:00Z">
        <w:r w:rsidRPr="00B245E7">
          <w:rPr>
            <w:rFonts w:eastAsia="Calibri"/>
            <w:b/>
            <w:bCs/>
            <w:sz w:val="22"/>
            <w:szCs w:val="22"/>
          </w:rPr>
          <w:delText>.</w:delText>
        </w:r>
      </w:del>
      <w:ins w:id="992" w:author="SIMON Gaelle" w:date="2024-11-29T19:16:00Z">
        <w:r w:rsidR="001E6226">
          <w:rPr>
            <w:rFonts w:eastAsia="Calibri"/>
            <w:b/>
            <w:bCs/>
            <w:sz w:val="22"/>
            <w:szCs w:val="22"/>
          </w:rPr>
          <w:t xml:space="preserve"> in Europe in 2010-2020</w:t>
        </w:r>
      </w:ins>
      <w:ins w:id="993" w:author="SIMON Gaelle" w:date="2024-12-08T13:34:00Z" w16du:dateUtc="2024-12-08T12:34:00Z">
        <w:r w:rsidRPr="00B245E7">
          <w:rPr>
            <w:rFonts w:eastAsia="Calibri"/>
            <w:b/>
            <w:bCs/>
            <w:sz w:val="22"/>
            <w:szCs w:val="22"/>
          </w:rPr>
          <w:t>.</w:t>
        </w:r>
      </w:ins>
      <w:del w:id="994" w:author="SIMON Gaelle" w:date="2024-12-08T13:34:00Z" w16du:dateUtc="2024-12-08T12:34:00Z">
        <w:r w:rsidRPr="00B245E7">
          <w:rPr>
            <w:rFonts w:eastAsia="Calibri"/>
            <w:b/>
            <w:bCs/>
            <w:sz w:val="22"/>
            <w:szCs w:val="22"/>
          </w:rPr>
          <w:delText>.</w:delText>
        </w:r>
      </w:del>
      <w:ins w:id="995" w:author="Coggon, Amelia Charlotte" w:date="2024-12-08T13:37:00Z" w16du:dateUtc="2024-12-08T12:37:00Z">
        <w:r w:rsidRPr="00B245E7">
          <w:rPr>
            <w:rFonts w:eastAsia="Calibri"/>
            <w:b/>
            <w:bCs/>
            <w:sz w:val="22"/>
            <w:szCs w:val="22"/>
          </w:rPr>
          <w:t xml:space="preserve"> </w:t>
        </w:r>
      </w:ins>
      <w:r w:rsidR="00C46411" w:rsidRPr="00B245E7">
        <w:rPr>
          <w:sz w:val="22"/>
          <w:szCs w:val="22"/>
        </w:rPr>
        <w:t>Sequences</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del w:id="996" w:author="Coggon, Amelia Charlotte" w:date="2024-12-08T15:46:00Z" w16du:dateUtc="2024-12-08T14:46:00Z">
        <w:r w:rsidRPr="00B245E7" w:rsidDel="005B40E8">
          <w:rPr>
            <w:rFonts w:eastAsia="Calibri"/>
            <w:sz w:val="22"/>
            <w:szCs w:val="22"/>
          </w:rPr>
          <w:delText xml:space="preserve">and </w:delText>
        </w:r>
      </w:del>
      <w:ins w:id="997" w:author="Coggon, Amelia Charlotte" w:date="2024-12-08T15:46:00Z" w16du:dateUtc="2024-12-08T14:46:00Z">
        <w:r w:rsidR="005B40E8">
          <w:rPr>
            <w:rFonts w:eastAsia="Calibri"/>
            <w:sz w:val="22"/>
            <w:szCs w:val="22"/>
          </w:rPr>
          <w:t>until</w:t>
        </w:r>
        <w:r w:rsidR="005B40E8" w:rsidRPr="00B245E7">
          <w:rPr>
            <w:rFonts w:eastAsia="Calibri"/>
            <w:sz w:val="22"/>
            <w:szCs w:val="22"/>
          </w:rPr>
          <w:t xml:space="preserve"> </w:t>
        </w:r>
      </w:ins>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ins w:id="998" w:author="Coggon, Amelia Charlotte" w:date="2024-12-09T15:51:00Z" w16du:dateUtc="2024-12-09T14:51:00Z">
        <w:r w:rsidR="00E51044">
          <w:rPr>
            <w:rFonts w:eastAsia="Calibri"/>
            <w:sz w:val="22"/>
            <w:szCs w:val="22"/>
          </w:rPr>
          <w:t xml:space="preserve"> and are coloured grey</w:t>
        </w:r>
      </w:ins>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4FECC910" w14:textId="6085168D" w:rsidR="00F654F7" w:rsidRPr="00B245E7" w:rsidDel="00A8589F" w:rsidRDefault="00F654F7" w:rsidP="00B245E7">
      <w:pPr>
        <w:spacing w:line="360" w:lineRule="auto"/>
        <w:rPr>
          <w:del w:id="999" w:author="Coggon, Amelia Charlotte" w:date="2024-12-11T22:05:00Z" w16du:dateUtc="2024-12-11T21:05:00Z"/>
          <w:b/>
          <w:bCs/>
          <w:sz w:val="22"/>
          <w:szCs w:val="22"/>
        </w:rPr>
      </w:pPr>
      <w:commentRangeStart w:id="1000"/>
      <w:del w:id="1001" w:author="Coggon, Amelia Charlotte" w:date="2024-12-11T22:05:00Z" w16du:dateUtc="2024-12-11T21:05:00Z">
        <w:r w:rsidRPr="004C25B5" w:rsidDel="00A8589F">
          <w:rPr>
            <w:b/>
            <w:noProof/>
            <w:sz w:val="22"/>
          </w:rPr>
          <w:drawing>
            <wp:inline distT="0" distB="0" distL="0" distR="0" wp14:anchorId="5A95347C" wp14:editId="6CBEFE61">
              <wp:extent cx="5727700" cy="3684270"/>
              <wp:effectExtent l="0" t="0" r="0" b="0"/>
              <wp:docPr id="1658908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08443" name="Picture 1658908443"/>
                      <pic:cNvPicPr/>
                    </pic:nvPicPr>
                    <pic:blipFill>
                      <a:blip r:embed="rId18"/>
                      <a:stretch>
                        <a:fillRect/>
                      </a:stretch>
                    </pic:blipFill>
                    <pic:spPr>
                      <a:xfrm>
                        <a:off x="0" y="0"/>
                        <a:ext cx="5727700" cy="3684270"/>
                      </a:xfrm>
                      <a:prstGeom prst="rect">
                        <a:avLst/>
                      </a:prstGeom>
                    </pic:spPr>
                  </pic:pic>
                </a:graphicData>
              </a:graphic>
            </wp:inline>
          </w:drawing>
        </w:r>
      </w:del>
      <w:commentRangeEnd w:id="1000"/>
      <w:r w:rsidR="008533D3">
        <w:rPr>
          <w:rStyle w:val="CommentReference"/>
          <w:rFonts w:asciiTheme="minorHAnsi" w:eastAsiaTheme="minorHAnsi" w:hAnsiTheme="minorHAnsi" w:cstheme="minorBidi"/>
          <w:lang w:eastAsia="en-US"/>
        </w:rPr>
        <w:commentReference w:id="1000"/>
      </w:r>
    </w:p>
    <w:p w14:paraId="0D234F43" w14:textId="77777777" w:rsidR="00B0719E" w:rsidRPr="00B245E7" w:rsidDel="00A8589F" w:rsidRDefault="00B0719E" w:rsidP="00B245E7">
      <w:pPr>
        <w:spacing w:line="360" w:lineRule="auto"/>
        <w:rPr>
          <w:del w:id="1002" w:author="Coggon, Amelia Charlotte" w:date="2024-12-11T22:05:00Z" w16du:dateUtc="2024-12-11T21:05:00Z"/>
          <w:sz w:val="22"/>
          <w:szCs w:val="22"/>
        </w:rPr>
      </w:pPr>
    </w:p>
    <w:p w14:paraId="0E16577F" w14:textId="77777777" w:rsidR="00F654F7" w:rsidDel="000521A1" w:rsidRDefault="00F654F7" w:rsidP="000521A1">
      <w:pPr>
        <w:spacing w:line="360" w:lineRule="auto"/>
        <w:rPr>
          <w:del w:id="1003" w:author="Coggon, Amelia Charlotte" w:date="2024-12-11T22:17:00Z" w16du:dateUtc="2024-12-11T21:17:00Z"/>
          <w:rFonts w:eastAsia="Calibri"/>
          <w:b/>
          <w:bCs/>
          <w:sz w:val="22"/>
          <w:szCs w:val="22"/>
        </w:rPr>
      </w:pPr>
      <w:del w:id="1004" w:author="Coggon, Amelia Charlotte" w:date="2024-12-11T22:18:00Z" w16du:dateUtc="2024-12-11T21:18:00Z">
        <w:r w:rsidRPr="00B245E7" w:rsidDel="000521A1">
          <w:rPr>
            <w:rFonts w:eastAsia="Calibri"/>
            <w:b/>
            <w:bCs/>
            <w:sz w:val="22"/>
            <w:szCs w:val="22"/>
          </w:rPr>
          <w:br w:type="page"/>
        </w:r>
      </w:del>
    </w:p>
    <w:p w14:paraId="231A0C67" w14:textId="77777777" w:rsidR="000521A1" w:rsidRDefault="000521A1" w:rsidP="00B245E7">
      <w:pPr>
        <w:spacing w:line="360" w:lineRule="auto"/>
        <w:rPr>
          <w:ins w:id="1005" w:author="Coggon, Amelia Charlotte" w:date="2024-12-11T22:18:00Z" w16du:dateUtc="2024-12-11T21:18:00Z"/>
          <w:rFonts w:eastAsia="Calibri"/>
          <w:b/>
          <w:bCs/>
          <w:sz w:val="22"/>
          <w:szCs w:val="22"/>
        </w:rPr>
      </w:pPr>
    </w:p>
    <w:p w14:paraId="79D0828D" w14:textId="77777777" w:rsidR="000521A1" w:rsidRPr="00B245E7" w:rsidRDefault="000521A1" w:rsidP="00B245E7">
      <w:pPr>
        <w:spacing w:line="360" w:lineRule="auto"/>
        <w:rPr>
          <w:ins w:id="1006" w:author="Coggon, Amelia Charlotte" w:date="2024-12-11T22:18:00Z" w16du:dateUtc="2024-12-11T21:18:00Z"/>
          <w:rFonts w:eastAsia="Calibri"/>
          <w:b/>
          <w:bCs/>
          <w:sz w:val="22"/>
          <w:szCs w:val="22"/>
        </w:rPr>
      </w:pPr>
    </w:p>
    <w:p w14:paraId="3B60D656" w14:textId="0FD5A8FF" w:rsidR="00183DDB" w:rsidDel="000521A1" w:rsidRDefault="00183DDB" w:rsidP="000521A1">
      <w:pPr>
        <w:spacing w:line="360" w:lineRule="auto"/>
        <w:rPr>
          <w:del w:id="1007" w:author="Coggon, Amelia Charlotte" w:date="2024-12-11T22:17:00Z" w16du:dateUtc="2024-12-11T21:17:00Z"/>
          <w:rFonts w:eastAsia="Calibri"/>
          <w:b/>
          <w:bCs/>
          <w:sz w:val="22"/>
          <w:szCs w:val="22"/>
        </w:rPr>
      </w:pPr>
      <w:commentRangeStart w:id="1008"/>
      <w:commentRangeStart w:id="1009"/>
      <w:r w:rsidRPr="00B245E7">
        <w:rPr>
          <w:rFonts w:eastAsia="Calibri"/>
          <w:b/>
          <w:bCs/>
          <w:sz w:val="22"/>
          <w:szCs w:val="22"/>
        </w:rPr>
        <w:t xml:space="preserve">Figure 2: </w:t>
      </w:r>
      <w:commentRangeEnd w:id="1008"/>
      <w:r w:rsidR="00F229AF">
        <w:rPr>
          <w:rStyle w:val="CommentReference"/>
          <w:rFonts w:asciiTheme="minorHAnsi" w:eastAsiaTheme="minorHAnsi" w:hAnsiTheme="minorHAnsi" w:cstheme="minorBidi"/>
          <w:lang w:eastAsia="en-US"/>
        </w:rPr>
        <w:commentReference w:id="1008"/>
      </w:r>
      <w:r w:rsidRPr="00B245E7">
        <w:rPr>
          <w:rFonts w:eastAsia="Calibri"/>
          <w:b/>
          <w:bCs/>
          <w:sz w:val="22"/>
          <w:szCs w:val="22"/>
        </w:rPr>
        <w:t>Maximum likelihood phylogenetic tree of influenza A H3 viruses circulating in pigs</w:t>
      </w:r>
      <w:del w:id="1010" w:author="Coggon, Amelia Charlotte" w:date="2024-12-08T13:35:00Z" w16du:dateUtc="2024-12-08T12:35:00Z">
        <w:r w:rsidRPr="00B245E7">
          <w:rPr>
            <w:rFonts w:eastAsia="Calibri"/>
            <w:b/>
            <w:bCs/>
            <w:sz w:val="22"/>
            <w:szCs w:val="22"/>
          </w:rPr>
          <w:delText xml:space="preserve">. </w:delText>
        </w:r>
      </w:del>
      <w:ins w:id="1011" w:author="SIMON Gaelle" w:date="2024-11-29T19:16:00Z">
        <w:r w:rsidR="001E6226">
          <w:rPr>
            <w:rFonts w:eastAsia="Calibri"/>
            <w:b/>
            <w:bCs/>
            <w:sz w:val="22"/>
            <w:szCs w:val="22"/>
          </w:rPr>
          <w:t xml:space="preserve"> in Europe in 2010-2020</w:t>
        </w:r>
      </w:ins>
      <w:ins w:id="1012" w:author="SIMON Gaelle" w:date="2024-12-08T13:34:00Z" w16du:dateUtc="2024-12-08T12:34:00Z">
        <w:r w:rsidRPr="00B245E7">
          <w:rPr>
            <w:rFonts w:eastAsia="Calibri"/>
            <w:b/>
            <w:bCs/>
            <w:sz w:val="22"/>
            <w:szCs w:val="22"/>
          </w:rPr>
          <w:t>.</w:t>
        </w:r>
        <w:del w:id="1013" w:author="Coggon, Amelia Charlotte" w:date="2024-12-11T22:17:00Z" w16du:dateUtc="2024-12-11T21:17:00Z">
          <w:r w:rsidRPr="00B245E7" w:rsidDel="000521A1">
            <w:rPr>
              <w:rFonts w:eastAsia="Calibri"/>
              <w:b/>
              <w:bCs/>
              <w:sz w:val="22"/>
              <w:szCs w:val="22"/>
            </w:rPr>
            <w:delText xml:space="preserve"> </w:delText>
          </w:r>
        </w:del>
      </w:ins>
      <w:ins w:id="1014" w:author="Coggon, Amelia Charlotte" w:date="2024-12-08T13:34:00Z" w16du:dateUtc="2024-12-08T12:34:00Z">
        <w:r w:rsidRPr="00B245E7">
          <w:rPr>
            <w:rFonts w:eastAsia="Calibri"/>
            <w:b/>
            <w:bCs/>
            <w:sz w:val="22"/>
            <w:szCs w:val="22"/>
          </w:rPr>
          <w:t xml:space="preserve"> </w:t>
        </w:r>
        <w:commentRangeEnd w:id="1009"/>
        <w:r w:rsidR="00943708">
          <w:rPr>
            <w:rStyle w:val="CommentReference"/>
            <w:rFonts w:asciiTheme="minorHAnsi" w:eastAsiaTheme="minorHAnsi" w:hAnsiTheme="minorHAnsi" w:cstheme="minorBidi"/>
            <w:lang w:eastAsia="en-US"/>
          </w:rPr>
          <w:commentReference w:id="1009"/>
        </w:r>
      </w:ins>
      <w:r w:rsidR="00C46411" w:rsidRPr="00B245E7">
        <w:rPr>
          <w:sz w:val="22"/>
          <w:szCs w:val="22"/>
        </w:rPr>
        <w:t>Sequences</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del w:id="1015" w:author="Coggon, Amelia Charlotte" w:date="2024-12-08T15:46:00Z" w16du:dateUtc="2024-12-08T14:46:00Z">
        <w:r w:rsidRPr="00B245E7" w:rsidDel="005B40E8">
          <w:rPr>
            <w:rFonts w:eastAsia="Calibri"/>
            <w:sz w:val="22"/>
            <w:szCs w:val="22"/>
          </w:rPr>
          <w:delText xml:space="preserve">and </w:delText>
        </w:r>
      </w:del>
      <w:ins w:id="1016" w:author="Coggon, Amelia Charlotte" w:date="2024-12-08T15:46:00Z" w16du:dateUtc="2024-12-08T14:46:00Z">
        <w:r w:rsidR="005B40E8">
          <w:rPr>
            <w:rFonts w:eastAsia="Calibri"/>
            <w:sz w:val="22"/>
            <w:szCs w:val="22"/>
          </w:rPr>
          <w:t>until</w:t>
        </w:r>
        <w:r w:rsidR="005B40E8" w:rsidRPr="00B245E7">
          <w:rPr>
            <w:rFonts w:eastAsia="Calibri"/>
            <w:sz w:val="22"/>
            <w:szCs w:val="22"/>
          </w:rPr>
          <w:t xml:space="preserve"> </w:t>
        </w:r>
      </w:ins>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6340A8ED" w14:textId="77777777" w:rsidR="000521A1" w:rsidRPr="00B245E7" w:rsidRDefault="000521A1" w:rsidP="000521A1">
      <w:pPr>
        <w:spacing w:line="360" w:lineRule="auto"/>
        <w:rPr>
          <w:ins w:id="1017" w:author="Coggon, Amelia Charlotte" w:date="2024-12-11T22:17:00Z" w16du:dateUtc="2024-12-11T21:17:00Z"/>
          <w:b/>
          <w:bCs/>
          <w:sz w:val="22"/>
          <w:szCs w:val="22"/>
        </w:rPr>
      </w:pPr>
    </w:p>
    <w:p w14:paraId="553E2688" w14:textId="12C109DE" w:rsidR="00183DDB" w:rsidRPr="00B245E7" w:rsidDel="000521A1" w:rsidRDefault="00A05E47">
      <w:pPr>
        <w:spacing w:line="360" w:lineRule="auto"/>
        <w:rPr>
          <w:del w:id="1018" w:author="Coggon, Amelia Charlotte" w:date="2024-12-11T22:17:00Z" w16du:dateUtc="2024-12-11T21:17:00Z"/>
          <w:b/>
          <w:bCs/>
          <w:sz w:val="22"/>
          <w:szCs w:val="22"/>
        </w:rPr>
      </w:pPr>
      <w:commentRangeStart w:id="1019"/>
      <w:del w:id="1020" w:author="Coggon, Amelia Charlotte" w:date="2024-12-11T22:17:00Z" w16du:dateUtc="2024-12-11T21:17:00Z">
        <w:r w:rsidRPr="004C25B5" w:rsidDel="000521A1">
          <w:rPr>
            <w:b/>
            <w:noProof/>
            <w:sz w:val="22"/>
          </w:rPr>
          <w:drawing>
            <wp:inline distT="0" distB="0" distL="0" distR="0" wp14:anchorId="1C641B7E" wp14:editId="230C261C">
              <wp:extent cx="5727700" cy="4488815"/>
              <wp:effectExtent l="0" t="0" r="0" b="0"/>
              <wp:docPr id="946564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564248" name="Picture 946564248"/>
                      <pic:cNvPicPr/>
                    </pic:nvPicPr>
                    <pic:blipFill>
                      <a:blip r:embed="rId19"/>
                      <a:stretch>
                        <a:fillRect/>
                      </a:stretch>
                    </pic:blipFill>
                    <pic:spPr>
                      <a:xfrm>
                        <a:off x="0" y="0"/>
                        <a:ext cx="5727700" cy="4488815"/>
                      </a:xfrm>
                      <a:prstGeom prst="rect">
                        <a:avLst/>
                      </a:prstGeom>
                    </pic:spPr>
                  </pic:pic>
                </a:graphicData>
              </a:graphic>
            </wp:inline>
          </w:drawing>
        </w:r>
        <w:commentRangeEnd w:id="1019"/>
        <w:r w:rsidR="00976927" w:rsidDel="000521A1">
          <w:rPr>
            <w:rStyle w:val="CommentReference"/>
            <w:rFonts w:asciiTheme="minorHAnsi" w:eastAsiaTheme="minorHAnsi" w:hAnsiTheme="minorHAnsi" w:cstheme="minorBidi"/>
            <w:lang w:eastAsia="en-US"/>
          </w:rPr>
          <w:commentReference w:id="1019"/>
        </w:r>
      </w:del>
    </w:p>
    <w:p w14:paraId="64D6A006" w14:textId="7E45EA51" w:rsidR="00AF0B44" w:rsidRPr="00B245E7" w:rsidDel="000521A1" w:rsidRDefault="00AF0B44">
      <w:pPr>
        <w:spacing w:line="360" w:lineRule="auto"/>
        <w:rPr>
          <w:del w:id="1021" w:author="Coggon, Amelia Charlotte" w:date="2024-12-11T22:17:00Z" w16du:dateUtc="2024-12-11T21:17:00Z"/>
          <w:sz w:val="22"/>
          <w:szCs w:val="22"/>
        </w:rPr>
      </w:pPr>
    </w:p>
    <w:p w14:paraId="45844067" w14:textId="12A44B37" w:rsidR="00F654F7" w:rsidRPr="00B245E7" w:rsidRDefault="00F654F7" w:rsidP="000521A1">
      <w:pPr>
        <w:spacing w:line="360" w:lineRule="auto"/>
        <w:rPr>
          <w:b/>
          <w:bCs/>
          <w:sz w:val="22"/>
          <w:szCs w:val="22"/>
        </w:rPr>
      </w:pPr>
      <w:del w:id="1022" w:author="Coggon, Amelia Charlotte" w:date="2024-12-11T22:17:00Z" w16du:dateUtc="2024-12-11T21:17:00Z">
        <w:r w:rsidRPr="00B245E7" w:rsidDel="000521A1">
          <w:rPr>
            <w:b/>
            <w:bCs/>
            <w:sz w:val="22"/>
            <w:szCs w:val="22"/>
          </w:rPr>
          <w:br w:type="page"/>
        </w:r>
      </w:del>
    </w:p>
    <w:p w14:paraId="06593B23" w14:textId="2EA349A9" w:rsidR="005C15CD" w:rsidRPr="00B245E7" w:rsidDel="000521A1" w:rsidRDefault="005C15CD">
      <w:pPr>
        <w:spacing w:line="360" w:lineRule="auto"/>
        <w:rPr>
          <w:del w:id="1023" w:author="Coggon, Amelia Charlotte" w:date="2024-12-11T22:19:00Z" w16du:dateUtc="2024-12-11T21:19:00Z"/>
          <w:sz w:val="22"/>
          <w:szCs w:val="22"/>
        </w:rPr>
      </w:pPr>
      <w:commentRangeStart w:id="1024"/>
      <w:commentRangeStart w:id="1025"/>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commentRangeEnd w:id="1025"/>
      <w:ins w:id="1026" w:author="Pekosz, Andrew" w:date="2024-12-08T13:40:00Z" w16du:dateUtc="2024-12-08T12:40:00Z">
        <w:r w:rsidRPr="00B245E7">
          <w:rPr>
            <w:b/>
            <w:bCs/>
            <w:sz w:val="22"/>
            <w:szCs w:val="22"/>
          </w:rPr>
          <w:t>:</w:t>
        </w:r>
        <w:r w:rsidRPr="00B245E7">
          <w:rPr>
            <w:sz w:val="22"/>
            <w:szCs w:val="22"/>
          </w:rPr>
          <w:t xml:space="preserve"> </w:t>
        </w:r>
      </w:ins>
      <w:commentRangeEnd w:id="1024"/>
      <w:ins w:id="1027" w:author="Coggon, Amelia Charlotte" w:date="2024-12-08T13:41:00Z" w16du:dateUtc="2024-12-08T12:41:00Z">
        <w:r w:rsidR="00F229AF">
          <w:rPr>
            <w:rStyle w:val="CommentReference"/>
            <w:rFonts w:asciiTheme="minorHAnsi" w:eastAsiaTheme="minorHAnsi" w:hAnsiTheme="minorHAnsi" w:cstheme="minorBidi"/>
            <w:lang w:eastAsia="en-US"/>
          </w:rPr>
          <w:commentReference w:id="1024"/>
        </w:r>
        <w:r w:rsidR="0032323B">
          <w:rPr>
            <w:rStyle w:val="CommentReference"/>
            <w:rFonts w:asciiTheme="minorHAnsi" w:eastAsiaTheme="minorHAnsi" w:hAnsiTheme="minorHAnsi" w:cstheme="minorBidi"/>
            <w:lang w:eastAsia="en-US"/>
          </w:rPr>
          <w:commentReference w:id="1025"/>
        </w:r>
      </w:ins>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w:t>
      </w:r>
      <w:del w:id="1028" w:author="SIMON Gaelle" w:date="2024-11-29T19:19:00Z">
        <w:r w:rsidR="009F349B" w:rsidRPr="00B245E7">
          <w:rPr>
            <w:b/>
            <w:bCs/>
            <w:sz w:val="22"/>
            <w:szCs w:val="22"/>
          </w:rPr>
          <w:delText xml:space="preserve">polyclonal </w:delText>
        </w:r>
      </w:del>
      <w:r w:rsidR="009F349B" w:rsidRPr="00B245E7">
        <w:rPr>
          <w:b/>
          <w:bCs/>
          <w:sz w:val="22"/>
          <w:szCs w:val="22"/>
        </w:rPr>
        <w:t xml:space="preserve">swine </w:t>
      </w:r>
      <w:ins w:id="1029" w:author="SIMON Gaelle" w:date="2024-11-29T19:20:00Z">
        <w:r w:rsidR="001E6226">
          <w:rPr>
            <w:b/>
            <w:bCs/>
            <w:sz w:val="22"/>
            <w:szCs w:val="22"/>
          </w:rPr>
          <w:t>anti-</w:t>
        </w:r>
      </w:ins>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ins w:id="1030" w:author="SIMON Gaelle" w:date="2024-11-29T19:18:00Z">
        <w:r w:rsidR="001E6226">
          <w:rPr>
            <w:sz w:val="22"/>
            <w:szCs w:val="22"/>
          </w:rPr>
          <w:t xml:space="preserve">Monovalent </w:t>
        </w:r>
      </w:ins>
      <w:del w:id="1031" w:author="SIMON Gaelle" w:date="2024-11-29T19:18:00Z">
        <w:r w:rsidR="00077539" w:rsidRPr="00B245E7" w:rsidDel="001E6226">
          <w:rPr>
            <w:sz w:val="22"/>
            <w:szCs w:val="22"/>
          </w:rPr>
          <w:delText>P</w:delText>
        </w:r>
      </w:del>
      <w:ins w:id="1032" w:author="SIMON Gaelle" w:date="2024-11-29T19:18:00Z">
        <w:r w:rsidR="001E6226">
          <w:rPr>
            <w:sz w:val="22"/>
            <w:szCs w:val="22"/>
          </w:rPr>
          <w:t>p</w:t>
        </w:r>
      </w:ins>
      <w:ins w:id="1033" w:author="SIMON Gaelle" w:date="2024-12-08T13:34:00Z" w16du:dateUtc="2024-12-08T12:34:00Z">
        <w:r w:rsidR="00077539" w:rsidRPr="00B245E7">
          <w:rPr>
            <w:sz w:val="22"/>
            <w:szCs w:val="22"/>
          </w:rPr>
          <w:t>olyclonal</w:t>
        </w:r>
      </w:ins>
      <w:del w:id="1034" w:author="SIMON Gaelle" w:date="2024-12-08T13:34:00Z" w16du:dateUtc="2024-12-08T12:34:00Z">
        <w:r w:rsidR="00077539" w:rsidRPr="00B245E7">
          <w:rPr>
            <w:sz w:val="22"/>
            <w:szCs w:val="22"/>
          </w:rPr>
          <w:delText>Polyclonal</w:delText>
        </w:r>
      </w:del>
      <w:r w:rsidR="00077539" w:rsidRPr="00B245E7">
        <w:rPr>
          <w:sz w:val="22"/>
          <w:szCs w:val="22"/>
        </w:rPr>
        <w:t xml:space="preserve">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002832C9" w14:textId="46508340" w:rsidR="009D7EEF" w:rsidRPr="00B245E7" w:rsidDel="000521A1" w:rsidRDefault="00F654F7">
      <w:pPr>
        <w:spacing w:line="360" w:lineRule="auto"/>
        <w:rPr>
          <w:del w:id="1035" w:author="Coggon, Amelia Charlotte" w:date="2024-12-11T22:19:00Z" w16du:dateUtc="2024-12-11T21:19:00Z"/>
          <w:sz w:val="22"/>
          <w:szCs w:val="22"/>
        </w:rPr>
      </w:pPr>
      <w:del w:id="1036" w:author="Coggon, Amelia Charlotte" w:date="2024-12-11T22:19:00Z" w16du:dateUtc="2024-12-11T21:19:00Z">
        <w:r w:rsidRPr="004C25B5" w:rsidDel="000521A1">
          <w:rPr>
            <w:noProof/>
            <w:sz w:val="22"/>
          </w:rPr>
          <w:drawing>
            <wp:inline distT="0" distB="0" distL="0" distR="0" wp14:anchorId="50C30254" wp14:editId="19C811E8">
              <wp:extent cx="5727700" cy="1600835"/>
              <wp:effectExtent l="0" t="0" r="0" b="0"/>
              <wp:docPr id="196589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9728" name="Picture 196589728"/>
                      <pic:cNvPicPr/>
                    </pic:nvPicPr>
                    <pic:blipFill>
                      <a:blip r:embed="rId20"/>
                      <a:stretch>
                        <a:fillRect/>
                      </a:stretch>
                    </pic:blipFill>
                    <pic:spPr>
                      <a:xfrm>
                        <a:off x="0" y="0"/>
                        <a:ext cx="5727700" cy="1600835"/>
                      </a:xfrm>
                      <a:prstGeom prst="rect">
                        <a:avLst/>
                      </a:prstGeom>
                    </pic:spPr>
                  </pic:pic>
                </a:graphicData>
              </a:graphic>
            </wp:inline>
          </w:drawing>
        </w:r>
      </w:del>
    </w:p>
    <w:p w14:paraId="153E83FC" w14:textId="494DB24F" w:rsidR="00F654F7" w:rsidRPr="00B245E7" w:rsidRDefault="00F654F7" w:rsidP="000521A1">
      <w:pPr>
        <w:spacing w:line="360" w:lineRule="auto"/>
        <w:rPr>
          <w:b/>
          <w:bCs/>
          <w:sz w:val="22"/>
          <w:szCs w:val="22"/>
        </w:rPr>
      </w:pPr>
      <w:del w:id="1037" w:author="Coggon, Amelia Charlotte" w:date="2024-12-11T22:19:00Z" w16du:dateUtc="2024-12-11T21:19:00Z">
        <w:r w:rsidRPr="00B245E7" w:rsidDel="000521A1">
          <w:rPr>
            <w:b/>
            <w:bCs/>
            <w:sz w:val="22"/>
            <w:szCs w:val="22"/>
          </w:rPr>
          <w:br w:type="page"/>
        </w:r>
      </w:del>
    </w:p>
    <w:p w14:paraId="1C0EB2A9" w14:textId="77777777" w:rsidR="000521A1" w:rsidRDefault="000521A1" w:rsidP="00B245E7">
      <w:pPr>
        <w:spacing w:line="360" w:lineRule="auto"/>
        <w:rPr>
          <w:ins w:id="1038" w:author="Coggon, Amelia Charlotte" w:date="2024-12-11T22:19:00Z" w16du:dateUtc="2024-12-11T21:19:00Z"/>
          <w:b/>
          <w:bCs/>
          <w:sz w:val="22"/>
          <w:szCs w:val="22"/>
        </w:rPr>
      </w:pPr>
    </w:p>
    <w:p w14:paraId="376F91EB" w14:textId="5BEFDD6E" w:rsidR="00DE3C41" w:rsidRPr="00B245E7" w:rsidRDefault="009D7EEF" w:rsidP="00B245E7">
      <w:pPr>
        <w:spacing w:line="360" w:lineRule="auto"/>
        <w:rPr>
          <w:sz w:val="22"/>
          <w:szCs w:val="22"/>
        </w:rPr>
      </w:pPr>
      <w:commentRangeStart w:id="1039"/>
      <w:r w:rsidRPr="00B245E7">
        <w:rPr>
          <w:b/>
          <w:bCs/>
          <w:sz w:val="22"/>
          <w:szCs w:val="22"/>
        </w:rPr>
        <w:t xml:space="preserve">Figure </w:t>
      </w:r>
      <w:r w:rsidR="007A69CD" w:rsidRPr="00B245E7">
        <w:rPr>
          <w:b/>
          <w:bCs/>
          <w:sz w:val="22"/>
          <w:szCs w:val="22"/>
        </w:rPr>
        <w:t>4</w:t>
      </w:r>
      <w:r w:rsidRPr="00B245E7">
        <w:rPr>
          <w:b/>
          <w:bCs/>
          <w:sz w:val="22"/>
          <w:szCs w:val="22"/>
        </w:rPr>
        <w:t xml:space="preserve"> A-B:</w:t>
      </w:r>
      <w:commentRangeEnd w:id="1039"/>
      <w:r w:rsidR="004E10C1">
        <w:rPr>
          <w:rStyle w:val="CommentReference"/>
          <w:rFonts w:asciiTheme="minorHAnsi" w:eastAsiaTheme="minorHAnsi" w:hAnsiTheme="minorHAnsi" w:cstheme="minorBidi"/>
          <w:lang w:eastAsia="en-US"/>
        </w:rPr>
        <w:commentReference w:id="1039"/>
      </w:r>
      <w:r w:rsidRPr="00B245E7">
        <w:rPr>
          <w:b/>
          <w:bCs/>
          <w:sz w:val="22"/>
          <w:szCs w:val="22"/>
        </w:rPr>
        <w:t xml:space="preserve">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5EC37188" w:rsidR="009D7EEF" w:rsidRPr="00B245E7" w:rsidRDefault="00F654F7" w:rsidP="00B245E7">
      <w:pPr>
        <w:spacing w:line="360" w:lineRule="auto"/>
        <w:rPr>
          <w:sz w:val="22"/>
          <w:szCs w:val="22"/>
        </w:rPr>
      </w:pPr>
      <w:del w:id="1040" w:author="Coggon, Amelia Charlotte" w:date="2024-12-14T20:06:00Z" w16du:dateUtc="2024-12-14T19:06:00Z">
        <w:r w:rsidRPr="004C25B5" w:rsidDel="00DB652B">
          <w:rPr>
            <w:noProof/>
            <w:sz w:val="22"/>
          </w:rPr>
          <w:drawing>
            <wp:inline distT="0" distB="0" distL="0" distR="0" wp14:anchorId="24CF5EA1" wp14:editId="0AE75D14">
              <wp:extent cx="5727700" cy="2374900"/>
              <wp:effectExtent l="0" t="0" r="0" b="0"/>
              <wp:docPr id="3084897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89754" name="Picture 308489754"/>
                      <pic:cNvPicPr/>
                    </pic:nvPicPr>
                    <pic:blipFill>
                      <a:blip r:embed="rId21"/>
                      <a:stretch>
                        <a:fillRect/>
                      </a:stretch>
                    </pic:blipFill>
                    <pic:spPr>
                      <a:xfrm>
                        <a:off x="0" y="0"/>
                        <a:ext cx="5727700" cy="2374900"/>
                      </a:xfrm>
                      <a:prstGeom prst="rect">
                        <a:avLst/>
                      </a:prstGeom>
                    </pic:spPr>
                  </pic:pic>
                </a:graphicData>
              </a:graphic>
            </wp:inline>
          </w:drawing>
        </w:r>
      </w:del>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848C9D4" w:rsidR="00DE3C41" w:rsidRPr="00B245E7" w:rsidRDefault="00DE3C41" w:rsidP="00B245E7">
      <w:pPr>
        <w:spacing w:line="360" w:lineRule="auto"/>
        <w:rPr>
          <w:b/>
          <w:bCs/>
          <w:sz w:val="22"/>
          <w:szCs w:val="22"/>
        </w:rPr>
      </w:pPr>
      <w:commentRangeStart w:id="1041"/>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commentRangeEnd w:id="1041"/>
      <w:r w:rsidR="008F5621">
        <w:rPr>
          <w:rStyle w:val="CommentReference"/>
          <w:rFonts w:asciiTheme="minorHAnsi" w:eastAsiaTheme="minorHAnsi" w:hAnsiTheme="minorHAnsi" w:cstheme="minorBidi"/>
          <w:lang w:eastAsia="en-US"/>
        </w:rPr>
        <w:commentReference w:id="1041"/>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geometric mean of the HI </w:t>
      </w:r>
      <w:r w:rsidR="008B7B3F" w:rsidRPr="00B245E7">
        <w:rPr>
          <w:bCs/>
          <w:sz w:val="22"/>
          <w:szCs w:val="22"/>
        </w:rPr>
        <w:t>titres</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35F74664" w14:textId="7F300A48" w:rsidR="009F349B" w:rsidRPr="00B245E7" w:rsidDel="000521A1" w:rsidRDefault="009F349B" w:rsidP="00B245E7">
      <w:pPr>
        <w:spacing w:line="360" w:lineRule="auto"/>
        <w:rPr>
          <w:del w:id="1042" w:author="Coggon, Amelia Charlotte" w:date="2024-12-11T22:19:00Z" w16du:dateUtc="2024-12-11T21:19:00Z"/>
          <w:sz w:val="22"/>
          <w:szCs w:val="22"/>
        </w:rPr>
      </w:pPr>
    </w:p>
    <w:p w14:paraId="6809096E" w14:textId="71077067" w:rsidR="00713245" w:rsidRPr="00B245E7" w:rsidRDefault="00713245" w:rsidP="00B245E7">
      <w:pPr>
        <w:spacing w:line="360" w:lineRule="auto"/>
        <w:rPr>
          <w:b/>
          <w:bCs/>
          <w:sz w:val="22"/>
          <w:szCs w:val="22"/>
        </w:rPr>
      </w:pPr>
      <w:del w:id="1043" w:author="Coggon, Amelia Charlotte" w:date="2024-12-11T22:19:00Z" w16du:dateUtc="2024-12-11T21:19:00Z">
        <w:r w:rsidRPr="004C25B5" w:rsidDel="000521A1">
          <w:rPr>
            <w:b/>
            <w:noProof/>
            <w:sz w:val="22"/>
          </w:rPr>
          <w:drawing>
            <wp:inline distT="0" distB="0" distL="0" distR="0" wp14:anchorId="78A46658" wp14:editId="406C7ADA">
              <wp:extent cx="5727700" cy="2244090"/>
              <wp:effectExtent l="0" t="0" r="0" b="3810"/>
              <wp:docPr id="48304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447" name="Picture 4830447"/>
                      <pic:cNvPicPr/>
                    </pic:nvPicPr>
                    <pic:blipFill>
                      <a:blip r:embed="rId22"/>
                      <a:stretch>
                        <a:fillRect/>
                      </a:stretch>
                    </pic:blipFill>
                    <pic:spPr>
                      <a:xfrm>
                        <a:off x="0" y="0"/>
                        <a:ext cx="5727700" cy="2244090"/>
                      </a:xfrm>
                      <a:prstGeom prst="rect">
                        <a:avLst/>
                      </a:prstGeom>
                    </pic:spPr>
                  </pic:pic>
                </a:graphicData>
              </a:graphic>
            </wp:inline>
          </w:drawing>
        </w:r>
        <w:r w:rsidRPr="00B245E7" w:rsidDel="000521A1">
          <w:rPr>
            <w:b/>
            <w:bCs/>
            <w:sz w:val="22"/>
            <w:szCs w:val="22"/>
          </w:rPr>
          <w:br w:type="page"/>
        </w:r>
      </w:del>
    </w:p>
    <w:p w14:paraId="3972B335" w14:textId="2B93349C" w:rsidR="005C15CD" w:rsidRPr="00B245E7" w:rsidRDefault="001A4722" w:rsidP="00B245E7">
      <w:pPr>
        <w:spacing w:line="360" w:lineRule="auto"/>
        <w:rPr>
          <w:sz w:val="22"/>
          <w:szCs w:val="22"/>
        </w:rPr>
      </w:pPr>
      <w:commentRangeStart w:id="1044"/>
      <w:r w:rsidRPr="00B245E7">
        <w:rPr>
          <w:b/>
          <w:bCs/>
          <w:sz w:val="22"/>
          <w:szCs w:val="22"/>
        </w:rPr>
        <w:t xml:space="preserve">Figure </w:t>
      </w:r>
      <w:r w:rsidR="007A69CD" w:rsidRPr="00B245E7">
        <w:rPr>
          <w:b/>
          <w:bCs/>
          <w:sz w:val="22"/>
          <w:szCs w:val="22"/>
        </w:rPr>
        <w:t>6</w:t>
      </w:r>
      <w:r w:rsidR="002C7923" w:rsidRPr="00B245E7">
        <w:rPr>
          <w:b/>
          <w:bCs/>
          <w:sz w:val="22"/>
          <w:szCs w:val="22"/>
        </w:rPr>
        <w:t xml:space="preserve"> A-C</w:t>
      </w:r>
      <w:r w:rsidRPr="00B245E7">
        <w:rPr>
          <w:b/>
          <w:bCs/>
          <w:sz w:val="22"/>
          <w:szCs w:val="22"/>
        </w:rPr>
        <w:t xml:space="preserve">: </w:t>
      </w:r>
      <w:commentRangeEnd w:id="1044"/>
      <w:r w:rsidR="00C945E9">
        <w:rPr>
          <w:rStyle w:val="CommentReference"/>
          <w:rFonts w:asciiTheme="minorHAnsi" w:eastAsiaTheme="minorHAnsi" w:hAnsiTheme="minorHAnsi" w:cstheme="minorBidi"/>
          <w:lang w:eastAsia="en-US"/>
        </w:rPr>
        <w:commentReference w:id="1044"/>
      </w:r>
      <w:r w:rsidR="00DE3C41" w:rsidRPr="00B245E7">
        <w:rPr>
          <w:b/>
          <w:bCs/>
          <w:sz w:val="22"/>
          <w:szCs w:val="22"/>
        </w:rPr>
        <w:t xml:space="preserve">Antigenic distances between H1 test viruses and European swine influenza vaccine seed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 xml:space="preserve">A against the </w:t>
      </w:r>
      <w:commentRangeStart w:id="1045"/>
      <w:r w:rsidR="00DE3C41" w:rsidRPr="00B245E7">
        <w:rPr>
          <w:sz w:val="22"/>
          <w:szCs w:val="22"/>
        </w:rPr>
        <w:t>1A</w:t>
      </w:r>
      <w:ins w:id="1046" w:author="Coggon, Amelia Charlotte" w:date="2024-12-11T22:01:00Z" w16du:dateUtc="2024-12-11T21:01:00Z">
        <w:r w:rsidR="003C085F">
          <w:rPr>
            <w:sz w:val="22"/>
            <w:szCs w:val="22"/>
          </w:rPr>
          <w:t>.3.3.2</w:t>
        </w:r>
      </w:ins>
      <w:r w:rsidR="00DE3C41" w:rsidRPr="00B245E7">
        <w:rPr>
          <w:sz w:val="22"/>
          <w:szCs w:val="22"/>
        </w:rPr>
        <w:t>-</w:t>
      </w:r>
      <w:ins w:id="1047" w:author="Coggon, Amelia Charlotte" w:date="2024-12-11T22:01:00Z" w16du:dateUtc="2024-12-11T21:01:00Z">
        <w:r w:rsidR="003C085F">
          <w:rPr>
            <w:sz w:val="22"/>
            <w:szCs w:val="22"/>
          </w:rPr>
          <w:t>clade</w:t>
        </w:r>
      </w:ins>
      <w:del w:id="1048" w:author="Coggon, Amelia Charlotte" w:date="2024-12-11T22:01:00Z" w16du:dateUtc="2024-12-11T21:01:00Z">
        <w:r w:rsidR="00DE3C41" w:rsidRPr="00B245E7" w:rsidDel="003C085F">
          <w:rPr>
            <w:sz w:val="22"/>
            <w:szCs w:val="22"/>
          </w:rPr>
          <w:delText>lineage</w:delText>
        </w:r>
      </w:del>
      <w:r w:rsidR="00DE3C41" w:rsidRPr="00B245E7">
        <w:rPr>
          <w:sz w:val="22"/>
          <w:szCs w:val="22"/>
        </w:rPr>
        <w:t xml:space="preserve"> </w:t>
      </w:r>
      <w:r w:rsidR="007A69CD" w:rsidRPr="00B245E7">
        <w:rPr>
          <w:sz w:val="22"/>
          <w:szCs w:val="22"/>
        </w:rPr>
        <w:t>A/Jena/Msv-Vi5258/2009</w:t>
      </w:r>
      <w:r w:rsidR="00DE3C41" w:rsidRPr="00B245E7">
        <w:rPr>
          <w:sz w:val="22"/>
          <w:szCs w:val="22"/>
        </w:rPr>
        <w:t xml:space="preserve">, </w:t>
      </w:r>
      <w:r w:rsidR="002C7923" w:rsidRPr="00B245E7">
        <w:rPr>
          <w:sz w:val="22"/>
          <w:szCs w:val="22"/>
        </w:rPr>
        <w:t xml:space="preserve">panel </w:t>
      </w:r>
      <w:r w:rsidR="00DE3C41" w:rsidRPr="00B245E7">
        <w:rPr>
          <w:sz w:val="22"/>
          <w:szCs w:val="22"/>
        </w:rPr>
        <w:t xml:space="preserve">B against the 1B-lineage </w:t>
      </w:r>
      <w:r w:rsidR="007A69CD" w:rsidRPr="00B245E7">
        <w:rPr>
          <w:sz w:val="22"/>
          <w:szCs w:val="22"/>
        </w:rPr>
        <w:t>A/</w:t>
      </w:r>
      <w:proofErr w:type="spellStart"/>
      <w:r w:rsidR="007A69CD" w:rsidRPr="00B245E7">
        <w:rPr>
          <w:sz w:val="22"/>
          <w:szCs w:val="22"/>
        </w:rPr>
        <w:t>Wsv</w:t>
      </w:r>
      <w:proofErr w:type="spellEnd"/>
      <w:r w:rsidR="007A69CD" w:rsidRPr="00B245E7">
        <w:rPr>
          <w:sz w:val="22"/>
          <w:szCs w:val="22"/>
        </w:rPr>
        <w:t xml:space="preserve">/1832/2000 </w:t>
      </w:r>
      <w:r w:rsidR="00DE3C41" w:rsidRPr="00B245E7">
        <w:rPr>
          <w:sz w:val="22"/>
          <w:szCs w:val="22"/>
        </w:rPr>
        <w:t>and</w:t>
      </w:r>
      <w:r w:rsidR="002C7923" w:rsidRPr="00B245E7">
        <w:rPr>
          <w:sz w:val="22"/>
          <w:szCs w:val="22"/>
        </w:rPr>
        <w:t xml:space="preserve"> panel C</w:t>
      </w:r>
      <w:r w:rsidR="00DE3C41" w:rsidRPr="00B245E7">
        <w:rPr>
          <w:sz w:val="22"/>
          <w:szCs w:val="22"/>
        </w:rPr>
        <w:t xml:space="preserve"> against the 1C</w:t>
      </w:r>
      <w:ins w:id="1049" w:author="Coggon, Amelia Charlotte" w:date="2024-12-09T15:53:00Z" w16du:dateUtc="2024-12-09T14:53:00Z">
        <w:r w:rsidR="00E51044">
          <w:rPr>
            <w:sz w:val="22"/>
            <w:szCs w:val="22"/>
          </w:rPr>
          <w:t>.2.2</w:t>
        </w:r>
      </w:ins>
      <w:r w:rsidR="00DE3C41" w:rsidRPr="00B245E7">
        <w:rPr>
          <w:sz w:val="22"/>
          <w:szCs w:val="22"/>
        </w:rPr>
        <w:t>-</w:t>
      </w:r>
      <w:del w:id="1050" w:author="Coggon, Amelia Charlotte" w:date="2024-12-09T15:53:00Z" w16du:dateUtc="2024-12-09T14:53:00Z">
        <w:r w:rsidR="00DE3C41" w:rsidRPr="00B245E7" w:rsidDel="00E51044">
          <w:rPr>
            <w:sz w:val="22"/>
            <w:szCs w:val="22"/>
          </w:rPr>
          <w:delText xml:space="preserve">lineage </w:delText>
        </w:r>
      </w:del>
      <w:ins w:id="1051" w:author="Coggon, Amelia Charlotte" w:date="2024-12-09T15:53:00Z" w16du:dateUtc="2024-12-09T14:53:00Z">
        <w:r w:rsidR="00E51044">
          <w:rPr>
            <w:sz w:val="22"/>
            <w:szCs w:val="22"/>
          </w:rPr>
          <w:t>clade</w:t>
        </w:r>
        <w:r w:rsidR="00E51044" w:rsidRPr="00B245E7">
          <w:rPr>
            <w:sz w:val="22"/>
            <w:szCs w:val="22"/>
          </w:rPr>
          <w:t xml:space="preserve"> </w:t>
        </w:r>
      </w:ins>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seed strains</w:t>
      </w:r>
      <w:commentRangeEnd w:id="1045"/>
      <w:r w:rsidR="009B17F0">
        <w:rPr>
          <w:rStyle w:val="CommentReference"/>
          <w:rFonts w:asciiTheme="minorHAnsi" w:eastAsiaTheme="minorHAnsi" w:hAnsiTheme="minorHAnsi" w:cstheme="minorBidi"/>
          <w:lang w:eastAsia="en-US"/>
        </w:rPr>
        <w:commentReference w:id="1045"/>
      </w:r>
      <w:r w:rsidR="00DE3C41" w:rsidRPr="00B245E7">
        <w:rPr>
          <w:sz w:val="22"/>
          <w:szCs w:val="22"/>
        </w:rPr>
        <w:t>. The height of the bar represents the antigenic units between the test virus and the vaccine seed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7135D9">
        <w:rPr>
          <w:sz w:val="22"/>
          <w:szCs w:val="22"/>
        </w:rPr>
        <w:instrText xml:space="preserve"> ADDIN ZOTERO_ITEM CSL_CITATION {"citationID":"HogKKZgu","properties":{"formattedCitation":"(Ampofo {\\i{}et al.}, 2015)","plainCitation":"(Ampofo et al., 2015)","noteIndex":0},"citationItems":[{"id":"7HjIxZio/Em1EhQih","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1AFDBA1C" w14:textId="3CF5B451" w:rsidR="005C15CD" w:rsidRPr="00B245E7" w:rsidDel="003C085F" w:rsidRDefault="00713245" w:rsidP="00B245E7">
      <w:pPr>
        <w:spacing w:line="360" w:lineRule="auto"/>
        <w:rPr>
          <w:del w:id="1052" w:author="Coggon, Amelia Charlotte" w:date="2024-12-11T22:02:00Z" w16du:dateUtc="2024-12-11T21:02:00Z"/>
          <w:sz w:val="22"/>
          <w:szCs w:val="22"/>
        </w:rPr>
      </w:pPr>
      <w:del w:id="1053" w:author="Coggon, Amelia Charlotte" w:date="2024-12-11T22:20:00Z" w16du:dateUtc="2024-12-11T21:20:00Z">
        <w:r w:rsidRPr="004C25B5" w:rsidDel="000521A1">
          <w:rPr>
            <w:noProof/>
            <w:sz w:val="22"/>
          </w:rPr>
          <w:drawing>
            <wp:inline distT="0" distB="0" distL="0" distR="0" wp14:anchorId="22CBA52D" wp14:editId="39135859">
              <wp:extent cx="5727700" cy="7236460"/>
              <wp:effectExtent l="0" t="0" r="0" b="2540"/>
              <wp:docPr id="7180142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14291" name="Picture 718014291"/>
                      <pic:cNvPicPr/>
                    </pic:nvPicPr>
                    <pic:blipFill>
                      <a:blip r:embed="rId23"/>
                      <a:stretch>
                        <a:fillRect/>
                      </a:stretch>
                    </pic:blipFill>
                    <pic:spPr>
                      <a:xfrm>
                        <a:off x="0" y="0"/>
                        <a:ext cx="5727700" cy="7236460"/>
                      </a:xfrm>
                      <a:prstGeom prst="rect">
                        <a:avLst/>
                      </a:prstGeom>
                    </pic:spPr>
                  </pic:pic>
                </a:graphicData>
              </a:graphic>
            </wp:inline>
          </w:drawing>
        </w:r>
      </w:del>
    </w:p>
    <w:p w14:paraId="13532C4B" w14:textId="77777777" w:rsidR="00713245" w:rsidDel="000521A1" w:rsidRDefault="00713245" w:rsidP="00B245E7">
      <w:pPr>
        <w:spacing w:line="360" w:lineRule="auto"/>
        <w:rPr>
          <w:del w:id="1054" w:author="Coggon, Amelia Charlotte" w:date="2024-12-11T22:20:00Z" w16du:dateUtc="2024-12-11T21:20:00Z"/>
          <w:b/>
          <w:bCs/>
          <w:sz w:val="22"/>
          <w:szCs w:val="22"/>
        </w:rPr>
      </w:pPr>
      <w:del w:id="1055" w:author="Coggon, Amelia Charlotte" w:date="2024-12-11T22:20:00Z" w16du:dateUtc="2024-12-11T21:20:00Z">
        <w:r w:rsidRPr="00B245E7" w:rsidDel="000521A1">
          <w:rPr>
            <w:b/>
            <w:bCs/>
            <w:sz w:val="22"/>
            <w:szCs w:val="22"/>
          </w:rPr>
          <w:br w:type="page"/>
        </w:r>
      </w:del>
    </w:p>
    <w:p w14:paraId="4871663B" w14:textId="77777777" w:rsidR="000521A1" w:rsidRPr="00B245E7" w:rsidRDefault="000521A1" w:rsidP="00B245E7">
      <w:pPr>
        <w:spacing w:line="360" w:lineRule="auto"/>
        <w:rPr>
          <w:ins w:id="1056" w:author="Coggon, Amelia Charlotte" w:date="2024-12-11T22:20:00Z" w16du:dateUtc="2024-12-11T21:20:00Z"/>
          <w:b/>
          <w:bCs/>
          <w:sz w:val="22"/>
          <w:szCs w:val="22"/>
        </w:rPr>
      </w:pPr>
    </w:p>
    <w:p w14:paraId="4680FB7C" w14:textId="416D2278" w:rsidR="00890570" w:rsidDel="00DB652B" w:rsidRDefault="00554E62" w:rsidP="00B245E7">
      <w:pPr>
        <w:spacing w:line="360" w:lineRule="auto"/>
        <w:rPr>
          <w:del w:id="1057" w:author="Coggon, Amelia Charlotte" w:date="2024-12-11T22:20:00Z" w16du:dateUtc="2024-12-11T21:20:00Z"/>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w:t>
      </w:r>
      <w:ins w:id="1058" w:author="RICHARD Gautier" w:date="2024-11-29T16:18:00Z">
        <w:r w:rsidRPr="00B245E7">
          <w:rPr>
            <w:b/>
            <w:bCs/>
            <w:sz w:val="22"/>
            <w:szCs w:val="22"/>
          </w:rPr>
          <w:t xml:space="preserve"> </w:t>
        </w:r>
      </w:ins>
      <w:ins w:id="1059" w:author="RICHARD Gautier" w:date="2024-11-29T15:03:00Z">
        <w:r w:rsidR="00C945E9">
          <w:rPr>
            <w:b/>
            <w:bCs/>
            <w:sz w:val="22"/>
            <w:szCs w:val="22"/>
          </w:rPr>
          <w:t>Log2 of</w:t>
        </w:r>
        <w:r w:rsidRPr="00B245E7">
          <w:rPr>
            <w:b/>
            <w:bCs/>
            <w:sz w:val="22"/>
            <w:szCs w:val="22"/>
          </w:rPr>
          <w:t xml:space="preserve"> </w:t>
        </w:r>
      </w:ins>
      <w:r w:rsidR="00713245" w:rsidRPr="00B245E7">
        <w:rPr>
          <w:b/>
          <w:bCs/>
          <w:sz w:val="22"/>
          <w:szCs w:val="22"/>
        </w:rPr>
        <w:t xml:space="preserve">Geometric Mean </w:t>
      </w:r>
      <w:r w:rsidR="0058718A" w:rsidRPr="00B245E7">
        <w:rPr>
          <w:b/>
          <w:bCs/>
          <w:sz w:val="22"/>
          <w:szCs w:val="22"/>
        </w:rPr>
        <w:t>Titre</w:t>
      </w:r>
      <w:r w:rsidR="00713245" w:rsidRPr="00B245E7">
        <w:rPr>
          <w:b/>
          <w:bCs/>
          <w:sz w:val="22"/>
          <w:szCs w:val="22"/>
        </w:rPr>
        <w:t xml:space="preserve"> (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eometric mean titr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202244/2019</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w:t>
      </w:r>
      <w:del w:id="1060" w:author="Coggon, Amelia Charlotte" w:date="2024-12-11T22:03:00Z" w16du:dateUtc="2024-12-11T21:03:00Z">
        <w:r w:rsidR="00447915" w:rsidRPr="00B245E7" w:rsidDel="003C085F">
          <w:rPr>
            <w:bCs/>
            <w:sz w:val="22"/>
            <w:szCs w:val="22"/>
          </w:rPr>
          <w:delText>e</w:delText>
        </w:r>
      </w:del>
      <w:r w:rsidR="00447915" w:rsidRPr="00B245E7">
        <w:rPr>
          <w:bCs/>
          <w:sz w:val="22"/>
          <w:szCs w:val="22"/>
        </w:rPr>
        <w:t>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644748C9" w14:textId="77777777" w:rsidR="00DB652B" w:rsidRDefault="00DB652B" w:rsidP="00B245E7">
      <w:pPr>
        <w:spacing w:line="360" w:lineRule="auto"/>
        <w:rPr>
          <w:ins w:id="1061" w:author="Coggon, Amelia Charlotte" w:date="2024-12-14T20:06:00Z" w16du:dateUtc="2024-12-14T19:06:00Z"/>
          <w:sz w:val="22"/>
          <w:szCs w:val="22"/>
        </w:rPr>
      </w:pPr>
    </w:p>
    <w:p w14:paraId="7CD194AE" w14:textId="77777777" w:rsidR="00DB652B" w:rsidRDefault="00DB652B" w:rsidP="00B245E7">
      <w:pPr>
        <w:spacing w:line="360" w:lineRule="auto"/>
        <w:rPr>
          <w:ins w:id="1062" w:author="Coggon, Amelia Charlotte" w:date="2024-12-14T20:06:00Z" w16du:dateUtc="2024-12-14T19:06:00Z"/>
          <w:sz w:val="22"/>
          <w:szCs w:val="22"/>
        </w:rPr>
      </w:pPr>
    </w:p>
    <w:p w14:paraId="0DC9372C" w14:textId="0C499AB2" w:rsidR="006D5454" w:rsidRDefault="00DB652B" w:rsidP="00CB069B">
      <w:pPr>
        <w:spacing w:line="360" w:lineRule="auto"/>
        <w:rPr>
          <w:ins w:id="1063" w:author="Coggon, Amelia Charlotte" w:date="2024-12-15T12:59:00Z" w16du:dateUtc="2024-12-15T11:59:00Z"/>
          <w:sz w:val="22"/>
          <w:szCs w:val="22"/>
        </w:rPr>
      </w:pPr>
      <w:ins w:id="1064" w:author="Coggon, Amelia Charlotte" w:date="2024-12-14T20:06:00Z" w16du:dateUtc="2024-12-14T19:06:00Z">
        <w:r w:rsidRPr="00DB652B">
          <w:rPr>
            <w:b/>
            <w:bCs/>
            <w:sz w:val="22"/>
            <w:szCs w:val="22"/>
            <w:rPrChange w:id="1065" w:author="Coggon, Amelia Charlotte" w:date="2024-12-14T20:06:00Z" w16du:dateUtc="2024-12-14T19:06:00Z">
              <w:rPr>
                <w:sz w:val="22"/>
                <w:szCs w:val="22"/>
              </w:rPr>
            </w:rPrChange>
          </w:rPr>
          <w:t>Supplementary data 1:</w:t>
        </w:r>
        <w:r>
          <w:rPr>
            <w:b/>
            <w:bCs/>
            <w:sz w:val="22"/>
            <w:szCs w:val="22"/>
          </w:rPr>
          <w:t xml:space="preserve"> </w:t>
        </w:r>
      </w:ins>
      <w:ins w:id="1066" w:author="Coggon, Amelia Charlotte" w:date="2024-12-15T15:47:00Z" w16du:dateUtc="2024-12-15T14:47:00Z">
        <w:r w:rsidR="008E3717">
          <w:rPr>
            <w:sz w:val="22"/>
            <w:szCs w:val="22"/>
          </w:rPr>
          <w:t>Swine a</w:t>
        </w:r>
      </w:ins>
      <w:ins w:id="1067" w:author="Coggon, Amelia Charlotte" w:date="2024-12-15T15:46:00Z" w16du:dateUtc="2024-12-15T14:46:00Z">
        <w:r w:rsidR="008E3717">
          <w:rPr>
            <w:sz w:val="22"/>
            <w:szCs w:val="22"/>
          </w:rPr>
          <w:t>ntisera and test viruses used in this study including subtype and clade information</w:t>
        </w:r>
      </w:ins>
      <w:ins w:id="1068" w:author="Coggon, Amelia Charlotte" w:date="2024-12-15T15:48:00Z" w16du:dateUtc="2024-12-15T14:48:00Z">
        <w:r w:rsidR="00B30115">
          <w:rPr>
            <w:sz w:val="22"/>
            <w:szCs w:val="22"/>
          </w:rPr>
          <w:t xml:space="preserve"> where available. </w:t>
        </w:r>
      </w:ins>
      <w:ins w:id="1069" w:author="Coggon, Amelia Charlotte" w:date="2024-12-15T15:47:00Z" w16du:dateUtc="2024-12-15T14:47:00Z">
        <w:r w:rsidR="008E3717">
          <w:rPr>
            <w:sz w:val="22"/>
            <w:szCs w:val="22"/>
          </w:rPr>
          <w:t>A</w:t>
        </w:r>
      </w:ins>
      <w:ins w:id="1070" w:author="Coggon, Amelia Charlotte" w:date="2024-12-14T20:06:00Z" w16du:dateUtc="2024-12-14T19:06:00Z">
        <w:r w:rsidRPr="00DB652B">
          <w:rPr>
            <w:sz w:val="22"/>
            <w:szCs w:val="22"/>
            <w:rPrChange w:id="1071" w:author="Coggon, Amelia Charlotte" w:date="2024-12-14T20:07:00Z" w16du:dateUtc="2024-12-14T19:07:00Z">
              <w:rPr>
                <w:b/>
                <w:bCs/>
                <w:sz w:val="22"/>
                <w:szCs w:val="22"/>
              </w:rPr>
            </w:rPrChange>
          </w:rPr>
          <w:t>ntigenic dist</w:t>
        </w:r>
      </w:ins>
      <w:ins w:id="1072" w:author="Coggon, Amelia Charlotte" w:date="2024-12-14T20:07:00Z" w16du:dateUtc="2024-12-14T19:07:00Z">
        <w:r w:rsidRPr="00DB652B">
          <w:rPr>
            <w:sz w:val="22"/>
            <w:szCs w:val="22"/>
            <w:rPrChange w:id="1073" w:author="Coggon, Amelia Charlotte" w:date="2024-12-14T20:07:00Z" w16du:dateUtc="2024-12-14T19:07:00Z">
              <w:rPr>
                <w:b/>
                <w:bCs/>
                <w:sz w:val="22"/>
                <w:szCs w:val="22"/>
              </w:rPr>
            </w:rPrChange>
          </w:rPr>
          <w:t>ances as calculated using antigenic cartography between test antigens and antisera</w:t>
        </w:r>
      </w:ins>
      <w:ins w:id="1074" w:author="Coggon, Amelia Charlotte" w:date="2024-12-14T20:08:00Z" w16du:dateUtc="2024-12-14T19:08:00Z">
        <w:r w:rsidR="00CB069B">
          <w:rPr>
            <w:sz w:val="22"/>
            <w:szCs w:val="22"/>
          </w:rPr>
          <w:t xml:space="preserve"> raised in swine</w:t>
        </w:r>
      </w:ins>
      <w:ins w:id="1075" w:author="Coggon, Amelia Charlotte" w:date="2024-12-15T12:59:00Z" w16du:dateUtc="2024-12-15T11:59:00Z">
        <w:r w:rsidR="006D5454">
          <w:rPr>
            <w:sz w:val="22"/>
            <w:szCs w:val="22"/>
          </w:rPr>
          <w:t>.</w:t>
        </w:r>
      </w:ins>
    </w:p>
    <w:p w14:paraId="04BCB0F8" w14:textId="77777777" w:rsidR="00B02C51" w:rsidRDefault="00B02C51" w:rsidP="00B245E7">
      <w:pPr>
        <w:spacing w:line="360" w:lineRule="auto"/>
        <w:rPr>
          <w:ins w:id="1076" w:author="Coggon, Amelia Charlotte" w:date="2024-12-15T13:01:00Z" w16du:dateUtc="2024-12-15T12:01:00Z"/>
          <w:b/>
          <w:bCs/>
          <w:sz w:val="22"/>
          <w:szCs w:val="22"/>
        </w:rPr>
      </w:pPr>
    </w:p>
    <w:p w14:paraId="6A804D24" w14:textId="2B28D6A2" w:rsidR="00713245" w:rsidRPr="006D5454" w:rsidRDefault="00DB652B" w:rsidP="00B245E7">
      <w:pPr>
        <w:spacing w:line="360" w:lineRule="auto"/>
        <w:rPr>
          <w:ins w:id="1077" w:author="Coggon, Amelia Charlotte" w:date="2024-12-14T20:06:00Z" w16du:dateUtc="2024-12-14T19:06:00Z"/>
          <w:sz w:val="22"/>
          <w:szCs w:val="22"/>
        </w:rPr>
      </w:pPr>
      <w:ins w:id="1078" w:author="Coggon, Amelia Charlotte" w:date="2024-12-14T20:06:00Z" w16du:dateUtc="2024-12-14T19:06:00Z">
        <w:r w:rsidRPr="00DB652B">
          <w:rPr>
            <w:b/>
            <w:bCs/>
            <w:sz w:val="22"/>
            <w:szCs w:val="22"/>
            <w:rPrChange w:id="1079" w:author="Coggon, Amelia Charlotte" w:date="2024-12-14T20:06:00Z" w16du:dateUtc="2024-12-14T19:06:00Z">
              <w:rPr>
                <w:sz w:val="22"/>
                <w:szCs w:val="22"/>
              </w:rPr>
            </w:rPrChange>
          </w:rPr>
          <w:t>Supplementary data 2:</w:t>
        </w:r>
      </w:ins>
      <w:ins w:id="1080" w:author="Coggon, Amelia Charlotte" w:date="2024-12-14T20:08:00Z" w16du:dateUtc="2024-12-14T19:08:00Z">
        <w:r w:rsidR="00CB069B">
          <w:rPr>
            <w:b/>
            <w:bCs/>
            <w:sz w:val="22"/>
            <w:szCs w:val="22"/>
          </w:rPr>
          <w:t xml:space="preserve"> </w:t>
        </w:r>
      </w:ins>
      <w:ins w:id="1081" w:author="Coggon, Amelia Charlotte" w:date="2024-12-15T15:47:00Z" w16du:dateUtc="2024-12-15T14:47:00Z">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w:t>
        </w:r>
      </w:ins>
      <w:ins w:id="1082" w:author="Coggon, Amelia Charlotte" w:date="2024-12-15T15:48:00Z" w16du:dateUtc="2024-12-15T14:48:00Z">
        <w:r w:rsidR="008E3717">
          <w:rPr>
            <w:sz w:val="22"/>
            <w:szCs w:val="22"/>
          </w:rPr>
          <w:t>et</w:t>
        </w:r>
        <w:r w:rsidR="00B30115">
          <w:rPr>
            <w:sz w:val="22"/>
            <w:szCs w:val="22"/>
          </w:rPr>
          <w:t>s</w:t>
        </w:r>
      </w:ins>
      <w:ins w:id="1083" w:author="Coggon, Amelia Charlotte" w:date="2024-12-15T15:47:00Z" w16du:dateUtc="2024-12-15T14:47:00Z">
        <w:r w:rsidR="008E3717">
          <w:rPr>
            <w:sz w:val="22"/>
            <w:szCs w:val="22"/>
          </w:rPr>
          <w:t>.</w:t>
        </w:r>
      </w:ins>
      <w:del w:id="1084" w:author="Coggon, Amelia Charlotte" w:date="2024-12-11T22:20:00Z" w16du:dateUtc="2024-12-11T21:20:00Z">
        <w:r w:rsidR="00713245" w:rsidRPr="00DB652B" w:rsidDel="000521A1">
          <w:rPr>
            <w:b/>
            <w:bCs/>
            <w:noProof/>
            <w:sz w:val="22"/>
          </w:rPr>
          <w:drawing>
            <wp:inline distT="0" distB="0" distL="0" distR="0" wp14:anchorId="191FB7DC" wp14:editId="5C71315E">
              <wp:extent cx="5727700" cy="3100070"/>
              <wp:effectExtent l="0" t="0" r="0" b="0"/>
              <wp:docPr id="1190090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9003" name="Picture 119009003"/>
                      <pic:cNvPicPr/>
                    </pic:nvPicPr>
                    <pic:blipFill>
                      <a:blip r:embed="rId24"/>
                      <a:stretch>
                        <a:fillRect/>
                      </a:stretch>
                    </pic:blipFill>
                    <pic:spPr>
                      <a:xfrm>
                        <a:off x="0" y="0"/>
                        <a:ext cx="5727700" cy="3100070"/>
                      </a:xfrm>
                      <a:prstGeom prst="rect">
                        <a:avLst/>
                      </a:prstGeom>
                    </pic:spPr>
                  </pic:pic>
                </a:graphicData>
              </a:graphic>
            </wp:inline>
          </w:drawing>
        </w:r>
      </w:del>
    </w:p>
    <w:p w14:paraId="4336216D" w14:textId="77777777" w:rsidR="00B02C51" w:rsidRDefault="00B02C51" w:rsidP="006D5454">
      <w:pPr>
        <w:spacing w:line="360" w:lineRule="auto"/>
        <w:rPr>
          <w:ins w:id="1085" w:author="Coggon, Amelia Charlotte" w:date="2024-12-15T13:01:00Z" w16du:dateUtc="2024-12-15T12:01:00Z"/>
          <w:b/>
          <w:bCs/>
          <w:sz w:val="22"/>
          <w:szCs w:val="22"/>
        </w:rPr>
      </w:pPr>
    </w:p>
    <w:p w14:paraId="6CFACCB3" w14:textId="2208B5E0" w:rsidR="006D5454" w:rsidRPr="003E4888" w:rsidRDefault="00DB652B" w:rsidP="006D5454">
      <w:pPr>
        <w:spacing w:line="360" w:lineRule="auto"/>
        <w:rPr>
          <w:ins w:id="1086" w:author="Coggon, Amelia Charlotte" w:date="2024-12-15T13:01:00Z" w16du:dateUtc="2024-12-15T12:01:00Z"/>
          <w:sz w:val="22"/>
          <w:szCs w:val="22"/>
        </w:rPr>
      </w:pPr>
      <w:ins w:id="1087" w:author="Coggon, Amelia Charlotte" w:date="2024-12-14T20:06:00Z" w16du:dateUtc="2024-12-14T19:06:00Z">
        <w:r w:rsidRPr="00DB652B">
          <w:rPr>
            <w:b/>
            <w:bCs/>
            <w:sz w:val="22"/>
            <w:szCs w:val="22"/>
            <w:rPrChange w:id="1088" w:author="Coggon, Amelia Charlotte" w:date="2024-12-14T20:06:00Z" w16du:dateUtc="2024-12-14T19:06:00Z">
              <w:rPr>
                <w:sz w:val="22"/>
                <w:szCs w:val="22"/>
              </w:rPr>
            </w:rPrChange>
          </w:rPr>
          <w:t xml:space="preserve">Supplementary data 3: </w:t>
        </w:r>
      </w:ins>
      <w:ins w:id="1089" w:author="Coggon, Amelia Charlotte" w:date="2024-12-15T13:01:00Z" w16du:dateUtc="2024-12-15T12:01:00Z">
        <w:r w:rsidR="006D5454" w:rsidRPr="006D5454">
          <w:rPr>
            <w:sz w:val="22"/>
            <w:szCs w:val="22"/>
            <w:rPrChange w:id="1090" w:author="Coggon, Amelia Charlotte" w:date="2024-12-15T13:01:00Z" w16du:dateUtc="2024-12-15T12:01:00Z">
              <w:rPr>
                <w:b/>
                <w:bCs/>
                <w:sz w:val="22"/>
                <w:szCs w:val="22"/>
              </w:rPr>
            </w:rPrChange>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 was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ins>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Ian Brown" w:date="2024-11-25T15:25:00Z" w:initials="IB">
    <w:p w14:paraId="3DD92200" w14:textId="0553E809" w:rsidR="00E626E2" w:rsidRDefault="00E626E2" w:rsidP="00E626E2">
      <w:pPr>
        <w:pStyle w:val="CommentText"/>
      </w:pPr>
      <w:r>
        <w:rPr>
          <w:rStyle w:val="CommentReference"/>
        </w:rPr>
        <w:annotationRef/>
      </w:r>
      <w:r>
        <w:t>I assume too</w:t>
      </w:r>
      <w:r w:rsidR="00DF1E01">
        <w:t xml:space="preserve"> </w:t>
      </w:r>
      <w:r>
        <w:t>problematical and complex to make more contemporary at this point especially given further zoonotic cases?</w:t>
      </w:r>
    </w:p>
  </w:comment>
  <w:comment w:id="1" w:author="Coggon, Amelia Charlotte" w:date="2024-12-08T15:09:00Z" w:initials="AC">
    <w:p w14:paraId="7BE7CF7B" w14:textId="77777777" w:rsidR="00201E50" w:rsidRDefault="00201E50" w:rsidP="00201E50">
      <w:r>
        <w:rPr>
          <w:rStyle w:val="CommentReference"/>
        </w:rPr>
        <w:annotationRef/>
      </w:r>
      <w:r>
        <w:rPr>
          <w:rFonts w:asciiTheme="minorHAnsi" w:eastAsiaTheme="minorHAnsi" w:hAnsiTheme="minorHAnsi" w:cstheme="minorBidi"/>
          <w:color w:val="000000"/>
          <w:sz w:val="20"/>
          <w:szCs w:val="20"/>
          <w:lang w:eastAsia="en-US"/>
        </w:rPr>
        <w:t>For me, between usually excludes the endpoint however perhaps this is clearer?</w:t>
      </w:r>
    </w:p>
  </w:comment>
  <w:comment w:id="19" w:author="SIMON Gaelle" w:date="2024-11-29T19:27:00Z" w:initials="SG">
    <w:p w14:paraId="2CEDCDDA" w14:textId="002380B9" w:rsidR="009B17F0" w:rsidRDefault="009B17F0">
      <w:pPr>
        <w:pStyle w:val="CommentText"/>
      </w:pPr>
      <w:r>
        <w:rPr>
          <w:rStyle w:val="CommentReference"/>
        </w:rPr>
        <w:annotationRef/>
      </w:r>
      <w:r w:rsidRPr="009B17F0">
        <w:t>Could you also include my colleague “Gautier Richard” as a co-author as he contributed providing data to OFFLU, with input on classification/nomenclature</w:t>
      </w:r>
      <w:r>
        <w:t xml:space="preserve"> within 1C</w:t>
      </w:r>
      <w:r w:rsidRPr="009B17F0">
        <w:t>. He also revised the manuscript and made some suggestions, see below</w:t>
      </w:r>
      <w:r>
        <w:t xml:space="preserve"> (especially</w:t>
      </w:r>
      <w:r w:rsidR="00EC2BD1">
        <w:t xml:space="preserve"> comments</w:t>
      </w:r>
      <w:r>
        <w:t xml:space="preserve"> on Figure Legends)</w:t>
      </w:r>
      <w:r w:rsidRPr="009B17F0">
        <w:t>.</w:t>
      </w:r>
    </w:p>
  </w:comment>
  <w:comment w:id="26" w:author="CHIAPPONI CHIARA" w:date="2024-11-26T09:58:00Z" w:initials="CC">
    <w:p w14:paraId="340DC48B" w14:textId="152BA2E6" w:rsidR="00E340BE" w:rsidRDefault="00E340BE">
      <w:pPr>
        <w:pStyle w:val="CommentText"/>
      </w:pPr>
      <w:r>
        <w:rPr>
          <w:rStyle w:val="CommentReference"/>
        </w:rPr>
        <w:annotationRef/>
      </w:r>
      <w:r w:rsidR="001C07F9">
        <w:rPr>
          <w:noProof/>
        </w:rPr>
        <w:t xml:space="preserve">If possible, please add Ana Moreno (anamaria.morenomartin@izsler.it) with same affiliation </w:t>
      </w:r>
    </w:p>
  </w:comment>
  <w:comment w:id="58" w:author="Pekosz, Andrew" w:date="2024-11-17T11:31:00Z" w:initials="AP">
    <w:p w14:paraId="35EF23FC" w14:textId="77777777" w:rsidR="0058106C" w:rsidRDefault="0058106C" w:rsidP="0058106C">
      <w:pPr>
        <w:pStyle w:val="CommentText"/>
      </w:pPr>
      <w:r>
        <w:rPr>
          <w:rStyle w:val="CommentReference"/>
        </w:rPr>
        <w:annotationRef/>
      </w:r>
      <w:r>
        <w:t>Rich and Katy have the following affiliation:</w:t>
      </w:r>
    </w:p>
    <w:p w14:paraId="324440C1" w14:textId="77777777" w:rsidR="0058106C" w:rsidRDefault="0058106C" w:rsidP="0058106C">
      <w:pPr>
        <w:pStyle w:val="CommentText"/>
      </w:pPr>
    </w:p>
    <w:p w14:paraId="33C1EE88" w14:textId="77777777" w:rsidR="0058106C" w:rsidRDefault="0058106C" w:rsidP="0058106C">
      <w:pPr>
        <w:pStyle w:val="CommentText"/>
      </w:pPr>
      <w:r>
        <w:t xml:space="preserve">Department of Emergency Medicine, Johns Hopkins University School of Medicine, Baltimore, MD, USA </w:t>
      </w:r>
    </w:p>
  </w:comment>
  <w:comment w:id="86" w:author="SIMON Gaelle" w:date="2024-11-29T16:21:00Z" w:initials="SG">
    <w:p w14:paraId="5EFD4EB4" w14:textId="131B6212" w:rsidR="00681E27" w:rsidRDefault="00681E27">
      <w:pPr>
        <w:pStyle w:val="CommentText"/>
      </w:pPr>
      <w:r>
        <w:rPr>
          <w:rStyle w:val="CommentReference"/>
        </w:rPr>
        <w:annotationRef/>
      </w:r>
      <w:r>
        <w:t>Maybe not necessary if you do not give postal code for other affiliations</w:t>
      </w:r>
    </w:p>
  </w:comment>
  <w:comment w:id="139" w:author="Anderson, Tavis - REE-ARS" w:date="2024-11-13T11:39:00Z" w:initials="MOU">
    <w:p w14:paraId="33D66377" w14:textId="77777777" w:rsidR="00F552B0" w:rsidRDefault="00F552B0" w:rsidP="00F552B0">
      <w:r>
        <w:rPr>
          <w:rStyle w:val="CommentReference"/>
        </w:rPr>
        <w:annotationRef/>
      </w:r>
      <w:r>
        <w:rPr>
          <w:rFonts w:asciiTheme="minorHAnsi" w:eastAsiaTheme="minorHAnsi" w:hAnsiTheme="minorHAnsi" w:cstheme="minorBidi"/>
          <w:sz w:val="20"/>
          <w:szCs w:val="20"/>
          <w:lang w:eastAsia="en-US"/>
        </w:rPr>
        <w:t>Deleted sentence as you had the same thing twice</w:t>
      </w:r>
    </w:p>
  </w:comment>
  <w:comment w:id="140" w:author="Anderson, Tavis - REE-ARS" w:date="2024-11-13T11:40:00Z" w:initials="MOU">
    <w:p w14:paraId="5DD81C70" w14:textId="77777777" w:rsidR="0064730C" w:rsidRDefault="0064730C" w:rsidP="0064730C">
      <w:r>
        <w:rPr>
          <w:rStyle w:val="CommentReference"/>
        </w:rPr>
        <w:annotationRef/>
      </w:r>
      <w:r>
        <w:rPr>
          <w:rFonts w:asciiTheme="minorHAnsi" w:eastAsiaTheme="minorHAnsi" w:hAnsiTheme="minorHAnsi" w:cstheme="minorBidi"/>
          <w:sz w:val="20"/>
          <w:szCs w:val="20"/>
          <w:lang w:eastAsia="en-US"/>
        </w:rPr>
        <w:t>If you stick with a HA focus vs H1N2 = less chance someone will say… what about ELLA and NA diversity?!</w:t>
      </w:r>
    </w:p>
  </w:comment>
  <w:comment w:id="141" w:author="Anderson, Tavis - REE-ARS" w:date="2024-11-13T11:44:00Z" w:initials="MOU">
    <w:p w14:paraId="443BF91A" w14:textId="77777777" w:rsidR="00556579" w:rsidRDefault="00556579" w:rsidP="00556579">
      <w:r>
        <w:rPr>
          <w:rStyle w:val="CommentReference"/>
        </w:rPr>
        <w:annotationRef/>
      </w:r>
      <w:r>
        <w:rPr>
          <w:rFonts w:asciiTheme="minorHAnsi" w:eastAsiaTheme="minorHAnsi" w:hAnsiTheme="minorHAnsi" w:cstheme="minorBidi"/>
          <w:sz w:val="20"/>
          <w:szCs w:val="20"/>
          <w:lang w:eastAsia="en-US"/>
        </w:rPr>
        <w:t>Use “pandemic risk” sparingly - depending on reviewers, some folks jump on it and say “but what about…” and in this paper you have ~2-3 of the risk aspects that people think about</w:t>
      </w:r>
    </w:p>
  </w:comment>
  <w:comment w:id="150" w:author="Anderson, Tavis - REE-ARS" w:date="2024-11-13T12:06:00Z" w:initials="MOU">
    <w:p w14:paraId="11972AA2" w14:textId="77777777" w:rsidR="000F4C73" w:rsidRDefault="000F4C73" w:rsidP="000F4C73">
      <w:r>
        <w:rPr>
          <w:rStyle w:val="CommentReference"/>
        </w:rPr>
        <w:annotationRef/>
      </w:r>
      <w:r>
        <w:rPr>
          <w:rFonts w:asciiTheme="minorHAnsi" w:eastAsiaTheme="minorHAnsi" w:hAnsiTheme="minorHAnsi" w:cstheme="minorBidi"/>
          <w:sz w:val="20"/>
          <w:szCs w:val="20"/>
          <w:lang w:eastAsia="en-US"/>
        </w:rPr>
        <w:t>Is the UK in Europe? Our is this one of those Brexit things? :-)</w:t>
      </w:r>
    </w:p>
  </w:comment>
  <w:comment w:id="145" w:author="RICHARD Gautier" w:date="2024-11-21T16:04:00Z" w:initials="RG">
    <w:p w14:paraId="6F4B30C9" w14:textId="77777777" w:rsidR="000F4C73" w:rsidRDefault="000F4C73" w:rsidP="000F4C73">
      <w:pPr>
        <w:pStyle w:val="CommentText"/>
      </w:pPr>
      <w:r>
        <w:rPr>
          <w:rStyle w:val="CommentReference"/>
        </w:rPr>
        <w:annotationRef/>
      </w:r>
      <w:r>
        <w:t>I find it weird to describe such a general statement after already talking about the swIAV classification</w:t>
      </w:r>
      <w:r>
        <w:br/>
      </w:r>
      <w:r>
        <w:br/>
        <w:t>This statement should be moved before the first paragraph most likely.</w:t>
      </w:r>
      <w:r>
        <w:br/>
      </w:r>
      <w:r>
        <w:br/>
        <w:t>It will thus be easier to link the classification that got generated through swIAV surveillance, and the reassortants and country-specific situations</w:t>
      </w:r>
    </w:p>
    <w:p w14:paraId="329B881B" w14:textId="77777777" w:rsidR="000F4C73" w:rsidRDefault="000F4C73" w:rsidP="000F4C73">
      <w:pPr>
        <w:pStyle w:val="CommentText"/>
      </w:pPr>
    </w:p>
  </w:comment>
  <w:comment w:id="158" w:author="RICHARD Gautier" w:date="2024-11-29T14:37:00Z" w:initials="RG">
    <w:p w14:paraId="33076D1E" w14:textId="08664BBD" w:rsidR="00681E27" w:rsidRDefault="00681E27">
      <w:pPr>
        <w:pStyle w:val="CommentText"/>
      </w:pPr>
      <w:r>
        <w:rPr>
          <w:rStyle w:val="CommentReference"/>
        </w:rPr>
        <w:annotationRef/>
      </w:r>
      <w:r>
        <w:t>Maybe start by the economic loss, followed by the need for surveillance and the classification obtained from the surveillance performed worldwide?</w:t>
      </w:r>
    </w:p>
  </w:comment>
  <w:comment w:id="187" w:author="Anderson, Tavis - REE-ARS" w:date="2024-11-13T12:06:00Z" w:initials="MOU">
    <w:p w14:paraId="4EB5216B" w14:textId="77777777" w:rsidR="00F77F35" w:rsidRDefault="00F77F35" w:rsidP="00F77F35">
      <w:r>
        <w:rPr>
          <w:rStyle w:val="CommentReference"/>
        </w:rPr>
        <w:annotationRef/>
      </w:r>
      <w:r>
        <w:rPr>
          <w:rFonts w:asciiTheme="minorHAnsi" w:eastAsiaTheme="minorHAnsi" w:hAnsiTheme="minorHAnsi" w:cstheme="minorBidi"/>
          <w:sz w:val="20"/>
          <w:szCs w:val="20"/>
          <w:lang w:eastAsia="en-US"/>
        </w:rPr>
        <w:t>Is the UK in Europe? Our is this one of those Brexit things? :-)</w:t>
      </w:r>
    </w:p>
  </w:comment>
  <w:comment w:id="184" w:author="RICHARD Gautier" w:date="2024-11-21T16:04:00Z" w:initials="RG">
    <w:p w14:paraId="5E4AFB5A" w14:textId="59EDCAEC" w:rsidR="00681E27" w:rsidRDefault="00681E27">
      <w:pPr>
        <w:pStyle w:val="CommentText"/>
      </w:pPr>
      <w:r>
        <w:rPr>
          <w:rStyle w:val="CommentReference"/>
        </w:rPr>
        <w:annotationRef/>
      </w:r>
      <w:r>
        <w:t>I find it weird to describe such a general statement after already talking about the swIAV classification</w:t>
      </w:r>
      <w:r>
        <w:br/>
      </w:r>
      <w:r>
        <w:br/>
        <w:t>This statement should be moved before the first paragraph most likely.</w:t>
      </w:r>
      <w:r>
        <w:br/>
      </w:r>
      <w:r>
        <w:br/>
        <w:t>It will thus be easier to link the classification that got generated through swIAV surveillance, and the reassortants and country-specific situations</w:t>
      </w:r>
    </w:p>
    <w:p w14:paraId="70001A41" w14:textId="77777777" w:rsidR="00681E27" w:rsidRDefault="00681E27">
      <w:pPr>
        <w:pStyle w:val="CommentText"/>
      </w:pPr>
    </w:p>
  </w:comment>
  <w:comment w:id="188" w:author="Anderson, Tavis - REE-ARS" w:date="2024-11-13T12:09:00Z" w:initials="MOU">
    <w:p w14:paraId="3EAB31A9" w14:textId="77777777" w:rsidR="00E3501C" w:rsidRDefault="00E3501C" w:rsidP="00E3501C">
      <w:r>
        <w:rPr>
          <w:rStyle w:val="CommentReference"/>
        </w:rPr>
        <w:annotationRef/>
      </w:r>
      <w:r>
        <w:rPr>
          <w:rFonts w:asciiTheme="minorHAnsi" w:eastAsiaTheme="minorHAnsi" w:hAnsiTheme="minorHAnsi" w:cstheme="minorBidi"/>
          <w:sz w:val="20"/>
          <w:szCs w:val="20"/>
          <w:lang w:eastAsia="en-US"/>
        </w:rPr>
        <w:t>No need to pull in esnip3 acronym unless you’re going to use it a few times</w:t>
      </w:r>
    </w:p>
  </w:comment>
  <w:comment w:id="189" w:author="Anderson, Tavis - REE-ARS" w:date="2024-11-13T12:11:00Z" w:initials="MOU">
    <w:p w14:paraId="7A70C8D7" w14:textId="77777777" w:rsidR="00D13292" w:rsidRDefault="00D13292" w:rsidP="00D13292">
      <w:r>
        <w:rPr>
          <w:rStyle w:val="CommentReference"/>
        </w:rPr>
        <w:annotationRef/>
      </w:r>
      <w:r>
        <w:rPr>
          <w:rFonts w:asciiTheme="minorHAnsi" w:eastAsiaTheme="minorHAnsi" w:hAnsiTheme="minorHAnsi" w:cstheme="minorBidi"/>
          <w:sz w:val="20"/>
          <w:szCs w:val="20"/>
          <w:lang w:eastAsia="en-US"/>
        </w:rPr>
        <w:t>Go with lineage for 1A, 1B, 1C, and the H3 groups of 1970.1 and 2000.3 - then clade for specific groups of viruses within those lineages</w:t>
      </w:r>
    </w:p>
  </w:comment>
  <w:comment w:id="195" w:author="Anderson, Tavis - REE-ARS" w:date="2024-11-13T12:21:00Z" w:initials="MOU">
    <w:p w14:paraId="1E0D936D" w14:textId="77777777" w:rsidR="005C62D6" w:rsidRDefault="005C62D6" w:rsidP="005C62D6">
      <w:r>
        <w:rPr>
          <w:rStyle w:val="CommentReference"/>
        </w:rPr>
        <w:annotationRef/>
      </w:r>
      <w:r>
        <w:rPr>
          <w:rFonts w:asciiTheme="minorHAnsi" w:eastAsiaTheme="minorHAnsi" w:hAnsiTheme="minorHAnsi" w:cstheme="minorBidi"/>
          <w:sz w:val="20"/>
          <w:szCs w:val="20"/>
          <w:lang w:eastAsia="en-US"/>
        </w:rPr>
        <w:t>Potential typo in ref? Or is the persons name “E”</w:t>
      </w:r>
    </w:p>
  </w:comment>
  <w:comment w:id="198" w:author="Anderson, Tavis - REE-ARS" w:date="2024-11-13T12:35:00Z" w:initials="MOU">
    <w:p w14:paraId="2274B1C1" w14:textId="77777777" w:rsidR="0070298D" w:rsidRDefault="0070298D" w:rsidP="0070298D">
      <w:r>
        <w:rPr>
          <w:rStyle w:val="CommentReference"/>
        </w:rPr>
        <w:annotationRef/>
      </w:r>
      <w:r>
        <w:rPr>
          <w:rFonts w:asciiTheme="minorHAnsi" w:eastAsiaTheme="minorHAnsi" w:hAnsiTheme="minorHAnsi" w:cstheme="minorBidi"/>
          <w:sz w:val="20"/>
          <w:szCs w:val="20"/>
          <w:lang w:eastAsia="en-US"/>
        </w:rPr>
        <w:t>Needed a topic sentence to say “we should control IAV in pigs, and if we do this, we can minimize interspecies transmission.”</w:t>
      </w:r>
    </w:p>
  </w:comment>
  <w:comment w:id="199" w:author="Anderson, Tavis - REE-ARS" w:date="2024-11-13T12:35:00Z" w:initials="MOU">
    <w:p w14:paraId="6B1573AD" w14:textId="77777777" w:rsidR="0070298D" w:rsidRDefault="0070298D" w:rsidP="0070298D">
      <w:r>
        <w:rPr>
          <w:rStyle w:val="CommentReference"/>
        </w:rPr>
        <w:annotationRef/>
      </w:r>
      <w:r>
        <w:rPr>
          <w:rFonts w:asciiTheme="minorHAnsi" w:eastAsiaTheme="minorHAnsi" w:hAnsiTheme="minorHAnsi" w:cstheme="minorBidi"/>
          <w:sz w:val="20"/>
          <w:szCs w:val="20"/>
          <w:lang w:eastAsia="en-US"/>
        </w:rPr>
        <w:t>Modify/smooth as necessary</w:t>
      </w:r>
    </w:p>
  </w:comment>
  <w:comment w:id="200" w:author="Ian Brown" w:date="2024-11-25T15:18:00Z" w:initials="IB">
    <w:p w14:paraId="52D1F511" w14:textId="77777777" w:rsidR="009D2A04" w:rsidRDefault="009D2A04" w:rsidP="009D2A04">
      <w:pPr>
        <w:pStyle w:val="CommentText"/>
      </w:pPr>
      <w:r>
        <w:rPr>
          <w:rStyle w:val="CommentReference"/>
        </w:rPr>
        <w:annotationRef/>
      </w:r>
      <w:r>
        <w:t>I agree this is one benefit but should perhaps be set in context it is a secondary consideration versus reduction in SI disease burden in pigs</w:t>
      </w:r>
    </w:p>
  </w:comment>
  <w:comment w:id="206" w:author="SIMON Gaelle" w:date="2024-11-29T16:44:00Z" w:initials="SG">
    <w:p w14:paraId="75A7133B" w14:textId="77777777" w:rsidR="00681E27" w:rsidRDefault="00681E27">
      <w:pPr>
        <w:pStyle w:val="CommentText"/>
      </w:pPr>
      <w:r>
        <w:rPr>
          <w:rStyle w:val="CommentReference"/>
        </w:rPr>
        <w:annotationRef/>
      </w:r>
      <w:r>
        <w:t>From swine-to-swine first?</w:t>
      </w:r>
    </w:p>
    <w:p w14:paraId="532D21A3" w14:textId="5223CF26" w:rsidR="00681E27" w:rsidRDefault="00681E27">
      <w:pPr>
        <w:pStyle w:val="CommentText"/>
      </w:pPr>
      <w:r>
        <w:t>Caution: the use of vaccines in the European swine population is mostly first intended to reduce clinical signs in sows (not spreading and transmission)</w:t>
      </w:r>
    </w:p>
  </w:comment>
  <w:comment w:id="219" w:author="SIMON Gaelle" w:date="2024-11-29T16:49:00Z" w:initials="SG">
    <w:p w14:paraId="722D7AAE" w14:textId="1186A105" w:rsidR="00681E27" w:rsidRDefault="00681E27">
      <w:pPr>
        <w:pStyle w:val="CommentText"/>
      </w:pPr>
      <w:r>
        <w:rPr>
          <w:rStyle w:val="CommentReference"/>
        </w:rPr>
        <w:annotationRef/>
      </w:r>
      <w:r>
        <w:t>Not really in Europe, that’s the problem (they should contain different strains but they don’t)</w:t>
      </w:r>
    </w:p>
  </w:comment>
  <w:comment w:id="225" w:author="SIMON Gaelle" w:date="2024-11-29T16:53:00Z" w:initials="SG">
    <w:p w14:paraId="4F06626E" w14:textId="1F19FA62" w:rsidR="00681E27" w:rsidRPr="00681E27" w:rsidRDefault="00681E27" w:rsidP="00681E27">
      <w:pPr>
        <w:shd w:val="clear" w:color="auto" w:fill="FFFFFF"/>
        <w:spacing w:before="100" w:beforeAutospacing="1" w:after="100" w:afterAutospacing="1"/>
        <w:rPr>
          <w:rFonts w:ascii="Segoe UI" w:hAnsi="Segoe UI" w:cs="Segoe UI"/>
          <w:color w:val="212121"/>
          <w:lang w:eastAsia="fr-FR"/>
        </w:rPr>
      </w:pPr>
      <w:r>
        <w:rPr>
          <w:rStyle w:val="Hyperlink"/>
        </w:rPr>
        <w:annotationRef/>
      </w:r>
      <w:r>
        <w:t>Clinically only (</w:t>
      </w:r>
      <w:r>
        <w:rPr>
          <w:rStyle w:val="id-label"/>
          <w:rFonts w:ascii="Segoe UI" w:hAnsi="Segoe UI" w:cs="Segoe UI"/>
          <w:color w:val="212121"/>
        </w:rPr>
        <w:t>DOI: </w:t>
      </w:r>
      <w:hyperlink r:id="rId1" w:tgtFrame="_blank" w:history="1">
        <w:r>
          <w:rPr>
            <w:rStyle w:val="Hyperlink"/>
            <w:rFonts w:ascii="Segoe UI" w:hAnsi="Segoe UI" w:cs="Segoe UI"/>
            <w:color w:val="0071BC"/>
          </w:rPr>
          <w:t>10.1016/j.vetmic.2018.01.019</w:t>
        </w:r>
      </w:hyperlink>
      <w:r>
        <w:rPr>
          <w:rStyle w:val="identifier"/>
          <w:rFonts w:ascii="Segoe UI" w:hAnsi="Segoe UI" w:cs="Segoe UI"/>
          <w:color w:val="212121"/>
        </w:rPr>
        <w:t>)</w:t>
      </w:r>
    </w:p>
  </w:comment>
  <w:comment w:id="228" w:author="HERVE Severine" w:date="2024-11-28T17:28:00Z" w:initials="HS">
    <w:p w14:paraId="385A1EAD" w14:textId="3EC8170E" w:rsidR="00681E27" w:rsidRDefault="00681E27">
      <w:pPr>
        <w:pStyle w:val="CommentText"/>
      </w:pPr>
      <w:r>
        <w:rPr>
          <w:rStyle w:val="CommentReference"/>
        </w:rPr>
        <w:annotationRef/>
      </w:r>
      <w:r>
        <w:t>A suggestion if you want a reference as we worked on this topic: Andraud et al. Vaccine. 2023</w:t>
      </w:r>
    </w:p>
  </w:comment>
  <w:comment w:id="229" w:author="SIMON Gaelle" w:date="2024-11-29T16:55:00Z" w:initials="SG">
    <w:p w14:paraId="4333A1A0" w14:textId="24C0E21A" w:rsidR="00681E27" w:rsidRDefault="00681E27" w:rsidP="00681E27">
      <w:pPr>
        <w:shd w:val="clear" w:color="auto" w:fill="FFFFFF"/>
        <w:rPr>
          <w:rFonts w:ascii="Segoe UI" w:hAnsi="Segoe UI" w:cs="Segoe UI"/>
          <w:color w:val="212121"/>
          <w:lang w:eastAsia="fr-FR"/>
        </w:rPr>
      </w:pPr>
      <w:r>
        <w:rPr>
          <w:rStyle w:val="Hyperlink"/>
        </w:rPr>
        <w:annotationRef/>
      </w:r>
      <w:r>
        <w:rPr>
          <w:rFonts w:ascii="Segoe UI" w:hAnsi="Segoe UI" w:cs="Segoe UI"/>
          <w:color w:val="212121"/>
        </w:rPr>
        <w:t> </w:t>
      </w:r>
      <w:r>
        <w:rPr>
          <w:rStyle w:val="id-label"/>
          <w:rFonts w:ascii="Segoe UI" w:hAnsi="Segoe UI" w:cs="Segoe UI"/>
          <w:color w:val="212121"/>
        </w:rPr>
        <w:t>DOI: </w:t>
      </w:r>
      <w:hyperlink r:id="rId2" w:tgtFrame="_blank" w:history="1">
        <w:r>
          <w:rPr>
            <w:rStyle w:val="Hyperlink"/>
            <w:rFonts w:ascii="Segoe UI" w:hAnsi="Segoe UI" w:cs="Segoe UI"/>
            <w:color w:val="0071BC"/>
          </w:rPr>
          <w:t>10.1016/j.vaccine.2023.04.018</w:t>
        </w:r>
      </w:hyperlink>
    </w:p>
    <w:p w14:paraId="41AB8CFE" w14:textId="6D4CD0C0" w:rsidR="00681E27" w:rsidRDefault="00681E27">
      <w:pPr>
        <w:pStyle w:val="CommentText"/>
      </w:pPr>
    </w:p>
  </w:comment>
  <w:comment w:id="239" w:author="Anderson, Tavis - REE-ARS" w:date="2024-11-13T12:43:00Z" w:initials="MOU">
    <w:p w14:paraId="466F950D" w14:textId="77777777" w:rsidR="007D0F5E" w:rsidRDefault="007D0F5E" w:rsidP="007D0F5E">
      <w:r>
        <w:rPr>
          <w:rStyle w:val="CommentReference"/>
        </w:rPr>
        <w:annotationRef/>
      </w:r>
      <w:r>
        <w:rPr>
          <w:rFonts w:asciiTheme="minorHAnsi" w:eastAsiaTheme="minorHAnsi" w:hAnsiTheme="minorHAnsi" w:cstheme="minorBidi"/>
          <w:sz w:val="20"/>
          <w:szCs w:val="20"/>
          <w:lang w:eastAsia="en-US"/>
        </w:rPr>
        <w:t>If you do the A(H1N1)… then it has to be consistent throughout. I deleted here, because all prior subtype usage is H1N1. Similarly, you can drop the H1N1v unless it is necessary or if you define it somewhere</w:t>
      </w:r>
    </w:p>
  </w:comment>
  <w:comment w:id="246" w:author="SIMON Gaelle" w:date="2024-11-29T17:02:00Z" w:initials="SG">
    <w:p w14:paraId="7B67B662" w14:textId="23E8EDEA" w:rsidR="00483367" w:rsidRPr="00483367" w:rsidRDefault="00483367" w:rsidP="00483367">
      <w:pPr>
        <w:pStyle w:val="JRPresumetitre"/>
        <w:spacing w:before="0" w:after="0" w:line="240" w:lineRule="auto"/>
        <w:ind w:left="709" w:hanging="709"/>
        <w:jc w:val="both"/>
        <w:rPr>
          <w:rFonts w:asciiTheme="minorHAnsi" w:hAnsiTheme="minorHAnsi" w:cstheme="minorHAnsi"/>
          <w:b w:val="0"/>
          <w:sz w:val="20"/>
        </w:rPr>
      </w:pPr>
      <w:r>
        <w:rPr>
          <w:rStyle w:val="CommentReference"/>
        </w:rPr>
        <w:annotationRef/>
      </w:r>
      <w:r w:rsidR="009B17F0">
        <w:rPr>
          <w:rFonts w:asciiTheme="minorHAnsi" w:hAnsiTheme="minorHAnsi" w:cstheme="minorHAnsi"/>
          <w:b w:val="0"/>
          <w:sz w:val="20"/>
          <w:lang w:val="en-US"/>
        </w:rPr>
        <w:t xml:space="preserve">It is not peer-reviewed published yet, but maybe you can provide this reference: </w:t>
      </w:r>
      <w:r w:rsidRPr="00483367">
        <w:rPr>
          <w:rFonts w:asciiTheme="minorHAnsi" w:hAnsiTheme="minorHAnsi" w:cstheme="minorHAnsi"/>
          <w:b w:val="0"/>
          <w:sz w:val="20"/>
          <w:lang w:val="en-US"/>
        </w:rPr>
        <w:t xml:space="preserve">Simon G., Bernard-Stoecklin S., Behillil S., Hervé S., Donati F., Enouf V., Briand F.-X., Thibault V., Fillatre P., Pivette M., Conan G., Rose N., van der Werf S. 2022. </w:t>
      </w:r>
      <w:r w:rsidRPr="00483367">
        <w:rPr>
          <w:rFonts w:asciiTheme="minorHAnsi" w:hAnsiTheme="minorHAnsi" w:cstheme="minorHAnsi"/>
          <w:b w:val="0"/>
          <w:sz w:val="20"/>
        </w:rPr>
        <w:t xml:space="preserve">[Cas d'infection humaine par un virus influenza porcin de sous-type H1N2 ayant émergé chez le porc en 2020 en France métropolitaine.] </w:t>
      </w:r>
      <w:r w:rsidRPr="00483367">
        <w:rPr>
          <w:rStyle w:val="Strong"/>
          <w:rFonts w:asciiTheme="minorHAnsi" w:hAnsiTheme="minorHAnsi" w:cstheme="minorHAnsi"/>
          <w:color w:val="555555"/>
          <w:sz w:val="20"/>
          <w:shd w:val="clear" w:color="auto" w:fill="FFFFFF"/>
        </w:rPr>
        <w:t>Virologie 26(2):110-202. P102. doi:10.1684/vir.2022.0942</w:t>
      </w:r>
    </w:p>
    <w:p w14:paraId="5034DE8E" w14:textId="3BEA0B8C" w:rsidR="00483367" w:rsidRPr="00483367" w:rsidRDefault="00483367" w:rsidP="00483367">
      <w:pPr>
        <w:pStyle w:val="JRPresumetitre"/>
        <w:spacing w:before="0" w:after="0" w:line="240" w:lineRule="auto"/>
        <w:ind w:left="709" w:hanging="709"/>
        <w:jc w:val="both"/>
        <w:rPr>
          <w:rFonts w:ascii="Times New Roman" w:hAnsi="Times New Roman"/>
          <w:b w:val="0"/>
          <w:sz w:val="22"/>
          <w:szCs w:val="22"/>
        </w:rPr>
      </w:pPr>
      <w:hyperlink r:id="rId3" w:history="1">
        <w:r w:rsidRPr="00483367">
          <w:rPr>
            <w:rStyle w:val="Hyperlink"/>
            <w:rFonts w:asciiTheme="minorHAnsi" w:hAnsiTheme="minorHAnsi" w:cstheme="minorHAnsi"/>
            <w:sz w:val="20"/>
          </w:rPr>
          <w:t>vir-322438-52716-seances_plenieres_et_conferences._abstracts-44262-u.pdf (jle.com)</w:t>
        </w:r>
      </w:hyperlink>
    </w:p>
  </w:comment>
  <w:comment w:id="235" w:author="Mollett, Ben" w:date="2024-11-29T10:29:00Z" w:initials="MB">
    <w:p w14:paraId="388D0A13" w14:textId="77777777" w:rsidR="00250463" w:rsidRDefault="00250463" w:rsidP="00AB089F">
      <w:pPr>
        <w:pStyle w:val="CommentText"/>
      </w:pPr>
      <w:r>
        <w:rPr>
          <w:rStyle w:val="CommentReference"/>
        </w:rPr>
        <w:annotationRef/>
      </w:r>
      <w:r>
        <w:t xml:space="preserve">As you have listed most cases you should reference 1B.1.1 (just don’t use the sub clades?)https://www.eurosurveillance.org/content/10.2807/1560-7917.ES.2024.29.3.2400002 </w:t>
      </w:r>
    </w:p>
  </w:comment>
  <w:comment w:id="236" w:author="Coggon, Amelia Charlotte" w:date="2024-12-08T14:09:00Z" w:initials="AC">
    <w:p w14:paraId="323A3304" w14:textId="77777777" w:rsidR="00DA0B9F" w:rsidRDefault="00DA0B9F" w:rsidP="00DA0B9F">
      <w:r>
        <w:rPr>
          <w:rStyle w:val="CommentReference"/>
        </w:rPr>
        <w:annotationRef/>
      </w:r>
      <w:r>
        <w:rPr>
          <w:rFonts w:asciiTheme="minorHAnsi" w:eastAsiaTheme="minorHAnsi" w:hAnsiTheme="minorHAnsi" w:cstheme="minorBidi"/>
          <w:color w:val="000000"/>
          <w:sz w:val="20"/>
          <w:szCs w:val="20"/>
          <w:lang w:eastAsia="en-US"/>
        </w:rPr>
        <w:t>Though this was in 2023 and para until Sept 21</w:t>
      </w:r>
    </w:p>
  </w:comment>
  <w:comment w:id="256" w:author="Ian Brown" w:date="2024-11-25T15:32:00Z" w:initials="IB">
    <w:p w14:paraId="7F3129E1" w14:textId="60AA3141" w:rsidR="00FF2079" w:rsidRDefault="00FF2079" w:rsidP="00FF2079">
      <w:pPr>
        <w:pStyle w:val="CommentText"/>
      </w:pPr>
      <w:r>
        <w:rPr>
          <w:rStyle w:val="CommentReference"/>
        </w:rPr>
        <w:annotationRef/>
      </w:r>
      <w:r>
        <w:t>Also high throughput farms/integrations that support long term maintenance of virus</w:t>
      </w:r>
    </w:p>
  </w:comment>
  <w:comment w:id="261" w:author="Anderson, Tavis - REE-ARS" w:date="2024-11-13T12:57:00Z" w:initials="MOU">
    <w:p w14:paraId="10E5E09B" w14:textId="77777777" w:rsidR="00FD3F33" w:rsidRDefault="00FD3F33" w:rsidP="00FD3F33">
      <w:r>
        <w:rPr>
          <w:rStyle w:val="CommentReference"/>
        </w:rPr>
        <w:annotationRef/>
      </w:r>
      <w:r>
        <w:rPr>
          <w:rFonts w:asciiTheme="minorHAnsi" w:eastAsiaTheme="minorHAnsi" w:hAnsiTheme="minorHAnsi" w:cstheme="minorBidi"/>
          <w:sz w:val="20"/>
          <w:szCs w:val="20"/>
          <w:lang w:eastAsia="en-US"/>
        </w:rPr>
        <w:t>General comment, your sentence was/had a “negative vibe” -&gt; flip it around and say, we think we can do this and it’ll make things better! It’s an easier read than “all the current vaccines are pretty shitty because it takes a long time to make and approve cvvs.”</w:t>
      </w:r>
    </w:p>
  </w:comment>
  <w:comment w:id="263" w:author="SIMON Gaelle" w:date="2024-11-29T19:22:00Z" w:initials="SG">
    <w:p w14:paraId="1C1C45E2" w14:textId="754EE1A3" w:rsidR="009B17F0" w:rsidRDefault="009B17F0">
      <w:pPr>
        <w:pStyle w:val="CommentText"/>
      </w:pPr>
      <w:r>
        <w:rPr>
          <w:rStyle w:val="CommentReference"/>
        </w:rPr>
        <w:annotationRef/>
      </w:r>
      <w:r w:rsidR="002960DF">
        <w:t xml:space="preserve">CVV strains, human vaccine strains, as well as </w:t>
      </w:r>
      <w:r>
        <w:t>“Swine vaccine seed strains” used in the study should be listed/presented here</w:t>
      </w:r>
      <w:r w:rsidR="002960DF">
        <w:t xml:space="preserve">, with information on HA clade (here or in a supplementary Table) </w:t>
      </w:r>
    </w:p>
    <w:p w14:paraId="6E3314AF" w14:textId="1CAB7793" w:rsidR="002960DF" w:rsidRDefault="002960DF">
      <w:pPr>
        <w:pStyle w:val="CommentText"/>
      </w:pPr>
      <w:r>
        <w:t>Give also the list of “Swine test viruses”, with HA clade and accession numbers</w:t>
      </w:r>
    </w:p>
  </w:comment>
  <w:comment w:id="279" w:author="CHIAPPONI CHIARA" w:date="2024-11-26T10:07:00Z" w:initials="CC">
    <w:p w14:paraId="1B903342" w14:textId="3C2E2905" w:rsidR="001C07F9" w:rsidRDefault="001C07F9">
      <w:pPr>
        <w:pStyle w:val="CommentText"/>
        <w:rPr>
          <w:noProof/>
        </w:rPr>
      </w:pPr>
      <w:r>
        <w:rPr>
          <w:rStyle w:val="CommentReference"/>
        </w:rPr>
        <w:annotationRef/>
      </w:r>
      <w:r>
        <w:rPr>
          <w:noProof/>
        </w:rPr>
        <w:t>I think this part should be more detailed. Were the viruses purified by ultracentrifigation? or do you mean that virus pellets were resuspended after liophylization?:</w:t>
      </w:r>
    </w:p>
    <w:p w14:paraId="681691DE" w14:textId="4D499970" w:rsidR="001C07F9" w:rsidRDefault="001C07F9">
      <w:pPr>
        <w:pStyle w:val="CommentText"/>
      </w:pPr>
    </w:p>
  </w:comment>
  <w:comment w:id="288" w:author="CHIAPPONI CHIARA" w:date="2024-11-26T10:05:00Z" w:initials="CC">
    <w:p w14:paraId="0B848D9F" w14:textId="0D626C97" w:rsidR="001C07F9" w:rsidRDefault="001C07F9">
      <w:pPr>
        <w:pStyle w:val="CommentText"/>
      </w:pPr>
      <w:r>
        <w:rPr>
          <w:rStyle w:val="CommentReference"/>
        </w:rPr>
        <w:annotationRef/>
      </w:r>
      <w:r>
        <w:rPr>
          <w:noProof/>
        </w:rPr>
        <w:t>-70°C</w:t>
      </w:r>
    </w:p>
  </w:comment>
  <w:comment w:id="290" w:author="Anderson, Tavis - REE-ARS" w:date="2024-11-13T13:08:00Z" w:initials="MOU">
    <w:p w14:paraId="43E29B53" w14:textId="4ABE190D" w:rsidR="00083362" w:rsidRDefault="00083362" w:rsidP="00083362">
      <w:r>
        <w:rPr>
          <w:rStyle w:val="CommentReference"/>
        </w:rPr>
        <w:annotationRef/>
      </w:r>
      <w:r>
        <w:rPr>
          <w:rFonts w:asciiTheme="minorHAnsi" w:eastAsiaTheme="minorHAnsi" w:hAnsiTheme="minorHAnsi" w:cstheme="minorBidi"/>
          <w:sz w:val="20"/>
          <w:szCs w:val="20"/>
          <w:lang w:eastAsia="en-US"/>
        </w:rPr>
        <w:t>Never bother to talk about trimming, doesn’t change much for the phylogenetic stuff, as you’ve aligned with mafft. You can mention trimming to the coding region for the amino acid comparison stuff = makes more sense there</w:t>
      </w:r>
    </w:p>
  </w:comment>
  <w:comment w:id="292" w:author="SIMON Gaelle" w:date="2024-11-29T17:11:00Z" w:initials="SG">
    <w:p w14:paraId="28F76219" w14:textId="6DC0097E" w:rsidR="00B565F5" w:rsidRDefault="00B565F5">
      <w:pPr>
        <w:pStyle w:val="CommentText"/>
      </w:pPr>
      <w:r>
        <w:rPr>
          <w:rStyle w:val="CommentReference"/>
        </w:rPr>
        <w:annotationRef/>
      </w:r>
      <w:r>
        <w:t xml:space="preserve">HA? or H1? </w:t>
      </w:r>
    </w:p>
    <w:p w14:paraId="1B47F0E0" w14:textId="5117094C" w:rsidR="00B565F5" w:rsidRDefault="00B565F5">
      <w:pPr>
        <w:pStyle w:val="CommentText"/>
      </w:pPr>
      <w:r>
        <w:t>Or “HA1” considering you only used the first part of the HA sequence but not the full/entire HA sequence? Should be clarified.</w:t>
      </w:r>
    </w:p>
  </w:comment>
  <w:comment w:id="295" w:author="SIMON Gaelle" w:date="2024-11-29T17:19:00Z" w:initials="SG">
    <w:p w14:paraId="1483EEAE" w14:textId="58851A5D" w:rsidR="00963BD2" w:rsidRDefault="00963BD2">
      <w:pPr>
        <w:pStyle w:val="CommentText"/>
      </w:pPr>
      <w:r>
        <w:rPr>
          <w:rStyle w:val="CommentReference"/>
        </w:rPr>
        <w:annotationRef/>
      </w:r>
      <w:r>
        <w:t>Or “H1 clades”</w:t>
      </w:r>
    </w:p>
  </w:comment>
  <w:comment w:id="298" w:author="SIMON Gaelle" w:date="2024-11-29T17:15:00Z" w:initials="SG">
    <w:p w14:paraId="7D2B9F2A" w14:textId="07E6577E" w:rsidR="00B565F5" w:rsidRDefault="00B565F5">
      <w:pPr>
        <w:pStyle w:val="CommentText"/>
      </w:pPr>
      <w:r>
        <w:rPr>
          <w:rStyle w:val="CommentReference"/>
        </w:rPr>
        <w:annotationRef/>
      </w:r>
      <w:r>
        <w:t>? when?</w:t>
      </w:r>
    </w:p>
    <w:p w14:paraId="42365220" w14:textId="097F8C07" w:rsidR="00B565F5" w:rsidRDefault="00B565F5">
      <w:pPr>
        <w:pStyle w:val="CommentText"/>
      </w:pPr>
      <w:r>
        <w:t>should be better to give the date (as clades are changing fast)</w:t>
      </w:r>
    </w:p>
  </w:comment>
  <w:comment w:id="307" w:author="SIMON Gaelle" w:date="2024-11-29T17:19:00Z" w:initials="SG">
    <w:p w14:paraId="2CAEDA52" w14:textId="085352D2" w:rsidR="00B565F5" w:rsidRDefault="00B565F5">
      <w:pPr>
        <w:pStyle w:val="CommentText"/>
      </w:pPr>
      <w:r>
        <w:rPr>
          <w:rStyle w:val="CommentReference"/>
        </w:rPr>
        <w:annotationRef/>
      </w:r>
      <w:r>
        <w:t>in total letters as for ANSES behind?</w:t>
      </w:r>
    </w:p>
  </w:comment>
  <w:comment w:id="301" w:author="SIMON Gaelle" w:date="2024-11-29T19:37:00Z" w:initials="SG">
    <w:p w14:paraId="4AE551A6" w14:textId="3BFE5391" w:rsidR="002960DF" w:rsidRDefault="002960DF">
      <w:pPr>
        <w:pStyle w:val="CommentText"/>
      </w:pPr>
      <w:r>
        <w:rPr>
          <w:rStyle w:val="CommentReference"/>
        </w:rPr>
        <w:annotationRef/>
      </w:r>
      <w:r>
        <w:t>I suggest to give the list of swine anti-sera (with strain name, subtype and HA clade) in a Supp file (for ferret anti-sera strains are given in the text)</w:t>
      </w:r>
    </w:p>
  </w:comment>
  <w:comment w:id="318" w:author="Anderson, Tavis - REE-ARS" w:date="2024-11-13T13:14:00Z" w:initials="MOU">
    <w:p w14:paraId="6D903073" w14:textId="77777777" w:rsidR="00D56FA7" w:rsidRDefault="00D56FA7" w:rsidP="00D56FA7">
      <w:r>
        <w:rPr>
          <w:rStyle w:val="CommentReference"/>
        </w:rPr>
        <w:annotationRef/>
      </w:r>
      <w:r>
        <w:rPr>
          <w:rFonts w:asciiTheme="minorHAnsi" w:eastAsiaTheme="minorHAnsi" w:hAnsiTheme="minorHAnsi" w:cstheme="minorBidi"/>
          <w:sz w:val="20"/>
          <w:szCs w:val="20"/>
          <w:lang w:eastAsia="en-US"/>
        </w:rPr>
        <w:t>all this is monovalent serum generation, right?</w:t>
      </w:r>
    </w:p>
  </w:comment>
  <w:comment w:id="319" w:author="Anderson, Tavis - REE-ARS" w:date="2024-11-13T13:20:00Z" w:initials="MOU">
    <w:p w14:paraId="108190EE" w14:textId="77777777" w:rsidR="005F33F5" w:rsidRDefault="005F33F5" w:rsidP="005F33F5">
      <w:r>
        <w:rPr>
          <w:rStyle w:val="CommentReference"/>
        </w:rPr>
        <w:annotationRef/>
      </w:r>
      <w:r>
        <w:rPr>
          <w:rFonts w:asciiTheme="minorHAnsi" w:eastAsiaTheme="minorHAnsi" w:hAnsiTheme="minorHAnsi" w:cstheme="minorBidi"/>
          <w:sz w:val="20"/>
          <w:szCs w:val="20"/>
          <w:lang w:eastAsia="en-US"/>
        </w:rPr>
        <w:t>I see a mention of polyvalent in a figure heading (I think), so would be good to clarify</w:t>
      </w:r>
    </w:p>
  </w:comment>
  <w:comment w:id="320" w:author="Coggon, Amelia Charlotte" w:date="2024-11-16T17:08:00Z" w:initials="AC">
    <w:p w14:paraId="44D0FF32" w14:textId="77777777" w:rsidR="008B7B3F" w:rsidRDefault="008B7B3F" w:rsidP="008B7B3F">
      <w:r>
        <w:rPr>
          <w:rStyle w:val="CommentReference"/>
        </w:rPr>
        <w:annotationRef/>
      </w:r>
      <w:r>
        <w:rPr>
          <w:rFonts w:asciiTheme="minorHAnsi" w:eastAsiaTheme="minorHAnsi" w:hAnsiTheme="minorHAnsi" w:cstheme="minorBidi"/>
          <w:color w:val="000000"/>
          <w:sz w:val="20"/>
          <w:szCs w:val="20"/>
          <w:lang w:eastAsia="en-US"/>
        </w:rPr>
        <w:t>Nicola/Gaël?</w:t>
      </w:r>
    </w:p>
  </w:comment>
  <w:comment w:id="321" w:author="Ian Brown" w:date="2024-11-25T15:37:00Z" w:initials="IB">
    <w:p w14:paraId="3A6C7816" w14:textId="77777777" w:rsidR="00FF2079" w:rsidRDefault="00FF2079" w:rsidP="00FF2079">
      <w:pPr>
        <w:pStyle w:val="CommentText"/>
      </w:pPr>
      <w:r>
        <w:rPr>
          <w:rStyle w:val="CommentReference"/>
        </w:rPr>
        <w:annotationRef/>
      </w:r>
      <w:r>
        <w:t>Monovalent</w:t>
      </w:r>
    </w:p>
  </w:comment>
  <w:comment w:id="322" w:author="HERVE Severine" w:date="2024-11-28T17:53:00Z" w:initials="HS">
    <w:p w14:paraId="39A78236" w14:textId="77777777" w:rsidR="00681E27" w:rsidRDefault="00681E27">
      <w:pPr>
        <w:pStyle w:val="CommentText"/>
      </w:pPr>
      <w:r>
        <w:rPr>
          <w:rStyle w:val="CommentReference"/>
        </w:rPr>
        <w:annotationRef/>
      </w:r>
      <w:r>
        <w:t>Monovalent for the French sera</w:t>
      </w:r>
    </w:p>
  </w:comment>
  <w:comment w:id="323" w:author="SIMON Gaelle" w:date="2024-11-29T17:22:00Z" w:initials="SG">
    <w:p w14:paraId="15E1FCD6" w14:textId="5A75D19C" w:rsidR="00963BD2" w:rsidRDefault="00963BD2">
      <w:pPr>
        <w:pStyle w:val="CommentText"/>
      </w:pPr>
      <w:r>
        <w:rPr>
          <w:rStyle w:val="CommentReference"/>
        </w:rPr>
        <w:annotationRef/>
      </w:r>
      <w:r>
        <w:t>Yes all sera produced and provided by ANSES were monovalent</w:t>
      </w:r>
      <w:r w:rsidR="00EE1889">
        <w:t>, i.e. they contain antibodies against only one virus strain. (but they are polyclonal)</w:t>
      </w:r>
    </w:p>
  </w:comment>
  <w:comment w:id="324" w:author="SIMON Gaelle" w:date="2024-11-29T19:39:00Z" w:initials="SG">
    <w:p w14:paraId="2F4C1147" w14:textId="27ABC25D" w:rsidR="002960DF" w:rsidRDefault="002960DF">
      <w:pPr>
        <w:pStyle w:val="CommentText"/>
      </w:pPr>
      <w:r>
        <w:rPr>
          <w:rStyle w:val="CommentReference"/>
        </w:rPr>
        <w:annotationRef/>
      </w:r>
      <w:r>
        <w:t>Give the strain names in a Supp file, together with subtypes and HA clades?</w:t>
      </w:r>
    </w:p>
  </w:comment>
  <w:comment w:id="352" w:author="Anderson, Tavis - REE-ARS" w:date="2024-11-13T13:45:00Z" w:initials="MOU">
    <w:p w14:paraId="2C5E6EEA" w14:textId="6C329BD9" w:rsidR="005B63F9" w:rsidRDefault="005B63F9" w:rsidP="005B63F9">
      <w:r>
        <w:rPr>
          <w:rStyle w:val="CommentReference"/>
        </w:rPr>
        <w:annotationRef/>
      </w:r>
      <w:r>
        <w:rPr>
          <w:rFonts w:asciiTheme="minorHAnsi" w:eastAsiaTheme="minorHAnsi" w:hAnsiTheme="minorHAnsi" w:cstheme="minorBidi"/>
          <w:sz w:val="20"/>
          <w:szCs w:val="20"/>
          <w:lang w:eastAsia="en-US"/>
        </w:rPr>
        <w:t>Not a big deal, but turkey at usda (generally)</w:t>
      </w:r>
    </w:p>
  </w:comment>
  <w:comment w:id="357" w:author="Anderson, Tavis - REE-ARS" w:date="2024-11-13T13:45:00Z" w:initials="MOU">
    <w:p w14:paraId="54CBC6A9" w14:textId="77777777" w:rsidR="00023310" w:rsidRDefault="00023310" w:rsidP="00023310">
      <w:r>
        <w:rPr>
          <w:rStyle w:val="CommentReference"/>
        </w:rPr>
        <w:annotationRef/>
      </w:r>
      <w:r>
        <w:rPr>
          <w:rFonts w:asciiTheme="minorHAnsi" w:eastAsiaTheme="minorHAnsi" w:hAnsiTheme="minorHAnsi" w:cstheme="minorBidi"/>
          <w:sz w:val="20"/>
          <w:szCs w:val="20"/>
          <w:lang w:eastAsia="en-US"/>
        </w:rPr>
        <w:t>Not a big deal, but turkey at usda (generally)</w:t>
      </w:r>
    </w:p>
  </w:comment>
  <w:comment w:id="355" w:author="Baker, Amy - REE-ARS" w:date="2024-12-10T16:36:00Z" w:initials="AB">
    <w:p w14:paraId="28911A69" w14:textId="77777777" w:rsidR="00023310" w:rsidRDefault="00023310" w:rsidP="00023310">
      <w:r>
        <w:rPr>
          <w:rStyle w:val="CommentReference"/>
        </w:rPr>
        <w:annotationRef/>
      </w:r>
      <w:r>
        <w:rPr>
          <w:rFonts w:asciiTheme="minorHAnsi" w:eastAsiaTheme="minorHAnsi" w:hAnsiTheme="minorHAnsi" w:cstheme="minorBidi"/>
          <w:color w:val="000000"/>
          <w:sz w:val="20"/>
          <w:szCs w:val="20"/>
          <w:lang w:eastAsia="en-US"/>
        </w:rPr>
        <w:t>This is for the HI in the OFFLU reports. Not sure who did the Europe swine vaccine HI and M&amp;M for that piece.</w:t>
      </w:r>
    </w:p>
  </w:comment>
  <w:comment w:id="358" w:author="SIMON Gaelle" w:date="2024-11-29T17:25:00Z" w:initials="SG">
    <w:p w14:paraId="356B66E4" w14:textId="6A84C633" w:rsidR="00963BD2" w:rsidRDefault="00963BD2">
      <w:pPr>
        <w:pStyle w:val="CommentText"/>
      </w:pPr>
      <w:r>
        <w:rPr>
          <w:rStyle w:val="CommentReference"/>
        </w:rPr>
        <w:annotationRef/>
      </w:r>
      <w:r>
        <w:t>Turkey red blood cells first, then chicken red blood cells? Right?</w:t>
      </w:r>
    </w:p>
  </w:comment>
  <w:comment w:id="367" w:author="CHIAPPONI CHIARA" w:date="2024-11-26T20:12:00Z" w:initials="CC">
    <w:p w14:paraId="52B91AB9" w14:textId="17B3DA6A" w:rsidR="00512A25" w:rsidRDefault="00512A25">
      <w:pPr>
        <w:pStyle w:val="CommentText"/>
      </w:pPr>
      <w:r>
        <w:rPr>
          <w:rStyle w:val="CommentReference"/>
        </w:rPr>
        <w:annotationRef/>
      </w:r>
      <w:r>
        <w:rPr>
          <w:noProof/>
        </w:rPr>
        <w:t>more details or reference of this treatment</w:t>
      </w:r>
    </w:p>
  </w:comment>
  <w:comment w:id="376" w:author="Coggon, Amelia Charlotte" w:date="2024-12-15T16:09:00Z" w:initials="AC">
    <w:p w14:paraId="0154FB2E" w14:textId="77777777" w:rsidR="00C64865" w:rsidRDefault="00C64865" w:rsidP="00C64865">
      <w:r>
        <w:rPr>
          <w:rStyle w:val="CommentReference"/>
        </w:rPr>
        <w:annotationRef/>
      </w:r>
      <w:r>
        <w:rPr>
          <w:rFonts w:asciiTheme="minorHAnsi" w:eastAsiaTheme="minorHAnsi" w:hAnsiTheme="minorHAnsi" w:cstheme="minorBidi"/>
          <w:color w:val="000000"/>
          <w:sz w:val="20"/>
          <w:szCs w:val="20"/>
          <w:lang w:eastAsia="en-US"/>
        </w:rPr>
        <w:t>Actually this is only H3 viruses?</w:t>
      </w:r>
    </w:p>
  </w:comment>
  <w:comment w:id="386" w:author="Anderson, Tavis - REE-ARS" w:date="2024-11-13T13:49:00Z" w:initials="MOU">
    <w:p w14:paraId="5CED2E40" w14:textId="0C0D5559" w:rsidR="002240E9" w:rsidRDefault="002240E9" w:rsidP="002240E9">
      <w:r>
        <w:rPr>
          <w:rStyle w:val="CommentReference"/>
        </w:rPr>
        <w:annotationRef/>
      </w:r>
      <w:r>
        <w:rPr>
          <w:rFonts w:asciiTheme="minorHAnsi" w:eastAsiaTheme="minorHAnsi" w:hAnsiTheme="minorHAnsi" w:cstheme="minorBidi"/>
          <w:sz w:val="20"/>
          <w:szCs w:val="20"/>
          <w:lang w:eastAsia="en-US"/>
        </w:rPr>
        <w:t>Nice one!</w:t>
      </w:r>
    </w:p>
  </w:comment>
  <w:comment w:id="391" w:author="Ian Brown" w:date="2024-11-25T15:42:00Z" w:initials="IB">
    <w:p w14:paraId="3C665555" w14:textId="77777777" w:rsidR="00E12D72" w:rsidRDefault="00E12D72" w:rsidP="00E12D72">
      <w:pPr>
        <w:pStyle w:val="CommentText"/>
      </w:pPr>
      <w:r>
        <w:rPr>
          <w:rStyle w:val="CommentReference"/>
        </w:rPr>
        <w:annotationRef/>
      </w:r>
      <w:r>
        <w:t>Need a caveat in discussion that the swine immune response may not discriminate in the same way as that of humans</w:t>
      </w:r>
    </w:p>
  </w:comment>
  <w:comment w:id="392" w:author="Coggon, Amelia Charlotte" w:date="2024-12-08T14:19:00Z" w:initials="AC">
    <w:p w14:paraId="29AE6144" w14:textId="77777777" w:rsidR="00A37702" w:rsidRDefault="00A37702" w:rsidP="00A37702">
      <w:r>
        <w:rPr>
          <w:rStyle w:val="CommentReference"/>
        </w:rPr>
        <w:annotationRef/>
      </w:r>
      <w:r>
        <w:rPr>
          <w:rFonts w:asciiTheme="minorHAnsi" w:eastAsiaTheme="minorHAnsi" w:hAnsiTheme="minorHAnsi" w:cstheme="minorBidi"/>
          <w:color w:val="000000"/>
          <w:sz w:val="20"/>
          <w:szCs w:val="20"/>
          <w:lang w:eastAsia="en-US"/>
        </w:rPr>
        <w:t>But its based on ferrets and we then show ferrets and swine are similar</w:t>
      </w:r>
    </w:p>
  </w:comment>
  <w:comment w:id="400" w:author="Pekosz, Andrew" w:date="2024-11-17T14:13:00Z" w:initials="AP">
    <w:p w14:paraId="1A0D776A" w14:textId="02595F93" w:rsidR="00A1489C" w:rsidRDefault="00A1489C" w:rsidP="00A1489C">
      <w:pPr>
        <w:pStyle w:val="CommentText"/>
      </w:pPr>
      <w:r>
        <w:rPr>
          <w:rStyle w:val="CommentReference"/>
        </w:rPr>
        <w:annotationRef/>
      </w:r>
      <w:r>
        <w:t xml:space="preserve">In case you need information on human subjects , this is the minimum that most journals usually ask for. </w:t>
      </w:r>
    </w:p>
  </w:comment>
  <w:comment w:id="403" w:author="HERVE Severine" w:date="2024-11-29T09:07:00Z" w:initials="HS">
    <w:p w14:paraId="5BF20F59" w14:textId="255A1D07" w:rsidR="00681E27" w:rsidRDefault="00681E27">
      <w:pPr>
        <w:pStyle w:val="CommentText"/>
      </w:pPr>
      <w:r>
        <w:rPr>
          <w:rStyle w:val="CommentReference"/>
        </w:rPr>
        <w:annotationRef/>
      </w:r>
      <w:r>
        <w:t>Is the title appropriate? This section focus on HA clades circulating in pigs.</w:t>
      </w:r>
    </w:p>
  </w:comment>
  <w:comment w:id="404" w:author="SIMON Gaelle" w:date="2024-11-29T17:50:00Z" w:initials="SG">
    <w:p w14:paraId="7224A9B7" w14:textId="21F7E574" w:rsidR="00BE2DC1" w:rsidRDefault="00BE2DC1">
      <w:pPr>
        <w:pStyle w:val="CommentText"/>
      </w:pPr>
      <w:r>
        <w:rPr>
          <w:rStyle w:val="CommentReference"/>
        </w:rPr>
        <w:annotationRef/>
      </w:r>
      <w:r>
        <w:t>And this is not “current” as this section gives the H1/H3 lineages detected from 2010 to 2020.</w:t>
      </w:r>
    </w:p>
  </w:comment>
  <w:comment w:id="405" w:author="SIMON Gaelle" w:date="2024-11-29T19:41:00Z" w:initials="SG">
    <w:p w14:paraId="34A2E404" w14:textId="6E353E7C" w:rsidR="002960DF" w:rsidRDefault="002960DF">
      <w:pPr>
        <w:pStyle w:val="CommentText"/>
      </w:pPr>
      <w:r>
        <w:rPr>
          <w:rStyle w:val="CommentReference"/>
        </w:rPr>
        <w:annotationRef/>
      </w:r>
      <w:r>
        <w:t xml:space="preserve">See below, I suggest to combine </w:t>
      </w:r>
      <w:r w:rsidR="006319D2">
        <w:t>this section with the next one</w:t>
      </w:r>
    </w:p>
  </w:comment>
  <w:comment w:id="414" w:author="HERVE Severine" w:date="2024-11-29T08:46:00Z" w:initials="HS">
    <w:p w14:paraId="7E5736EA" w14:textId="0D271E40" w:rsidR="00681E27" w:rsidRDefault="00681E27">
      <w:pPr>
        <w:pStyle w:val="CommentText"/>
      </w:pPr>
      <w:r>
        <w:rPr>
          <w:rStyle w:val="CommentReference"/>
        </w:rPr>
        <w:annotationRef/>
      </w:r>
      <w:r>
        <w:t xml:space="preserve">Why 2021 in the title of the article if data ends in 2020? </w:t>
      </w:r>
    </w:p>
  </w:comment>
  <w:comment w:id="415" w:author="SIMON Gaelle" w:date="2024-11-29T19:40:00Z" w:initials="SG">
    <w:p w14:paraId="26DE324D" w14:textId="7D7519B4" w:rsidR="002960DF" w:rsidRDefault="002960DF">
      <w:pPr>
        <w:pStyle w:val="CommentText"/>
      </w:pPr>
      <w:r>
        <w:rPr>
          <w:rStyle w:val="CommentReference"/>
        </w:rPr>
        <w:annotationRef/>
      </w:r>
      <w:r>
        <w:t>The title has to be modified</w:t>
      </w:r>
    </w:p>
  </w:comment>
  <w:comment w:id="416" w:author="Coggon, Amelia Charlotte" w:date="2024-12-08T14:36:00Z" w:initials="AC">
    <w:p w14:paraId="4BD66203" w14:textId="77777777" w:rsidR="00C4450A" w:rsidRDefault="00C4450A" w:rsidP="00C4450A">
      <w:r>
        <w:rPr>
          <w:rStyle w:val="CommentReference"/>
        </w:rPr>
        <w:annotationRef/>
      </w:r>
      <w:r>
        <w:rPr>
          <w:rFonts w:asciiTheme="minorHAnsi" w:eastAsiaTheme="minorHAnsi" w:hAnsiTheme="minorHAnsi" w:cstheme="minorBidi"/>
          <w:color w:val="000000"/>
          <w:sz w:val="20"/>
          <w:szCs w:val="20"/>
          <w:lang w:eastAsia="en-US"/>
        </w:rPr>
        <w:t>Changed to 2020 inclusive for clarity</w:t>
      </w:r>
    </w:p>
  </w:comment>
  <w:comment w:id="425" w:author="Anderson, Tavis - REE-ARS" w:date="2024-11-13T13:50:00Z" w:initials="MOU">
    <w:p w14:paraId="37FC040A" w14:textId="2A93B881" w:rsidR="00845BE2" w:rsidRDefault="00845BE2" w:rsidP="00845BE2">
      <w:r>
        <w:rPr>
          <w:rStyle w:val="CommentReference"/>
        </w:rPr>
        <w:annotationRef/>
      </w:r>
      <w:r>
        <w:rPr>
          <w:rFonts w:asciiTheme="minorHAnsi" w:eastAsiaTheme="minorHAnsi" w:hAnsiTheme="minorHAnsi" w:cstheme="minorBidi"/>
          <w:sz w:val="20"/>
          <w:szCs w:val="20"/>
          <w:lang w:eastAsia="en-US"/>
        </w:rPr>
        <w:t>Not a big fan of temporospatial… I like it simple!</w:t>
      </w:r>
    </w:p>
  </w:comment>
  <w:comment w:id="431" w:author="Anderson, Tavis - REE-ARS" w:date="2024-11-13T13:51:00Z" w:initials="MOU">
    <w:p w14:paraId="51ADFB3F" w14:textId="77777777" w:rsidR="00845BE2" w:rsidRDefault="00845BE2" w:rsidP="00845BE2">
      <w:r>
        <w:rPr>
          <w:rStyle w:val="CommentReference"/>
        </w:rPr>
        <w:annotationRef/>
      </w:r>
      <w:r>
        <w:rPr>
          <w:rFonts w:asciiTheme="minorHAnsi" w:eastAsiaTheme="minorHAnsi" w:hAnsiTheme="minorHAnsi" w:cstheme="minorBidi"/>
          <w:sz w:val="20"/>
          <w:szCs w:val="20"/>
          <w:lang w:eastAsia="en-US"/>
        </w:rPr>
        <w:t>Prevalence = can’t be calculated, go with detection frequency</w:t>
      </w:r>
    </w:p>
  </w:comment>
  <w:comment w:id="436" w:author="Mollett, Ben" w:date="2024-11-29T10:37:00Z" w:initials="MB">
    <w:p w14:paraId="0E495630" w14:textId="77777777" w:rsidR="006D674C" w:rsidRDefault="006D674C" w:rsidP="006D674C">
      <w:pPr>
        <w:pStyle w:val="CommentText"/>
      </w:pPr>
      <w:r>
        <w:rPr>
          <w:rStyle w:val="CommentReference"/>
        </w:rPr>
        <w:annotationRef/>
      </w:r>
      <w:r>
        <w:rPr>
          <w:lang w:val="en-US"/>
        </w:rPr>
        <w:t>10.1099/0022-1317-79-12-2947</w:t>
      </w:r>
    </w:p>
  </w:comment>
  <w:comment w:id="463" w:author="SIMON Gaelle" w:date="2024-11-29T18:13:00Z" w:initials="SG">
    <w:p w14:paraId="25BD55FC" w14:textId="77777777" w:rsidR="00AD0A9F" w:rsidRDefault="00AD0A9F" w:rsidP="00AD0A9F">
      <w:pPr>
        <w:pStyle w:val="CommentText"/>
      </w:pPr>
      <w:r>
        <w:rPr>
          <w:rStyle w:val="CommentReference"/>
        </w:rPr>
        <w:annotationRef/>
      </w:r>
      <w:r>
        <w:t>Most of this has been already said before…</w:t>
      </w:r>
    </w:p>
  </w:comment>
  <w:comment w:id="469" w:author="HERVE Severine" w:date="2024-11-29T11:49:00Z" w:initials="HS">
    <w:p w14:paraId="6B9878B0" w14:textId="77777777" w:rsidR="00AD0A9F" w:rsidRDefault="00AD0A9F" w:rsidP="00AD0A9F">
      <w:pPr>
        <w:pStyle w:val="CommentText"/>
      </w:pPr>
      <w:r>
        <w:rPr>
          <w:rStyle w:val="CommentReference"/>
        </w:rPr>
        <w:annotationRef/>
      </w:r>
      <w:r>
        <w:t>Need a focus in the tree of the figure 1 for the reader?</w:t>
      </w:r>
    </w:p>
  </w:comment>
  <w:comment w:id="473" w:author="HERVE Severine" w:date="2024-11-29T08:53:00Z" w:initials="HS">
    <w:p w14:paraId="178EE013" w14:textId="783F91BD" w:rsidR="00681E27" w:rsidRDefault="00681E27">
      <w:pPr>
        <w:pStyle w:val="CommentText"/>
      </w:pPr>
      <w:r>
        <w:rPr>
          <w:rStyle w:val="CommentReference"/>
        </w:rPr>
        <w:annotationRef/>
      </w:r>
      <w:r>
        <w:t xml:space="preserve">Are epidemiological data (type of production, animal movement) available? If not, this </w:t>
      </w:r>
      <w:r w:rsidRPr="005953A0">
        <w:t xml:space="preserve">should be moved to </w:t>
      </w:r>
      <w:r>
        <w:t>the</w:t>
      </w:r>
      <w:r w:rsidRPr="005953A0">
        <w:t xml:space="preserve"> discussion </w:t>
      </w:r>
      <w:r>
        <w:t>section</w:t>
      </w:r>
    </w:p>
  </w:comment>
  <w:comment w:id="474" w:author="SIMON Gaelle" w:date="2024-11-29T17:38:00Z" w:initials="SG">
    <w:p w14:paraId="6E4075AD" w14:textId="2E095E9B" w:rsidR="000B32F3" w:rsidRDefault="000B32F3">
      <w:pPr>
        <w:pStyle w:val="CommentText"/>
      </w:pPr>
      <w:r>
        <w:rPr>
          <w:rStyle w:val="CommentReference"/>
        </w:rPr>
        <w:annotationRef/>
      </w:r>
      <w:r>
        <w:t>Yes, I do not understand this statement here</w:t>
      </w:r>
    </w:p>
  </w:comment>
  <w:comment w:id="488" w:author="SIMON Gaelle" w:date="2024-11-29T17:55:00Z" w:initials="SG">
    <w:p w14:paraId="35403CDC" w14:textId="77777777" w:rsidR="00D11FF6" w:rsidRDefault="00D11FF6" w:rsidP="00D11FF6">
      <w:pPr>
        <w:pStyle w:val="CommentText"/>
      </w:pPr>
      <w:r>
        <w:rPr>
          <w:rStyle w:val="CommentReference"/>
        </w:rPr>
        <w:annotationRef/>
      </w:r>
      <w:r>
        <w:t>Out of study period &gt; to be given in the Introduction, or to be moved to the Discussion.</w:t>
      </w:r>
    </w:p>
  </w:comment>
  <w:comment w:id="490" w:author="SIMON Gaelle" w:date="2024-11-29T17:54:00Z" w:initials="SG">
    <w:p w14:paraId="7C6B9E5B" w14:textId="77777777" w:rsidR="00D11FF6" w:rsidRDefault="00D11FF6" w:rsidP="00D11FF6">
      <w:pPr>
        <w:pStyle w:val="CommentText"/>
      </w:pPr>
      <w:r>
        <w:rPr>
          <w:rStyle w:val="CommentReference"/>
        </w:rPr>
        <w:annotationRef/>
      </w:r>
      <w:r>
        <w:t>To be moved to the Discussion section</w:t>
      </w:r>
    </w:p>
  </w:comment>
  <w:comment w:id="494" w:author="HERVE Severine" w:date="2024-11-29T09:37:00Z" w:initials="HS">
    <w:p w14:paraId="47A7127A" w14:textId="77777777" w:rsidR="00D11FF6" w:rsidRDefault="00D11FF6" w:rsidP="00D11FF6">
      <w:pPr>
        <w:pStyle w:val="CommentText"/>
      </w:pPr>
      <w:r>
        <w:rPr>
          <w:rStyle w:val="CommentReference"/>
        </w:rPr>
        <w:annotationRef/>
      </w:r>
      <w:r>
        <w:t>Discussion section?</w:t>
      </w:r>
    </w:p>
  </w:comment>
  <w:comment w:id="499" w:author="SIMON Gaelle" w:date="2024-11-29T17:42:00Z" w:initials="SG">
    <w:p w14:paraId="2E02A4B1" w14:textId="46C82672" w:rsidR="00EA74A0" w:rsidRDefault="00EA74A0">
      <w:pPr>
        <w:pStyle w:val="CommentText"/>
      </w:pPr>
      <w:r>
        <w:rPr>
          <w:rStyle w:val="CommentReference"/>
        </w:rPr>
        <w:annotationRef/>
      </w:r>
      <w:r>
        <w:t>In France we cannot say H3 viruses “co-circulated with H1 viruses” as there were only sporadic detections, most probably linked to punctual introductions in the Northern part</w:t>
      </w:r>
      <w:r w:rsidR="00BE2DC1">
        <w:t>, close to borders</w:t>
      </w:r>
      <w:r>
        <w:t xml:space="preserve">. </w:t>
      </w:r>
    </w:p>
  </w:comment>
  <w:comment w:id="507" w:author="SIMON Gaelle" w:date="2024-11-29T17:45:00Z" w:initials="SG">
    <w:p w14:paraId="44176FF0" w14:textId="7D2BE0DD" w:rsidR="00EA74A0" w:rsidRDefault="00EA74A0">
      <w:pPr>
        <w:pStyle w:val="CommentText"/>
      </w:pPr>
      <w:r>
        <w:rPr>
          <w:rStyle w:val="CommentReference"/>
        </w:rPr>
        <w:annotationRef/>
      </w:r>
      <w:r>
        <w:t>But?</w:t>
      </w:r>
    </w:p>
  </w:comment>
  <w:comment w:id="517" w:author="SIMON Gaelle" w:date="2024-11-29T18:09:00Z" w:initials="SG">
    <w:p w14:paraId="244EC791" w14:textId="77777777" w:rsidR="0071063A" w:rsidRDefault="0071063A" w:rsidP="0071063A">
      <w:pPr>
        <w:pStyle w:val="CommentText"/>
      </w:pPr>
      <w:r>
        <w:rPr>
          <w:rStyle w:val="CommentReference"/>
        </w:rPr>
        <w:annotationRef/>
      </w:r>
      <w:r>
        <w:t>The 1968 pandemic</w:t>
      </w:r>
    </w:p>
  </w:comment>
  <w:comment w:id="547" w:author="SIMON Gaelle" w:date="2024-11-29T18:10:00Z" w:initials="SG">
    <w:p w14:paraId="62A00EB5" w14:textId="137D5E62" w:rsidR="00F73226" w:rsidRDefault="00F73226">
      <w:pPr>
        <w:pStyle w:val="CommentText"/>
      </w:pPr>
      <w:r>
        <w:rPr>
          <w:rStyle w:val="CommentReference"/>
        </w:rPr>
        <w:annotationRef/>
      </w:r>
      <w:r>
        <w:t>There are many redundancies in this section as compared to the previous one. I would have merged them, with one paragraph about H1 viruses and another one about H3.</w:t>
      </w:r>
    </w:p>
  </w:comment>
  <w:comment w:id="548" w:author="Ian Brown" w:date="2024-11-25T16:21:00Z" w:initials="IB">
    <w:p w14:paraId="6A3B1174" w14:textId="77777777" w:rsidR="00943708" w:rsidRDefault="00943708" w:rsidP="00943708">
      <w:pPr>
        <w:pStyle w:val="CommentText"/>
      </w:pPr>
      <w:r>
        <w:rPr>
          <w:rStyle w:val="CommentReference"/>
        </w:rPr>
        <w:annotationRef/>
      </w:r>
      <w:r>
        <w:t>This is nicely summarised but complex. I wonder if a summary table for ease of seeing whole picture would be useful</w:t>
      </w:r>
    </w:p>
  </w:comment>
  <w:comment w:id="555" w:author="SIMON Gaelle" w:date="2024-11-29T17:55:00Z" w:initials="SG">
    <w:p w14:paraId="30BEF367" w14:textId="0B1E70EF" w:rsidR="00BE2DC1" w:rsidRDefault="00BE2DC1">
      <w:pPr>
        <w:pStyle w:val="CommentText"/>
      </w:pPr>
      <w:r>
        <w:rPr>
          <w:rStyle w:val="CommentReference"/>
        </w:rPr>
        <w:annotationRef/>
      </w:r>
      <w:r>
        <w:t>Out of study period &gt; to be given in the Introduction, or to be moved to the Discussion.</w:t>
      </w:r>
    </w:p>
  </w:comment>
  <w:comment w:id="556" w:author="SIMON Gaelle" w:date="2024-11-29T17:54:00Z" w:initials="SG">
    <w:p w14:paraId="388F66B5" w14:textId="31840C0A" w:rsidR="00BE2DC1" w:rsidRDefault="00BE2DC1">
      <w:pPr>
        <w:pStyle w:val="CommentText"/>
      </w:pPr>
      <w:r>
        <w:rPr>
          <w:rStyle w:val="CommentReference"/>
        </w:rPr>
        <w:annotationRef/>
      </w:r>
      <w:r>
        <w:t>To be moved to the Discussion section</w:t>
      </w:r>
    </w:p>
  </w:comment>
  <w:comment w:id="557" w:author="HERVE Severine" w:date="2024-11-29T09:37:00Z" w:initials="HS">
    <w:p w14:paraId="27AE1720" w14:textId="6193CE81" w:rsidR="00681E27" w:rsidRDefault="00681E27">
      <w:pPr>
        <w:pStyle w:val="CommentText"/>
      </w:pPr>
      <w:r>
        <w:rPr>
          <w:rStyle w:val="CommentReference"/>
        </w:rPr>
        <w:annotationRef/>
      </w:r>
      <w:r>
        <w:t>Discussion section?</w:t>
      </w:r>
    </w:p>
  </w:comment>
  <w:comment w:id="561" w:author="Mollett, Ben" w:date="2024-11-29T10:37:00Z" w:initials="MB">
    <w:p w14:paraId="41BB9004" w14:textId="77777777" w:rsidR="00250463" w:rsidRDefault="00250463" w:rsidP="0095497C">
      <w:pPr>
        <w:pStyle w:val="CommentText"/>
      </w:pPr>
      <w:r>
        <w:rPr>
          <w:rStyle w:val="CommentReference"/>
        </w:rPr>
        <w:annotationRef/>
      </w:r>
      <w:r>
        <w:rPr>
          <w:lang w:val="en-US"/>
        </w:rPr>
        <w:t>10.1099/0022-1317-79-12-2947</w:t>
      </w:r>
    </w:p>
  </w:comment>
  <w:comment w:id="562" w:author="SIMON Gaelle" w:date="2024-11-29T18:01:00Z" w:initials="SG">
    <w:p w14:paraId="4F37D0CF" w14:textId="520C082B" w:rsidR="001D6E68" w:rsidRDefault="001D6E68">
      <w:pPr>
        <w:pStyle w:val="CommentText"/>
      </w:pPr>
      <w:r>
        <w:rPr>
          <w:rStyle w:val="CommentReference"/>
        </w:rPr>
        <w:annotationRef/>
      </w:r>
      <w:r>
        <w:t>Already said in the previous section – avoid repetitions/redundencies</w:t>
      </w:r>
    </w:p>
  </w:comment>
  <w:comment w:id="563" w:author="Coggon, Amelia Charlotte" w:date="2024-08-20T20:54:00Z" w:initials="AC">
    <w:p w14:paraId="6B2CCE99" w14:textId="09D14D47" w:rsidR="006B0BD0" w:rsidRDefault="006B0BD0" w:rsidP="006B0BD0">
      <w:r>
        <w:rPr>
          <w:rStyle w:val="CommentReference"/>
        </w:rPr>
        <w:annotationRef/>
      </w:r>
      <w:r>
        <w:rPr>
          <w:color w:val="000000"/>
          <w:sz w:val="20"/>
          <w:szCs w:val="20"/>
        </w:rPr>
        <w:t>https://www.eurosurveillance.org/content/10.2807/1560-7917.ES.2024.29.3.2400002</w:t>
      </w:r>
    </w:p>
  </w:comment>
  <w:comment w:id="567" w:author="SIMON Gaelle" w:date="2024-11-29T18:03:00Z" w:initials="SG">
    <w:p w14:paraId="27260058" w14:textId="4E64FDBB" w:rsidR="001D6E68" w:rsidRDefault="001D6E68">
      <w:pPr>
        <w:pStyle w:val="CommentText"/>
      </w:pPr>
      <w:r>
        <w:rPr>
          <w:rStyle w:val="CommentReference"/>
        </w:rPr>
        <w:annotationRef/>
      </w:r>
      <w:r>
        <w:t>discussion?</w:t>
      </w:r>
    </w:p>
  </w:comment>
  <w:comment w:id="580" w:author="SIMON Gaelle" w:date="2024-11-29T18:13:00Z" w:initials="SG">
    <w:p w14:paraId="59F9E9E1" w14:textId="56E25F6F" w:rsidR="00F73226" w:rsidRDefault="00F73226">
      <w:pPr>
        <w:pStyle w:val="CommentText"/>
      </w:pPr>
      <w:r>
        <w:rPr>
          <w:rStyle w:val="CommentReference"/>
        </w:rPr>
        <w:annotationRef/>
      </w:r>
      <w:r>
        <w:t>Most of this has been already said before…</w:t>
      </w:r>
    </w:p>
  </w:comment>
  <w:comment w:id="584" w:author="Pekosz, Andrew" w:date="2024-11-17T09:28:00Z" w:initials="AP">
    <w:p w14:paraId="07B9790C" w14:textId="77777777" w:rsidR="00B1724D" w:rsidRDefault="00B1724D" w:rsidP="00B1724D">
      <w:pPr>
        <w:pStyle w:val="CommentText"/>
      </w:pPr>
      <w:r>
        <w:rPr>
          <w:rStyle w:val="CommentReference"/>
        </w:rPr>
        <w:annotationRef/>
      </w:r>
      <w:r>
        <w:t xml:space="preserve">In Supplemental Figure 1, the “Date” on the NA side of the graph lists some odd dates (1500, 1000, 500). I guess these need to be changed to some actual dates? Unless you have access to some really old sequences 😉 </w:t>
      </w:r>
    </w:p>
  </w:comment>
  <w:comment w:id="585" w:author="HERVE Severine" w:date="2024-11-29T11:39:00Z" w:initials="HS">
    <w:p w14:paraId="63C28DD1" w14:textId="77777777" w:rsidR="00681E27" w:rsidRDefault="00681E27">
      <w:pPr>
        <w:pStyle w:val="CommentText"/>
      </w:pPr>
      <w:r>
        <w:rPr>
          <w:rStyle w:val="CommentReference"/>
        </w:rPr>
        <w:annotationRef/>
      </w:r>
      <w:r>
        <w:t xml:space="preserve">There is no information about the lineages of NA gene in the suppl figure 1 and we don’t see the origin country </w:t>
      </w:r>
    </w:p>
  </w:comment>
  <w:comment w:id="586" w:author="HERVE Severine" w:date="2024-11-29T11:49:00Z" w:initials="HS">
    <w:p w14:paraId="0A43A9E2" w14:textId="6CF55119" w:rsidR="00681E27" w:rsidRDefault="00681E27">
      <w:pPr>
        <w:pStyle w:val="CommentText"/>
      </w:pPr>
      <w:r>
        <w:rPr>
          <w:rStyle w:val="CommentReference"/>
        </w:rPr>
        <w:annotationRef/>
      </w:r>
      <w:r>
        <w:t>Discussion section?</w:t>
      </w:r>
    </w:p>
  </w:comment>
  <w:comment w:id="587" w:author="HERVE Severine" w:date="2024-11-29T11:49:00Z" w:initials="HS">
    <w:p w14:paraId="2378CD9B" w14:textId="3D506FFA" w:rsidR="00681E27" w:rsidRDefault="00681E27">
      <w:pPr>
        <w:pStyle w:val="CommentText"/>
      </w:pPr>
      <w:r>
        <w:rPr>
          <w:rStyle w:val="CommentReference"/>
        </w:rPr>
        <w:annotationRef/>
      </w:r>
      <w:r>
        <w:t>Need a focus in the tree of the figure 1 for the reader?</w:t>
      </w:r>
    </w:p>
  </w:comment>
  <w:comment w:id="591" w:author="SIMON Gaelle" w:date="2024-11-29T18:07:00Z" w:initials="SG">
    <w:p w14:paraId="17751F44" w14:textId="1A670D71" w:rsidR="001D6E68" w:rsidRDefault="001D6E68">
      <w:pPr>
        <w:pStyle w:val="CommentText"/>
      </w:pPr>
      <w:r>
        <w:rPr>
          <w:rStyle w:val="CommentReference"/>
        </w:rPr>
        <w:annotationRef/>
      </w:r>
      <w:r>
        <w:t>A word missing?</w:t>
      </w:r>
    </w:p>
  </w:comment>
  <w:comment w:id="595" w:author="SIMON Gaelle" w:date="2024-11-29T18:08:00Z" w:initials="SG">
    <w:p w14:paraId="2F9A79E1" w14:textId="5D7156E2" w:rsidR="001D6E68" w:rsidRDefault="001D6E68">
      <w:pPr>
        <w:pStyle w:val="CommentText"/>
      </w:pPr>
      <w:r>
        <w:rPr>
          <w:rStyle w:val="CommentReference"/>
        </w:rPr>
        <w:annotationRef/>
      </w:r>
      <w:r>
        <w:t>Already mentioned before</w:t>
      </w:r>
    </w:p>
  </w:comment>
  <w:comment w:id="598" w:author="SIMON Gaelle" w:date="2024-11-29T18:09:00Z" w:initials="SG">
    <w:p w14:paraId="1E52EF4B" w14:textId="0CB9E652" w:rsidR="001D6E68" w:rsidRDefault="001D6E68">
      <w:pPr>
        <w:pStyle w:val="CommentText"/>
      </w:pPr>
      <w:r>
        <w:rPr>
          <w:rStyle w:val="CommentReference"/>
        </w:rPr>
        <w:annotationRef/>
      </w:r>
      <w:r>
        <w:t>The 1968 pandemic</w:t>
      </w:r>
    </w:p>
  </w:comment>
  <w:comment w:id="599" w:author="SIMON Gaelle" w:date="2024-11-29T18:15:00Z" w:initials="SG">
    <w:p w14:paraId="6EDAE290" w14:textId="14342DFB" w:rsidR="00F73226" w:rsidRDefault="00F73226">
      <w:pPr>
        <w:pStyle w:val="CommentText"/>
      </w:pPr>
      <w:r>
        <w:rPr>
          <w:rStyle w:val="CommentReference"/>
        </w:rPr>
        <w:annotationRef/>
      </w:r>
      <w:r>
        <w:t>Already said in the previous section</w:t>
      </w:r>
    </w:p>
  </w:comment>
  <w:comment w:id="600" w:author="HERVE Severine" w:date="2024-11-29T12:04:00Z" w:initials="HS">
    <w:p w14:paraId="101617F2" w14:textId="33B22256" w:rsidR="00681E27" w:rsidRDefault="00681E27">
      <w:pPr>
        <w:pStyle w:val="CommentText"/>
      </w:pPr>
      <w:r>
        <w:rPr>
          <w:rStyle w:val="CommentReference"/>
        </w:rPr>
        <w:annotationRef/>
      </w:r>
      <w:r>
        <w:t>Discussion point?</w:t>
      </w:r>
    </w:p>
  </w:comment>
  <w:comment w:id="601" w:author="SIMON Gaelle" w:date="2024-11-29T18:15:00Z" w:initials="SG">
    <w:p w14:paraId="279B2FF9" w14:textId="66EC054C" w:rsidR="00F73226" w:rsidRDefault="00F73226">
      <w:pPr>
        <w:pStyle w:val="CommentText"/>
      </w:pPr>
      <w:r>
        <w:rPr>
          <w:rStyle w:val="CommentReference"/>
        </w:rPr>
        <w:annotationRef/>
      </w:r>
      <w:r>
        <w:t>Discussion point</w:t>
      </w:r>
    </w:p>
  </w:comment>
  <w:comment w:id="604" w:author="RICHARD Gautier" w:date="2024-11-29T15:10:00Z" w:initials="RG">
    <w:p w14:paraId="00935CC7" w14:textId="397F1FC8" w:rsidR="00681E27" w:rsidRDefault="00681E27">
      <w:pPr>
        <w:pStyle w:val="CommentText"/>
      </w:pPr>
      <w:r>
        <w:rPr>
          <w:rStyle w:val="CommentReference"/>
        </w:rPr>
        <w:annotationRef/>
      </w:r>
      <w:r>
        <w:t>There is no analysis on internal genes reassortment</w:t>
      </w:r>
    </w:p>
  </w:comment>
  <w:comment w:id="606" w:author="HERVE Severine" w:date="2024-11-29T12:07:00Z" w:initials="HS">
    <w:p w14:paraId="1C7F4272" w14:textId="164C52E4" w:rsidR="00681E27" w:rsidRDefault="00681E27">
      <w:pPr>
        <w:pStyle w:val="CommentText"/>
      </w:pPr>
      <w:r>
        <w:rPr>
          <w:rStyle w:val="CommentReference"/>
        </w:rPr>
        <w:annotationRef/>
      </w:r>
      <w:r>
        <w:t>N1 and N2 information missing in the tanglegram but I don’t know if I have the right figure because the following description of colours does not fit with the figure…</w:t>
      </w:r>
    </w:p>
  </w:comment>
  <w:comment w:id="614" w:author="HERVE Severine" w:date="2024-11-29T12:19:00Z" w:initials="HS">
    <w:p w14:paraId="405A548A" w14:textId="58E0F2E8" w:rsidR="00681E27" w:rsidRDefault="00681E27">
      <w:pPr>
        <w:pStyle w:val="CommentText"/>
      </w:pPr>
      <w:r>
        <w:rPr>
          <w:rStyle w:val="CommentReference"/>
        </w:rPr>
        <w:annotationRef/>
      </w:r>
      <w:r>
        <w:t>Discussion?</w:t>
      </w:r>
    </w:p>
  </w:comment>
  <w:comment w:id="618" w:author="RICHARD Gautier" w:date="2024-11-29T15:11:00Z" w:initials="RG">
    <w:p w14:paraId="52078A76" w14:textId="2158A43A" w:rsidR="00681E27" w:rsidRDefault="00681E27">
      <w:pPr>
        <w:pStyle w:val="CommentText"/>
      </w:pPr>
      <w:r>
        <w:rPr>
          <w:rStyle w:val="CommentReference"/>
        </w:rPr>
        <w:annotationRef/>
      </w:r>
      <w:r>
        <w:t>This cannot really be seen on Figure 3 alone.</w:t>
      </w:r>
    </w:p>
  </w:comment>
  <w:comment w:id="630" w:author="SIMON Gaelle" w:date="2024-11-29T18:19:00Z" w:initials="SG">
    <w:p w14:paraId="7C4532F7" w14:textId="20903538" w:rsidR="00F73226" w:rsidRDefault="00F73226">
      <w:pPr>
        <w:pStyle w:val="CommentText"/>
      </w:pPr>
      <w:r>
        <w:rPr>
          <w:rStyle w:val="CommentReference"/>
        </w:rPr>
        <w:annotationRef/>
      </w:r>
      <w:r>
        <w:t>Discussion point</w:t>
      </w:r>
    </w:p>
  </w:comment>
  <w:comment w:id="642" w:author="HERVE Severine" w:date="2024-11-29T14:22:00Z" w:initials="HS">
    <w:p w14:paraId="6404FE17" w14:textId="2182A72B" w:rsidR="00681E27" w:rsidRDefault="00681E27">
      <w:pPr>
        <w:pStyle w:val="CommentText"/>
      </w:pPr>
      <w:r>
        <w:rPr>
          <w:rStyle w:val="CommentReference"/>
        </w:rPr>
        <w:annotationRef/>
      </w:r>
      <w:r>
        <w:t>A consensus sequence of all subclades?</w:t>
      </w:r>
    </w:p>
  </w:comment>
  <w:comment w:id="646" w:author="HERVE Severine" w:date="2024-11-29T14:23:00Z" w:initials="HS">
    <w:p w14:paraId="3418C11D" w14:textId="375D5C66" w:rsidR="00681E27" w:rsidRDefault="00681E27">
      <w:pPr>
        <w:pStyle w:val="CommentText"/>
      </w:pPr>
      <w:r>
        <w:rPr>
          <w:rStyle w:val="CommentReference"/>
        </w:rPr>
        <w:annotationRef/>
      </w:r>
      <w:r>
        <w:t xml:space="preserve">A consensus sequence of </w:t>
      </w:r>
      <w:r>
        <w:rPr>
          <w:rStyle w:val="CommentReference"/>
        </w:rPr>
        <w:t>all subclades?</w:t>
      </w:r>
    </w:p>
  </w:comment>
  <w:comment w:id="655" w:author="RICHARD Gautier" w:date="2024-11-29T15:14:00Z" w:initials="RG">
    <w:p w14:paraId="7235545A" w14:textId="23777E87" w:rsidR="00681E27" w:rsidRDefault="00681E27">
      <w:pPr>
        <w:pStyle w:val="CommentText"/>
      </w:pPr>
      <w:r>
        <w:rPr>
          <w:rStyle w:val="CommentReference"/>
        </w:rPr>
        <w:annotationRef/>
      </w:r>
      <w:r>
        <w:t>It is not clear how this distance is measured between two “clusters” (groups of antigens?): distance between the baricenter of each cluster? Shortest measured distance between the two clusters? Measured within the 2D antigenic map or 3D antigenic map (because the distances in AU can be widely different between the two since a third reduced dimension is used, which holds different weights and information compared to the dimensions 1 and 2)?</w:t>
      </w:r>
    </w:p>
  </w:comment>
  <w:comment w:id="658" w:author="Anderson, Tavis - REE-ARS" w:date="2024-11-14T12:49:00Z" w:initials="MOU">
    <w:p w14:paraId="4FD93542" w14:textId="77777777" w:rsidR="003B4CF4" w:rsidRDefault="003B4CF4" w:rsidP="003B4CF4">
      <w:r>
        <w:rPr>
          <w:rStyle w:val="CommentReference"/>
        </w:rPr>
        <w:annotationRef/>
      </w:r>
      <w:r>
        <w:rPr>
          <w:rFonts w:asciiTheme="minorHAnsi" w:eastAsiaTheme="minorHAnsi" w:hAnsiTheme="minorHAnsi" w:cstheme="minorBidi"/>
          <w:sz w:val="20"/>
          <w:szCs w:val="20"/>
          <w:lang w:eastAsia="en-US"/>
        </w:rPr>
        <w:t>May be request to add in the clades for each of these viruses as you have for the CVV 1C.2.1 and the variant 1C.2.2. A bit surprising that there’s only 2 major antigenic clusters!</w:t>
      </w:r>
    </w:p>
  </w:comment>
  <w:comment w:id="659" w:author="Anderson, Tavis - REE-ARS" w:date="2024-11-14T12:51:00Z" w:initials="MOU">
    <w:p w14:paraId="3CB6F0A1" w14:textId="77777777" w:rsidR="00313C5D" w:rsidRDefault="00313C5D" w:rsidP="00313C5D">
      <w:r>
        <w:rPr>
          <w:rStyle w:val="CommentReference"/>
        </w:rPr>
        <w:annotationRef/>
      </w:r>
      <w:r>
        <w:rPr>
          <w:rFonts w:asciiTheme="minorHAnsi" w:eastAsiaTheme="minorHAnsi" w:hAnsiTheme="minorHAnsi" w:cstheme="minorBidi"/>
          <w:sz w:val="20"/>
          <w:szCs w:val="20"/>
          <w:lang w:eastAsia="en-US"/>
        </w:rPr>
        <w:t>I think you’ve used titer in other areas</w:t>
      </w:r>
    </w:p>
  </w:comment>
  <w:comment w:id="665" w:author="SIMON Gaelle" w:date="2024-11-29T18:31:00Z" w:initials="SG">
    <w:p w14:paraId="59A572F7" w14:textId="49930D62" w:rsidR="00083138" w:rsidRDefault="00083138">
      <w:pPr>
        <w:pStyle w:val="CommentText"/>
      </w:pPr>
      <w:r>
        <w:rPr>
          <w:rStyle w:val="CommentReference"/>
        </w:rPr>
        <w:annotationRef/>
      </w:r>
      <w:r>
        <w:t>Discussion point?</w:t>
      </w:r>
    </w:p>
  </w:comment>
  <w:comment w:id="664" w:author="Ian Brown" w:date="2024-11-26T12:46:00Z" w:initials="IB">
    <w:p w14:paraId="7719860C" w14:textId="77777777" w:rsidR="00C77C3D" w:rsidRDefault="00C77C3D" w:rsidP="00C77C3D">
      <w:pPr>
        <w:pStyle w:val="CommentText"/>
      </w:pPr>
      <w:r>
        <w:rPr>
          <w:rStyle w:val="CommentReference"/>
        </w:rPr>
        <w:annotationRef/>
      </w:r>
      <w:r>
        <w:t>An additional comment would be useful here to note that despite different vaccination regimens there is still correlation between the two host data sets which shows there is a level of tolerance between different immunisation regimens when comparing ie pigs two doses one with adjuvant /one live with ferret one live only. Not for the doc but wonder what response we would have had in the pigs following live dose only! Did we look at pre booster dose sera?</w:t>
      </w:r>
    </w:p>
  </w:comment>
  <w:comment w:id="667" w:author="Ian Brown" w:date="2024-11-26T10:52:00Z" w:initials="IB">
    <w:p w14:paraId="6171FD84" w14:textId="5B20AFC7" w:rsidR="007542D9" w:rsidRDefault="007542D9" w:rsidP="007542D9">
      <w:pPr>
        <w:pStyle w:val="CommentText"/>
      </w:pPr>
      <w:r>
        <w:rPr>
          <w:rStyle w:val="CommentReference"/>
        </w:rPr>
        <w:annotationRef/>
      </w:r>
      <w:r>
        <w:t xml:space="preserve">I might be missing something here but why didn’t we test sera v swine vaccine strains against wild type viruses? From row 328 partially addresses </w:t>
      </w:r>
    </w:p>
  </w:comment>
  <w:comment w:id="668" w:author="Coggon, Amelia Charlotte" w:date="2024-12-09T15:07:00Z" w:initials="AC">
    <w:p w14:paraId="2E2B84C6" w14:textId="77777777" w:rsidR="001C1655" w:rsidRDefault="001C1655" w:rsidP="001C1655">
      <w:r>
        <w:rPr>
          <w:rStyle w:val="CommentReference"/>
        </w:rPr>
        <w:annotationRef/>
      </w:r>
      <w:r>
        <w:rPr>
          <w:rFonts w:asciiTheme="minorHAnsi" w:eastAsiaTheme="minorHAnsi" w:hAnsiTheme="minorHAnsi" w:cstheme="minorBidi"/>
          <w:color w:val="000000"/>
          <w:sz w:val="20"/>
          <w:szCs w:val="20"/>
          <w:lang w:eastAsia="en-US"/>
        </w:rPr>
        <w:t xml:space="preserve">I guess seed strains were unavailable but ferret sera raised against them was available </w:t>
      </w:r>
    </w:p>
  </w:comment>
  <w:comment w:id="669" w:author="Ian Brown" w:date="2024-11-26T10:48:00Z" w:initials="IB">
    <w:p w14:paraId="1749EA7A" w14:textId="012AD191" w:rsidR="00170526" w:rsidRDefault="00170526" w:rsidP="00170526">
      <w:pPr>
        <w:pStyle w:val="CommentText"/>
      </w:pPr>
      <w:r>
        <w:rPr>
          <w:rStyle w:val="CommentReference"/>
        </w:rPr>
        <w:annotationRef/>
      </w:r>
      <w:r>
        <w:t>Wasn’t ware this was happening in swine labs (are we sure?) or is it a public health interest</w:t>
      </w:r>
    </w:p>
  </w:comment>
  <w:comment w:id="670" w:author="Coggon, Amelia Charlotte" w:date="2024-12-09T15:06:00Z" w:initials="AC">
    <w:p w14:paraId="3648ABB1" w14:textId="77777777" w:rsidR="00963E91" w:rsidRDefault="001C1655" w:rsidP="00963E91">
      <w:r>
        <w:rPr>
          <w:rStyle w:val="CommentReference"/>
        </w:rPr>
        <w:annotationRef/>
      </w:r>
      <w:r w:rsidR="00963E91">
        <w:rPr>
          <w:rFonts w:asciiTheme="minorHAnsi" w:eastAsiaTheme="minorHAnsi" w:hAnsiTheme="minorHAnsi" w:cstheme="minorBidi"/>
          <w:sz w:val="20"/>
          <w:szCs w:val="20"/>
          <w:lang w:eastAsia="en-US"/>
        </w:rPr>
        <w:t>According to Lars as difficult to get naive pigs?</w:t>
      </w:r>
    </w:p>
  </w:comment>
  <w:comment w:id="676" w:author="SIMON Gaelle" w:date="2024-11-29T19:44:00Z" w:initials="SG">
    <w:p w14:paraId="22BFD622" w14:textId="7D675BD7" w:rsidR="006319D2" w:rsidRDefault="006319D2">
      <w:pPr>
        <w:pStyle w:val="CommentText"/>
      </w:pPr>
      <w:r>
        <w:rPr>
          <w:rStyle w:val="CommentReference"/>
        </w:rPr>
        <w:annotationRef/>
      </w:r>
      <w:r>
        <w:t>Necessary to mention the commercial vaccine you are talking about I mean – to be explained in M&amp;M section</w:t>
      </w:r>
    </w:p>
  </w:comment>
  <w:comment w:id="677" w:author="Coggon, Amelia Charlotte" w:date="2024-12-09T15:11:00Z" w:initials="AC">
    <w:p w14:paraId="1D2BB5B7" w14:textId="77777777" w:rsidR="001C1655" w:rsidRDefault="001C1655" w:rsidP="001C1655">
      <w:r>
        <w:rPr>
          <w:rStyle w:val="CommentReference"/>
        </w:rPr>
        <w:annotationRef/>
      </w:r>
      <w:r>
        <w:rPr>
          <w:rFonts w:asciiTheme="minorHAnsi" w:eastAsiaTheme="minorHAnsi" w:hAnsiTheme="minorHAnsi" w:cstheme="minorBidi"/>
          <w:color w:val="000000"/>
          <w:sz w:val="20"/>
          <w:szCs w:val="20"/>
          <w:lang w:eastAsia="en-US"/>
        </w:rPr>
        <w:t>Helen</w:t>
      </w:r>
    </w:p>
  </w:comment>
  <w:comment w:id="680" w:author="SIMON Gaelle" w:date="2024-11-29T18:35:00Z" w:initials="SG">
    <w:p w14:paraId="0F24F6BE" w14:textId="4AB561C3" w:rsidR="00083138" w:rsidRDefault="00083138">
      <w:pPr>
        <w:pStyle w:val="CommentText"/>
      </w:pPr>
      <w:r>
        <w:rPr>
          <w:rStyle w:val="CommentReference"/>
        </w:rPr>
        <w:annotationRef/>
      </w:r>
      <w:r>
        <w:t>From Flupan commercial vaccine (to be mentioned?)</w:t>
      </w:r>
    </w:p>
  </w:comment>
  <w:comment w:id="681" w:author="Coggon, Amelia Charlotte" w:date="2024-12-09T15:11:00Z" w:initials="AC">
    <w:p w14:paraId="6335FF13" w14:textId="77777777" w:rsidR="001C1655" w:rsidRDefault="001C1655" w:rsidP="001C1655">
      <w:r>
        <w:rPr>
          <w:rStyle w:val="CommentReference"/>
        </w:rPr>
        <w:annotationRef/>
      </w:r>
      <w:r>
        <w:rPr>
          <w:rFonts w:asciiTheme="minorHAnsi" w:eastAsiaTheme="minorHAnsi" w:hAnsiTheme="minorHAnsi" w:cstheme="minorBidi"/>
          <w:color w:val="000000"/>
          <w:sz w:val="20"/>
          <w:szCs w:val="20"/>
          <w:lang w:eastAsia="en-US"/>
        </w:rPr>
        <w:t>Find out from Helen</w:t>
      </w:r>
    </w:p>
  </w:comment>
  <w:comment w:id="682" w:author="SIMON Gaelle" w:date="2024-11-29T18:35:00Z" w:initials="SG">
    <w:p w14:paraId="2A52A63B" w14:textId="6272B72C" w:rsidR="00083138" w:rsidRDefault="00083138">
      <w:pPr>
        <w:pStyle w:val="CommentText"/>
      </w:pPr>
      <w:r>
        <w:rPr>
          <w:rStyle w:val="CommentReference"/>
        </w:rPr>
        <w:annotationRef/>
      </w:r>
      <w:r>
        <w:t>What’s this strain? A human strain from a previous human vaccine? Please clarify</w:t>
      </w:r>
      <w:r w:rsidR="000E77BE">
        <w:t xml:space="preserve"> and give the HA clade</w:t>
      </w:r>
    </w:p>
    <w:p w14:paraId="3D3C4A29" w14:textId="3F308551" w:rsidR="00083138" w:rsidRDefault="00083138">
      <w:pPr>
        <w:pStyle w:val="CommentText"/>
      </w:pPr>
      <w:r>
        <w:t>(It is not the B strain included in the RespiporcFlu3 vaccine)</w:t>
      </w:r>
    </w:p>
  </w:comment>
  <w:comment w:id="683" w:author="Coggon, Amelia Charlotte" w:date="2024-12-09T15:11:00Z" w:initials="AC">
    <w:p w14:paraId="5C1E1736" w14:textId="77777777" w:rsidR="001C1655" w:rsidRDefault="001C1655" w:rsidP="001C1655">
      <w:r>
        <w:rPr>
          <w:rStyle w:val="CommentReference"/>
        </w:rPr>
        <w:annotationRef/>
      </w:r>
      <w:r>
        <w:rPr>
          <w:rFonts w:asciiTheme="minorHAnsi" w:eastAsiaTheme="minorHAnsi" w:hAnsiTheme="minorHAnsi" w:cstheme="minorBidi"/>
          <w:color w:val="000000"/>
          <w:sz w:val="20"/>
          <w:szCs w:val="20"/>
          <w:lang w:eastAsia="en-US"/>
        </w:rPr>
        <w:t>Find out from Helen?</w:t>
      </w:r>
    </w:p>
  </w:comment>
  <w:comment w:id="692" w:author="SIMON Gaelle" w:date="2024-11-29T18:38:00Z" w:initials="SG">
    <w:p w14:paraId="3A87F9A6" w14:textId="717AA41B" w:rsidR="00083138" w:rsidRDefault="00083138">
      <w:pPr>
        <w:pStyle w:val="CommentText"/>
      </w:pPr>
      <w:r>
        <w:rPr>
          <w:rStyle w:val="CommentReference"/>
        </w:rPr>
        <w:annotationRef/>
      </w:r>
      <w:r>
        <w:t>Which one?</w:t>
      </w:r>
    </w:p>
  </w:comment>
  <w:comment w:id="709" w:author="SIMON Gaelle" w:date="2024-11-29T18:39:00Z" w:initials="SG">
    <w:p w14:paraId="435C4923" w14:textId="6823E69E" w:rsidR="000E77BE" w:rsidRDefault="000E77BE">
      <w:pPr>
        <w:pStyle w:val="CommentText"/>
      </w:pPr>
      <w:r>
        <w:rPr>
          <w:rStyle w:val="CommentReference"/>
        </w:rPr>
        <w:annotationRef/>
      </w:r>
      <w:r>
        <w:t>Give the HA clade</w:t>
      </w:r>
    </w:p>
  </w:comment>
  <w:comment w:id="710" w:author="Coggon, Amelia Charlotte" w:date="2024-12-09T15:12:00Z" w:initials="AC">
    <w:p w14:paraId="7F650A98" w14:textId="77777777" w:rsidR="00282317" w:rsidRDefault="00282317" w:rsidP="00282317">
      <w:r>
        <w:rPr>
          <w:rStyle w:val="CommentReference"/>
        </w:rPr>
        <w:annotationRef/>
      </w:r>
      <w:r>
        <w:rPr>
          <w:rFonts w:asciiTheme="minorHAnsi" w:eastAsiaTheme="minorHAnsi" w:hAnsiTheme="minorHAnsi" w:cstheme="minorBidi"/>
          <w:color w:val="000000"/>
          <w:sz w:val="20"/>
          <w:szCs w:val="20"/>
          <w:lang w:eastAsia="en-US"/>
        </w:rPr>
        <w:t>I don’t think we have this - no sequence data</w:t>
      </w:r>
    </w:p>
  </w:comment>
  <w:comment w:id="744" w:author="Coggon, Amelia Charlotte" w:date="2024-11-07T10:41:00Z" w:initials="AC">
    <w:p w14:paraId="4A82AA84" w14:textId="316C4F41" w:rsidR="00DB121F" w:rsidRDefault="001D7C66" w:rsidP="00DB121F">
      <w:r>
        <w:rPr>
          <w:rStyle w:val="CommentReference"/>
        </w:rPr>
        <w:annotationRef/>
      </w:r>
      <w:r w:rsidR="00DB121F">
        <w:rPr>
          <w:sz w:val="20"/>
          <w:szCs w:val="20"/>
        </w:rPr>
        <w:t xml:space="preserve">Tavis, do you know where the raw files for the final figures are? Can’t find latest in Nic’s repos and some of the Italian and Spanish datasets are missing in </w:t>
      </w:r>
    </w:p>
  </w:comment>
  <w:comment w:id="745" w:author="Anderson, Tavis - REE-ARS" w:date="2024-11-14T12:54:00Z" w:initials="MOU">
    <w:p w14:paraId="0492083E" w14:textId="77777777" w:rsidR="00AB5F45" w:rsidRDefault="00AB5F45" w:rsidP="00AB5F45">
      <w:r>
        <w:rPr>
          <w:rStyle w:val="CommentReference"/>
        </w:rPr>
        <w:annotationRef/>
      </w:r>
      <w:r>
        <w:rPr>
          <w:rFonts w:asciiTheme="minorHAnsi" w:eastAsiaTheme="minorHAnsi" w:hAnsiTheme="minorHAnsi" w:cstheme="minorBidi"/>
          <w:sz w:val="20"/>
          <w:szCs w:val="20"/>
          <w:lang w:eastAsia="en-US"/>
        </w:rPr>
        <w:t>This was Sara/Nic -&gt; I’ll search through all my prior emails as this progresses</w:t>
      </w:r>
    </w:p>
  </w:comment>
  <w:comment w:id="749" w:author="SIMON Gaelle" w:date="2024-11-29T18:44:00Z" w:initials="SG">
    <w:p w14:paraId="422103DC" w14:textId="4635AAF0" w:rsidR="0062258C" w:rsidRDefault="0062258C">
      <w:pPr>
        <w:pStyle w:val="CommentText"/>
      </w:pPr>
      <w:r>
        <w:rPr>
          <w:rStyle w:val="CommentReference"/>
        </w:rPr>
        <w:annotationRef/>
      </w:r>
      <w:r>
        <w:t>CVV</w:t>
      </w:r>
    </w:p>
  </w:comment>
  <w:comment w:id="752" w:author="CHIAPPONI CHIARA" w:date="2024-11-26T20:52:00Z" w:initials="CC">
    <w:p w14:paraId="2AA98E72" w14:textId="4B05F105" w:rsidR="00BB45AB" w:rsidRDefault="00BB45AB">
      <w:pPr>
        <w:pStyle w:val="CommentText"/>
      </w:pPr>
      <w:r>
        <w:rPr>
          <w:rStyle w:val="CommentReference"/>
        </w:rPr>
        <w:annotationRef/>
      </w:r>
      <w:r w:rsidRPr="00B245E7">
        <w:rPr>
          <w:bCs/>
          <w:sz w:val="22"/>
          <w:szCs w:val="22"/>
        </w:rPr>
        <w:t xml:space="preserve">1B.1.2.2 </w:t>
      </w:r>
    </w:p>
  </w:comment>
  <w:comment w:id="755" w:author="CHIAPPONI CHIARA" w:date="2024-11-26T20:52:00Z" w:initials="CC">
    <w:p w14:paraId="4BB9DD43" w14:textId="5FF05070" w:rsidR="00BB45AB" w:rsidRDefault="00BB45AB">
      <w:pPr>
        <w:pStyle w:val="CommentText"/>
      </w:pPr>
      <w:r>
        <w:rPr>
          <w:rStyle w:val="CommentReference"/>
        </w:rPr>
        <w:annotationRef/>
      </w:r>
      <w:r w:rsidRPr="00B245E7">
        <w:rPr>
          <w:bCs/>
          <w:sz w:val="22"/>
          <w:szCs w:val="22"/>
        </w:rPr>
        <w:t>1B.1.2.</w:t>
      </w:r>
      <w:r w:rsidR="00801E38">
        <w:rPr>
          <w:bCs/>
          <w:noProof/>
          <w:sz w:val="22"/>
          <w:szCs w:val="22"/>
        </w:rPr>
        <w:t>3</w:t>
      </w:r>
    </w:p>
  </w:comment>
  <w:comment w:id="758" w:author="SIMON Gaelle" w:date="2024-11-29T19:10:00Z" w:initials="SG">
    <w:p w14:paraId="28430933" w14:textId="3016C081" w:rsidR="001E6226" w:rsidRDefault="00372BF7">
      <w:pPr>
        <w:pStyle w:val="CommentText"/>
      </w:pPr>
      <w:r>
        <w:rPr>
          <w:rStyle w:val="CommentReference"/>
        </w:rPr>
        <w:annotationRef/>
      </w:r>
      <w:r w:rsidR="001E6226">
        <w:t>This Discussion is very general</w:t>
      </w:r>
      <w:r w:rsidR="006319D2">
        <w:t>.</w:t>
      </w:r>
    </w:p>
    <w:p w14:paraId="19D358EB" w14:textId="4C08C7D5" w:rsidR="00372BF7" w:rsidRDefault="001E6226">
      <w:pPr>
        <w:pStyle w:val="CommentText"/>
      </w:pPr>
      <w:r>
        <w:t>I think it</w:t>
      </w:r>
      <w:r w:rsidR="00372BF7">
        <w:t xml:space="preserve"> would be informative to give/</w:t>
      </w:r>
      <w:r>
        <w:t xml:space="preserve">to </w:t>
      </w:r>
      <w:r w:rsidR="00372BF7">
        <w:t xml:space="preserve">summarise </w:t>
      </w:r>
      <w:r>
        <w:t>the main results obtained on the different HA clades. (not only generalities)</w:t>
      </w:r>
    </w:p>
    <w:p w14:paraId="5CCF4A35" w14:textId="7202F2A2" w:rsidR="001E6226" w:rsidRDefault="001E6226">
      <w:pPr>
        <w:pStyle w:val="CommentText"/>
      </w:pPr>
      <w:r>
        <w:t xml:space="preserve">Some References are missing </w:t>
      </w:r>
    </w:p>
  </w:comment>
  <w:comment w:id="759" w:author="Ian Brown" w:date="2024-11-26T14:51:00Z" w:initials="IB">
    <w:p w14:paraId="293884AE" w14:textId="77777777" w:rsidR="005F53B9" w:rsidRDefault="005F53B9" w:rsidP="005F53B9">
      <w:pPr>
        <w:pStyle w:val="CommentText"/>
      </w:pPr>
      <w:r>
        <w:rPr>
          <w:rStyle w:val="CommentReference"/>
        </w:rPr>
        <w:annotationRef/>
      </w:r>
      <w:r>
        <w:t>There is no discussion on H3 results. Accepting they are a relatively minor component of the study there are large gaps in knowledge re heterogeneity in these viruses so 70.1 and 2000.3 must be quite distinct antigenically especially former? Has this been looked at by VCM? I appreciate we don’t want to draw attention but think we need to be flagging extension given these genetic divergences and independent evolution in pigs should be acknowledged and therefore further work</w:t>
      </w:r>
    </w:p>
  </w:comment>
  <w:comment w:id="763" w:author="SIMON Gaelle" w:date="2024-11-29T18:19:00Z" w:initials="SG">
    <w:p w14:paraId="63C6BAAD" w14:textId="77777777" w:rsidR="004D5E4C" w:rsidRDefault="004D5E4C" w:rsidP="004D5E4C">
      <w:pPr>
        <w:pStyle w:val="CommentText"/>
      </w:pPr>
      <w:r>
        <w:rPr>
          <w:rStyle w:val="CommentReference"/>
        </w:rPr>
        <w:annotationRef/>
      </w:r>
      <w:r>
        <w:t>Discussion point</w:t>
      </w:r>
    </w:p>
  </w:comment>
  <w:comment w:id="767" w:author="HERVE Severine" w:date="2024-11-29T15:33:00Z" w:initials="HS">
    <w:p w14:paraId="4A095668" w14:textId="10E0E3D0" w:rsidR="00681E27" w:rsidRDefault="00681E27">
      <w:pPr>
        <w:pStyle w:val="CommentText"/>
      </w:pPr>
      <w:r>
        <w:rPr>
          <w:rStyle w:val="CommentReference"/>
        </w:rPr>
        <w:annotationRef/>
      </w:r>
      <w:r>
        <w:t>Necessary?</w:t>
      </w:r>
    </w:p>
  </w:comment>
  <w:comment w:id="768" w:author="SIMON Gaelle" w:date="2024-11-29T18:49:00Z" w:initials="SG">
    <w:p w14:paraId="109CAE7D" w14:textId="5A145259" w:rsidR="0062258C" w:rsidRDefault="0062258C">
      <w:pPr>
        <w:pStyle w:val="CommentText"/>
      </w:pPr>
      <w:r>
        <w:rPr>
          <w:rStyle w:val="CommentReference"/>
        </w:rPr>
        <w:annotationRef/>
      </w:r>
      <w:r>
        <w:t>N</w:t>
      </w:r>
      <w:r w:rsidR="001E6226">
        <w:t>o</w:t>
      </w:r>
      <w:r>
        <w:t>, not appropriate</w:t>
      </w:r>
    </w:p>
  </w:comment>
  <w:comment w:id="792" w:author="SIMON Gaelle" w:date="2024-11-29T17:55:00Z" w:initials="SG">
    <w:p w14:paraId="70F95ED6" w14:textId="77777777" w:rsidR="00274F2E" w:rsidRDefault="00274F2E" w:rsidP="00274F2E">
      <w:pPr>
        <w:pStyle w:val="CommentText"/>
      </w:pPr>
      <w:r>
        <w:rPr>
          <w:rStyle w:val="CommentReference"/>
        </w:rPr>
        <w:annotationRef/>
      </w:r>
      <w:r>
        <w:t>Out of study period &gt; to be given in the Introduction, or to be moved to the Discussion.</w:t>
      </w:r>
    </w:p>
  </w:comment>
  <w:comment w:id="802" w:author="SIMON Gaelle" w:date="2024-11-29T17:54:00Z" w:initials="SG">
    <w:p w14:paraId="6FE2DCD3" w14:textId="77777777" w:rsidR="00274F2E" w:rsidRDefault="00274F2E" w:rsidP="00274F2E">
      <w:pPr>
        <w:pStyle w:val="CommentText"/>
      </w:pPr>
      <w:r>
        <w:rPr>
          <w:rStyle w:val="CommentReference"/>
        </w:rPr>
        <w:annotationRef/>
      </w:r>
      <w:r>
        <w:t>To be moved to the Discussion section</w:t>
      </w:r>
    </w:p>
  </w:comment>
  <w:comment w:id="813" w:author="SIMON Gaelle" w:date="2024-11-29T18:19:00Z" w:initials="SG">
    <w:p w14:paraId="14525B43" w14:textId="77777777" w:rsidR="00756944" w:rsidRDefault="00756944" w:rsidP="00756944">
      <w:pPr>
        <w:pStyle w:val="CommentText"/>
      </w:pPr>
      <w:r>
        <w:rPr>
          <w:rStyle w:val="CommentReference"/>
        </w:rPr>
        <w:annotationRef/>
      </w:r>
      <w:r>
        <w:t>Discussion point</w:t>
      </w:r>
    </w:p>
  </w:comment>
  <w:comment w:id="823" w:author="Ian Brown" w:date="2024-11-26T12:21:00Z" w:initials="IB">
    <w:p w14:paraId="707BD090" w14:textId="77777777" w:rsidR="00FE75E9" w:rsidRDefault="00FE75E9" w:rsidP="00FE75E9">
      <w:pPr>
        <w:pStyle w:val="CommentText"/>
      </w:pPr>
      <w:r>
        <w:rPr>
          <w:rStyle w:val="CommentReference"/>
        </w:rPr>
        <w:annotationRef/>
      </w:r>
      <w:r>
        <w:t>Based on the landscaping data can we state that ferret and pig broadly see these antigens similarly? I would see possible challenge in review otherwise basing assumption on how pigs see these antigens using sera raised in a heterologous host. This can be fixed by switching paragraph order with this paragraph following the next (527-538)</w:t>
      </w:r>
    </w:p>
  </w:comment>
  <w:comment w:id="824" w:author="Harder, Timm" w:date="2024-12-03T13:45:00Z" w:initials="HT">
    <w:p w14:paraId="7D0E5464" w14:textId="6F07225C" w:rsidR="00B66C7E" w:rsidRDefault="00B66C7E">
      <w:pPr>
        <w:pStyle w:val="CommentText"/>
      </w:pPr>
      <w:r>
        <w:rPr>
          <w:rStyle w:val="CommentReference"/>
        </w:rPr>
        <w:annotationRef/>
      </w:r>
      <w:r>
        <w:t>Agrre with Ian here.</w:t>
      </w:r>
    </w:p>
  </w:comment>
  <w:comment w:id="825" w:author="SIMON Gaelle" w:date="2024-11-29T18:59:00Z" w:initials="SG">
    <w:p w14:paraId="74CAA0DE" w14:textId="158D2687" w:rsidR="005B23CE" w:rsidRDefault="005B23CE">
      <w:pPr>
        <w:pStyle w:val="CommentText"/>
      </w:pPr>
      <w:r>
        <w:rPr>
          <w:rStyle w:val="CommentReference"/>
        </w:rPr>
        <w:annotationRef/>
      </w:r>
      <w:r>
        <w:t>Tell which ones?</w:t>
      </w:r>
    </w:p>
  </w:comment>
  <w:comment w:id="826" w:author="SIMON Gaelle" w:date="2024-11-29T18:59:00Z" w:initials="SG">
    <w:p w14:paraId="42857403" w14:textId="095F8FFE" w:rsidR="005B23CE" w:rsidRDefault="005B23CE">
      <w:pPr>
        <w:pStyle w:val="CommentText"/>
      </w:pPr>
      <w:r>
        <w:rPr>
          <w:rStyle w:val="CommentReference"/>
        </w:rPr>
        <w:annotationRef/>
      </w:r>
      <w:r>
        <w:t>Which ones?</w:t>
      </w:r>
    </w:p>
  </w:comment>
  <w:comment w:id="827" w:author="SIMON Gaelle" w:date="2024-11-29T18:59:00Z" w:initials="SG">
    <w:p w14:paraId="03607B84" w14:textId="5F27E118" w:rsidR="00372BF7" w:rsidRPr="001E6226" w:rsidRDefault="005B23CE" w:rsidP="001E6226">
      <w:pPr>
        <w:shd w:val="clear" w:color="auto" w:fill="FFFFFF"/>
        <w:spacing w:before="100" w:beforeAutospacing="1" w:after="100" w:afterAutospacing="1"/>
        <w:rPr>
          <w:rFonts w:ascii="Segoe UI" w:hAnsi="Segoe UI" w:cs="Segoe UI"/>
          <w:color w:val="212121"/>
          <w:lang w:eastAsia="fr-FR"/>
        </w:rPr>
      </w:pPr>
      <w:r>
        <w:rPr>
          <w:rStyle w:val="Hyperlink"/>
        </w:rPr>
        <w:annotationRef/>
      </w:r>
      <w:r>
        <w:t xml:space="preserve">We have reported escape of </w:t>
      </w:r>
      <w:r w:rsidR="00372BF7">
        <w:t xml:space="preserve">French </w:t>
      </w:r>
      <w:r>
        <w:t>1C.2.4 strains</w:t>
      </w:r>
      <w:r w:rsidR="00372BF7">
        <w:t xml:space="preserve"> here Deblanc et al., 2024 </w:t>
      </w:r>
      <w:r w:rsidR="00372BF7">
        <w:rPr>
          <w:rStyle w:val="id-label"/>
          <w:rFonts w:ascii="Segoe UI" w:hAnsi="Segoe UI" w:cs="Segoe UI"/>
          <w:color w:val="212121"/>
        </w:rPr>
        <w:t>DOI: </w:t>
      </w:r>
      <w:hyperlink r:id="rId4" w:tgtFrame="_blank" w:history="1">
        <w:r w:rsidR="00372BF7">
          <w:rPr>
            <w:rStyle w:val="Hyperlink"/>
            <w:rFonts w:ascii="Segoe UI" w:hAnsi="Segoe UI" w:cs="Segoe UI"/>
            <w:color w:val="205493"/>
          </w:rPr>
          <w:t>10.1186/s13567-024-01319-5</w:t>
        </w:r>
      </w:hyperlink>
    </w:p>
  </w:comment>
  <w:comment w:id="821" w:author="Ian Brown" w:date="2024-11-26T12:34:00Z" w:initials="IB">
    <w:p w14:paraId="216016F0" w14:textId="77777777" w:rsidR="00D1101E" w:rsidRDefault="00D1101E" w:rsidP="00D1101E">
      <w:pPr>
        <w:pStyle w:val="CommentText"/>
      </w:pPr>
      <w:r>
        <w:rPr>
          <w:rStyle w:val="CommentReference"/>
        </w:rPr>
        <w:annotationRef/>
      </w:r>
      <w:r>
        <w:t xml:space="preserve">The study didn’t measure underlying rates of change in swine European viruses (not suggesting you do as would need assessing in each discrete population(closed v open v vacc v non vacc) but do wonder what if any correlation there might be with increased vaccine usage especially post 2009. I think we could add to last sentence that the impact of using poorly matched vaccine upon future virus evolution is unknown at population level and requires evaluation ie might protect against disease but not reduce shedding/within and between herd transmission and contribute to virus selection </w:t>
      </w:r>
    </w:p>
  </w:comment>
  <w:comment w:id="831" w:author="Anderson, Tavis - REE-ARS" w:date="2024-11-14T13:13:00Z" w:initials="MOU">
    <w:p w14:paraId="1A39C54E" w14:textId="77777777" w:rsidR="003D22B5" w:rsidRDefault="003D22B5" w:rsidP="003D22B5">
      <w:r>
        <w:rPr>
          <w:rStyle w:val="CommentReference"/>
        </w:rPr>
        <w:annotationRef/>
      </w:r>
      <w:r>
        <w:rPr>
          <w:rFonts w:asciiTheme="minorHAnsi" w:eastAsiaTheme="minorHAnsi" w:hAnsiTheme="minorHAnsi" w:cstheme="minorBidi"/>
          <w:sz w:val="20"/>
          <w:szCs w:val="20"/>
          <w:lang w:eastAsia="en-US"/>
        </w:rPr>
        <w:t>I think I cleared out variant = human infection by animal IAV, vs “variant” as a interesting genetic type of virus</w:t>
      </w:r>
    </w:p>
  </w:comment>
  <w:comment w:id="852" w:author="Ian Brown" w:date="2024-11-26T12:21:00Z" w:initials="IB">
    <w:p w14:paraId="6B1F67CA" w14:textId="77777777" w:rsidR="00C0233D" w:rsidRDefault="00C0233D" w:rsidP="00C0233D">
      <w:pPr>
        <w:pStyle w:val="CommentText"/>
      </w:pPr>
      <w:r>
        <w:rPr>
          <w:rStyle w:val="CommentReference"/>
        </w:rPr>
        <w:annotationRef/>
      </w:r>
      <w:r>
        <w:t>Based on the landscaping data can we state that ferret and pig broadly see these antigens similarly? I would see possible challenge in review otherwise basing assumption on how pigs see these antigens using sera raised in a heterologous host. This can be fixed by switching paragraph order with this paragraph following the next (527-538)</w:t>
      </w:r>
    </w:p>
  </w:comment>
  <w:comment w:id="853" w:author="Harder, Timm" w:date="2024-12-03T13:45:00Z" w:initials="HT">
    <w:p w14:paraId="2EDD9038" w14:textId="77777777" w:rsidR="00C0233D" w:rsidRDefault="00C0233D" w:rsidP="00C0233D">
      <w:pPr>
        <w:pStyle w:val="CommentText"/>
      </w:pPr>
      <w:r>
        <w:rPr>
          <w:rStyle w:val="CommentReference"/>
        </w:rPr>
        <w:annotationRef/>
      </w:r>
      <w:r>
        <w:t>Agrre with Ian here.</w:t>
      </w:r>
    </w:p>
  </w:comment>
  <w:comment w:id="854" w:author="SIMON Gaelle" w:date="2024-11-29T18:59:00Z" w:initials="SG">
    <w:p w14:paraId="04F2741D" w14:textId="77777777" w:rsidR="00C0233D" w:rsidRDefault="00C0233D" w:rsidP="00C0233D">
      <w:pPr>
        <w:pStyle w:val="CommentText"/>
      </w:pPr>
      <w:r>
        <w:rPr>
          <w:rStyle w:val="CommentReference"/>
        </w:rPr>
        <w:annotationRef/>
      </w:r>
      <w:r>
        <w:t>Tell which ones?</w:t>
      </w:r>
    </w:p>
  </w:comment>
  <w:comment w:id="858" w:author="SIMON Gaelle" w:date="2024-11-29T18:59:00Z" w:initials="SG">
    <w:p w14:paraId="645D1FC0" w14:textId="77777777" w:rsidR="00C0233D" w:rsidRDefault="00C0233D" w:rsidP="00C0233D">
      <w:pPr>
        <w:pStyle w:val="CommentText"/>
      </w:pPr>
      <w:r>
        <w:rPr>
          <w:rStyle w:val="CommentReference"/>
        </w:rPr>
        <w:annotationRef/>
      </w:r>
      <w:r>
        <w:t>Which ones?</w:t>
      </w:r>
    </w:p>
  </w:comment>
  <w:comment w:id="864" w:author="SIMON Gaelle" w:date="2024-11-29T18:59:00Z" w:initials="SG">
    <w:p w14:paraId="6397F0D3" w14:textId="77777777" w:rsidR="00C0233D" w:rsidRPr="001E6226" w:rsidRDefault="00C0233D" w:rsidP="00C0233D">
      <w:pPr>
        <w:shd w:val="clear" w:color="auto" w:fill="FFFFFF"/>
        <w:spacing w:before="100" w:beforeAutospacing="1" w:after="100" w:afterAutospacing="1"/>
        <w:rPr>
          <w:rFonts w:ascii="Segoe UI" w:hAnsi="Segoe UI" w:cs="Segoe UI"/>
          <w:color w:val="212121"/>
          <w:lang w:eastAsia="fr-FR"/>
        </w:rPr>
      </w:pPr>
      <w:r>
        <w:rPr>
          <w:rStyle w:val="Hyperlink"/>
        </w:rPr>
        <w:annotationRef/>
      </w:r>
      <w:r>
        <w:t xml:space="preserve">We have reported escape of French 1C.2.4 strains here Deblanc et al., 2024 </w:t>
      </w:r>
      <w:r>
        <w:rPr>
          <w:rStyle w:val="id-label"/>
          <w:rFonts w:ascii="Segoe UI" w:hAnsi="Segoe UI" w:cs="Segoe UI"/>
          <w:color w:val="212121"/>
        </w:rPr>
        <w:t>DOI: </w:t>
      </w:r>
      <w:hyperlink r:id="rId5" w:tgtFrame="_blank" w:history="1">
        <w:r>
          <w:rPr>
            <w:rStyle w:val="Hyperlink"/>
            <w:rFonts w:ascii="Segoe UI" w:hAnsi="Segoe UI" w:cs="Segoe UI"/>
            <w:color w:val="205493"/>
          </w:rPr>
          <w:t>10.1186/s13567-024-01319-5</w:t>
        </w:r>
      </w:hyperlink>
    </w:p>
  </w:comment>
  <w:comment w:id="848" w:author="Ian Brown" w:date="2024-11-26T12:34:00Z" w:initials="IB">
    <w:p w14:paraId="56FEB3F4" w14:textId="77777777" w:rsidR="00C0233D" w:rsidRDefault="00C0233D" w:rsidP="00C0233D">
      <w:pPr>
        <w:pStyle w:val="CommentText"/>
      </w:pPr>
      <w:r>
        <w:rPr>
          <w:rStyle w:val="CommentReference"/>
        </w:rPr>
        <w:annotationRef/>
      </w:r>
      <w:r>
        <w:t xml:space="preserve">The study didn’t measure underlying rates of change in swine European viruses (not suggesting you do as would need assessing in each discrete population(closed v open v vacc v non vacc) but do wonder what if any correlation there might be with increased vaccine usage especially post 2009. I think we could add to last sentence that the impact of using poorly matched vaccine upon future virus evolution is unknown at population level and requires evaluation ie might protect against disease but not reduce shedding/within and between herd transmission and contribute to virus selection </w:t>
      </w:r>
    </w:p>
  </w:comment>
  <w:comment w:id="886" w:author="Kristien Van Reeth" w:date="2024-11-30T22:06:00Z" w:initials="KV">
    <w:p w14:paraId="1867F06C" w14:textId="77777777" w:rsidR="00831DB0" w:rsidRDefault="00831DB0" w:rsidP="00831DB0">
      <w:r>
        <w:rPr>
          <w:rStyle w:val="CommentReference"/>
        </w:rPr>
        <w:annotationRef/>
      </w:r>
      <w:r>
        <w:rPr>
          <w:rFonts w:asciiTheme="minorHAnsi" w:eastAsiaTheme="minorHAnsi" w:hAnsiTheme="minorHAnsi" w:cstheme="minorBidi"/>
          <w:color w:val="000000"/>
          <w:sz w:val="20"/>
          <w:szCs w:val="20"/>
          <w:lang w:eastAsia="en-US"/>
        </w:rPr>
        <w:t xml:space="preserve">This is an important finding. You may want to refer to one of our previous papers: </w:t>
      </w:r>
      <w:hyperlink r:id="rId6" w:history="1">
        <w:r w:rsidRPr="008A3878">
          <w:rPr>
            <w:rStyle w:val="Hyperlink"/>
            <w:rFonts w:ascii="MS Gothic" w:eastAsia="MS Gothic" w:hAnsi="MS Gothic" w:cs="MS Gothic" w:hint="eastAsia"/>
            <w:sz w:val="20"/>
            <w:szCs w:val="20"/>
            <w:lang w:eastAsia="en-US"/>
          </w:rPr>
          <w:t> </w:t>
        </w:r>
        <w:r w:rsidRPr="008A3878">
          <w:rPr>
            <w:rStyle w:val="Hyperlink"/>
            <w:rFonts w:asciiTheme="minorHAnsi" w:eastAsiaTheme="minorHAnsi" w:hAnsiTheme="minorHAnsi" w:cstheme="minorBidi"/>
            <w:sz w:val="20"/>
            <w:szCs w:val="20"/>
            <w:lang w:eastAsia="en-US"/>
          </w:rPr>
          <w:t>Detection of H1 Swine </w:t>
        </w:r>
      </w:hyperlink>
      <w:hyperlink r:id="rId7" w:history="1">
        <w:r w:rsidRPr="008A3878">
          <w:rPr>
            <w:rStyle w:val="Hyperlink"/>
            <w:rFonts w:asciiTheme="minorHAnsi" w:eastAsiaTheme="minorHAnsi" w:hAnsiTheme="minorHAnsi" w:cstheme="minorBidi"/>
            <w:b/>
            <w:bCs/>
            <w:sz w:val="20"/>
            <w:szCs w:val="20"/>
            <w:lang w:eastAsia="en-US"/>
          </w:rPr>
          <w:t>Influenza</w:t>
        </w:r>
      </w:hyperlink>
      <w:hyperlink r:id="rId8" w:history="1">
        <w:r w:rsidRPr="008A3878">
          <w:rPr>
            <w:rStyle w:val="Hyperlink"/>
            <w:rFonts w:asciiTheme="minorHAnsi" w:eastAsiaTheme="minorHAnsi" w:hAnsiTheme="minorHAnsi" w:cstheme="minorBidi"/>
            <w:sz w:val="20"/>
            <w:szCs w:val="20"/>
            <w:lang w:eastAsia="en-US"/>
          </w:rPr>
          <w:t> A Virus Antibodies in </w:t>
        </w:r>
      </w:hyperlink>
      <w:hyperlink r:id="rId9" w:history="1">
        <w:r w:rsidRPr="008A3878">
          <w:rPr>
            <w:rStyle w:val="Hyperlink"/>
            <w:rFonts w:asciiTheme="minorHAnsi" w:eastAsiaTheme="minorHAnsi" w:hAnsiTheme="minorHAnsi" w:cstheme="minorBidi"/>
            <w:b/>
            <w:bCs/>
            <w:sz w:val="20"/>
            <w:szCs w:val="20"/>
            <w:lang w:eastAsia="en-US"/>
          </w:rPr>
          <w:t>Human</w:t>
        </w:r>
      </w:hyperlink>
      <w:hyperlink r:id="rId10" w:history="1">
        <w:r w:rsidRPr="008A3878">
          <w:rPr>
            <w:rStyle w:val="Hyperlink"/>
            <w:rFonts w:asciiTheme="minorHAnsi" w:eastAsiaTheme="minorHAnsi" w:hAnsiTheme="minorHAnsi" w:cstheme="minorBidi"/>
            <w:sz w:val="20"/>
            <w:szCs w:val="20"/>
            <w:lang w:eastAsia="en-US"/>
          </w:rPr>
          <w:t> Serum Samples by Age Group.</w:t>
        </w:r>
      </w:hyperlink>
    </w:p>
    <w:p w14:paraId="667F3134" w14:textId="77777777" w:rsidR="00831DB0" w:rsidRDefault="00831DB0" w:rsidP="00831DB0">
      <w:r>
        <w:rPr>
          <w:rFonts w:asciiTheme="minorHAnsi" w:eastAsiaTheme="minorHAnsi" w:hAnsiTheme="minorHAnsi" w:cstheme="minorBidi"/>
          <w:color w:val="000000"/>
          <w:sz w:val="20"/>
          <w:szCs w:val="20"/>
          <w:lang w:eastAsia="en-US"/>
        </w:rPr>
        <w:t>Vandoorn E, Leroux-Roels I, Leroux-Roels G, Parys A, Vincent A, </w:t>
      </w:r>
      <w:r>
        <w:rPr>
          <w:rFonts w:asciiTheme="minorHAnsi" w:eastAsiaTheme="minorHAnsi" w:hAnsiTheme="minorHAnsi" w:cstheme="minorBidi"/>
          <w:b/>
          <w:bCs/>
          <w:color w:val="000000"/>
          <w:sz w:val="20"/>
          <w:szCs w:val="20"/>
          <w:lang w:eastAsia="en-US"/>
        </w:rPr>
        <w:t>Van Reeth K.</w:t>
      </w:r>
      <w:r>
        <w:rPr>
          <w:rFonts w:asciiTheme="minorHAnsi" w:eastAsiaTheme="minorHAnsi" w:hAnsiTheme="minorHAnsi" w:cstheme="minorBidi"/>
          <w:color w:val="000000"/>
          <w:sz w:val="20"/>
          <w:szCs w:val="20"/>
          <w:lang w:eastAsia="en-US"/>
        </w:rPr>
        <w:t>Emerg Infect Dis. 2020 Sep;26(9):2118-2128. doi: 10.3201/eid2609.191796.</w:t>
      </w:r>
    </w:p>
    <w:p w14:paraId="443F3DE4" w14:textId="77777777" w:rsidR="00831DB0" w:rsidRDefault="00831DB0" w:rsidP="00831DB0">
      <w:r>
        <w:rPr>
          <w:rFonts w:asciiTheme="minorHAnsi" w:eastAsiaTheme="minorHAnsi" w:hAnsiTheme="minorHAnsi" w:cstheme="minorBidi"/>
          <w:color w:val="000000"/>
          <w:sz w:val="20"/>
          <w:szCs w:val="20"/>
          <w:lang w:eastAsia="en-US"/>
        </w:rPr>
        <w:t>Based on the results (and approach) of that paper we thought human cross-reactive antibodies to swine strains were dependent on a) the swine H1 lineage and b) the age of humans</w:t>
      </w:r>
    </w:p>
  </w:comment>
  <w:comment w:id="908" w:author="Anderson, Tavis - REE-ARS" w:date="2024-11-14T13:21:00Z" w:initials="MOU">
    <w:p w14:paraId="63643D6D" w14:textId="77777777" w:rsidR="004300C9" w:rsidRDefault="004300C9" w:rsidP="00EE6564">
      <w:pPr>
        <w:pStyle w:val="CommentText"/>
      </w:pPr>
      <w:r>
        <w:rPr>
          <w:rStyle w:val="CommentReference"/>
        </w:rPr>
        <w:annotationRef/>
      </w:r>
      <w:r w:rsidRPr="00EE6564">
        <w:t>Penn contract # - need to add JHU, and potentially the old Mt Sinai one</w:t>
      </w:r>
    </w:p>
  </w:comment>
  <w:comment w:id="909" w:author="Pekosz, Andrew" w:date="2024-11-17T11:27:00Z" w:initials="AP">
    <w:p w14:paraId="2711EDE5" w14:textId="77777777" w:rsidR="0068779A" w:rsidRDefault="0068779A" w:rsidP="0068779A">
      <w:pPr>
        <w:pStyle w:val="CommentText"/>
      </w:pPr>
      <w:r>
        <w:rPr>
          <w:rStyle w:val="CommentReference"/>
        </w:rPr>
        <w:annotationRef/>
      </w:r>
      <w:r>
        <w:t>Added JH CEIRR contract number</w:t>
      </w:r>
    </w:p>
  </w:comment>
  <w:comment w:id="919" w:author="Ian Brown" w:date="2024-11-26T12:37:00Z" w:initials="IB">
    <w:p w14:paraId="1D539866" w14:textId="77777777" w:rsidR="00D1101E" w:rsidRDefault="00D1101E" w:rsidP="00D1101E">
      <w:pPr>
        <w:pStyle w:val="CommentText"/>
      </w:pPr>
      <w:r>
        <w:rPr>
          <w:rStyle w:val="CommentReference"/>
        </w:rPr>
        <w:annotationRef/>
      </w:r>
      <w:r>
        <w:t>Ben M please check</w:t>
      </w:r>
    </w:p>
  </w:comment>
  <w:comment w:id="922" w:author="CHIAPPONI CHIARA" w:date="2024-11-26T21:08:00Z" w:initials="CC">
    <w:p w14:paraId="7607EC1B" w14:textId="77777777" w:rsidR="00801E38" w:rsidRDefault="00801E38">
      <w:pPr>
        <w:pStyle w:val="CommentText"/>
        <w:rPr>
          <w:noProof/>
        </w:rPr>
      </w:pPr>
      <w:r>
        <w:rPr>
          <w:rStyle w:val="CommentReference"/>
        </w:rPr>
        <w:annotationRef/>
      </w:r>
      <w:r>
        <w:rPr>
          <w:noProof/>
        </w:rPr>
        <w:t>and Italian Ministry of Health grants Ricerca Corrente IZS LE 2018009, IZS LE 2020005.</w:t>
      </w:r>
    </w:p>
    <w:p w14:paraId="477DEC66" w14:textId="11C60DB1" w:rsidR="00801E38" w:rsidRDefault="00801E38">
      <w:pPr>
        <w:pStyle w:val="CommentText"/>
      </w:pPr>
    </w:p>
  </w:comment>
  <w:comment w:id="899" w:author="Coggon, Amelia Charlotte" w:date="2024-11-09T12:40:00Z" w:initials="AC">
    <w:p w14:paraId="081E9A67" w14:textId="028F7D5B" w:rsidR="00B110C9" w:rsidRDefault="00B110C9" w:rsidP="00B110C9">
      <w:r>
        <w:rPr>
          <w:rStyle w:val="CommentReference"/>
        </w:rPr>
        <w:annotationRef/>
      </w:r>
      <w:r>
        <w:rPr>
          <w:rFonts w:asciiTheme="minorHAnsi" w:eastAsiaTheme="minorHAnsi" w:hAnsiTheme="minorHAnsi" w:cstheme="minorBidi"/>
          <w:color w:val="000000"/>
          <w:sz w:val="20"/>
          <w:szCs w:val="20"/>
          <w:lang w:eastAsia="en-US"/>
        </w:rPr>
        <w:t>Please fill in/add?</w:t>
      </w:r>
    </w:p>
  </w:comment>
  <w:comment w:id="990" w:author="Pekosz, Andrew" w:date="2024-11-17T14:15:00Z" w:initials="AP">
    <w:p w14:paraId="70F09D8B" w14:textId="77777777" w:rsidR="00F229AF" w:rsidRDefault="00F229AF" w:rsidP="00F229AF">
      <w:pPr>
        <w:pStyle w:val="CommentText"/>
      </w:pPr>
      <w:r>
        <w:rPr>
          <w:rStyle w:val="CommentReference"/>
        </w:rPr>
        <w:annotationRef/>
      </w:r>
      <w:r>
        <w:t>Figure is blurry</w:t>
      </w:r>
    </w:p>
  </w:comment>
  <w:comment w:id="1000" w:author="HERVE Severine" w:date="2024-11-29T11:59:00Z" w:initials="HS">
    <w:p w14:paraId="578AE9EE" w14:textId="079A4E5E" w:rsidR="00681E27" w:rsidRDefault="00681E27">
      <w:pPr>
        <w:pStyle w:val="CommentText"/>
      </w:pPr>
      <w:r>
        <w:rPr>
          <w:rStyle w:val="CommentReference"/>
        </w:rPr>
        <w:annotationRef/>
      </w:r>
      <w:r>
        <w:t>In the legend the CVV/human seasonal vaccine strains is missing, in grey as in the figure 2? Could be written in the text</w:t>
      </w:r>
      <w:r w:rsidR="00DF1E01">
        <w:t xml:space="preserve"> </w:t>
      </w:r>
      <w:r>
        <w:t xml:space="preserve"> </w:t>
      </w:r>
    </w:p>
  </w:comment>
  <w:comment w:id="1008" w:author="Pekosz, Andrew" w:date="2024-11-17T14:15:00Z" w:initials="AP">
    <w:p w14:paraId="7B3F4812" w14:textId="77777777" w:rsidR="00D906C1" w:rsidRDefault="00F229AF" w:rsidP="00D906C1">
      <w:pPr>
        <w:pStyle w:val="CommentText"/>
      </w:pPr>
      <w:r>
        <w:rPr>
          <w:rStyle w:val="CommentReference"/>
        </w:rPr>
        <w:annotationRef/>
      </w:r>
      <w:r w:rsidR="00D906C1">
        <w:t>Map is blurry</w:t>
      </w:r>
    </w:p>
  </w:comment>
  <w:comment w:id="1009" w:author="Ian Brown" w:date="2024-11-25T16:17:00Z" w:initials="IB">
    <w:p w14:paraId="0B94ACFD" w14:textId="77777777" w:rsidR="00943708" w:rsidRDefault="00943708" w:rsidP="00943708">
      <w:pPr>
        <w:pStyle w:val="CommentText"/>
      </w:pPr>
      <w:r>
        <w:rPr>
          <w:rStyle w:val="CommentReference"/>
        </w:rPr>
        <w:annotationRef/>
      </w:r>
      <w:r>
        <w:t>The colour coding does not carry sufficient contrast in the tree in particular!</w:t>
      </w:r>
    </w:p>
  </w:comment>
  <w:comment w:id="1019" w:author="HERVE Severine" w:date="2024-11-29T09:00:00Z" w:initials="HS">
    <w:p w14:paraId="4548DBD8" w14:textId="0FA9F4B9" w:rsidR="00681E27" w:rsidRDefault="00681E27">
      <w:pPr>
        <w:pStyle w:val="CommentText"/>
      </w:pPr>
      <w:r>
        <w:rPr>
          <w:rStyle w:val="CommentReference"/>
        </w:rPr>
        <w:annotationRef/>
      </w:r>
      <w:r>
        <w:t>The vertical axis of the timeline is absent</w:t>
      </w:r>
    </w:p>
  </w:comment>
  <w:comment w:id="1024" w:author="Pekosz, Andrew" w:date="2024-11-17T14:15:00Z" w:initials="AP">
    <w:p w14:paraId="50355AC5" w14:textId="31CCDCF5" w:rsidR="00F229AF" w:rsidRDefault="00F229AF" w:rsidP="00F229AF">
      <w:pPr>
        <w:pStyle w:val="CommentText"/>
      </w:pPr>
      <w:r>
        <w:rPr>
          <w:rStyle w:val="CommentReference"/>
        </w:rPr>
        <w:annotationRef/>
      </w:r>
      <w:r>
        <w:t xml:space="preserve">Figure is blurry. </w:t>
      </w:r>
    </w:p>
  </w:comment>
  <w:comment w:id="1025" w:author="RICHARD Gautier" w:date="2024-11-29T14:42:00Z" w:initials="RG">
    <w:p w14:paraId="39C7776C" w14:textId="77777777" w:rsidR="00681E27" w:rsidRDefault="00681E27">
      <w:pPr>
        <w:pStyle w:val="CommentText"/>
      </w:pPr>
      <w:r>
        <w:rPr>
          <w:rStyle w:val="CommentReference"/>
        </w:rPr>
        <w:annotationRef/>
      </w:r>
      <w:r>
        <w:t>I am questioning if Racmacs 2D visualisation with bootstrap blobs computation wouldn’t yield a clearer picture? 3D plots are hard to read especially if there’s no Euclidian distance measures within the antigenic map space to support the antigenic map.</w:t>
      </w:r>
    </w:p>
    <w:p w14:paraId="343D44AD" w14:textId="77777777" w:rsidR="00681E27" w:rsidRDefault="00681E27">
      <w:pPr>
        <w:pStyle w:val="CommentText"/>
      </w:pPr>
      <w:r>
        <w:br/>
        <w:t>As per the current figure, it is impossible to tell how far the 1B are from the 1C or the 1A (1C and 1B seem confounded while it must just be the angle of the 3D plot that is used). Also the size of the spheres have a huge visual impact while I’m not sure they hold any statistical relevance.</w:t>
      </w:r>
      <w:r>
        <w:br/>
      </w:r>
      <w:r>
        <w:br/>
        <w:t>Providing the 3D plots as an online interactive visualization could help for sure, but they extremely rarely go well as static plots in a paper unless supported by tables and further statistical analyses describing them in detail.</w:t>
      </w:r>
      <w:r>
        <w:br/>
      </w:r>
      <w:r>
        <w:br/>
        <w:t>I can easily run the Racmacs bootstrap pipeline if I get the underlying antigenic results table (antigens x sera)</w:t>
      </w:r>
    </w:p>
  </w:comment>
  <w:comment w:id="1039" w:author="Pekosz, Andrew" w:date="2024-11-17T14:16:00Z" w:initials="AP">
    <w:p w14:paraId="41ECCCA0" w14:textId="77777777" w:rsidR="004E10C1" w:rsidRDefault="004E10C1" w:rsidP="004E10C1">
      <w:pPr>
        <w:pStyle w:val="CommentText"/>
      </w:pPr>
      <w:r>
        <w:rPr>
          <w:rStyle w:val="CommentReference"/>
        </w:rPr>
        <w:annotationRef/>
      </w:r>
      <w:r>
        <w:t>Figure is blurry</w:t>
      </w:r>
    </w:p>
  </w:comment>
  <w:comment w:id="1041" w:author="RICHARD Gautier" w:date="2024-11-29T14:51:00Z" w:initials="RG">
    <w:p w14:paraId="5FC9AA1F" w14:textId="3545FD04" w:rsidR="00681E27" w:rsidRDefault="00681E27">
      <w:pPr>
        <w:pStyle w:val="CommentText"/>
      </w:pPr>
      <w:r>
        <w:rPr>
          <w:rStyle w:val="CommentReference"/>
        </w:rPr>
        <w:annotationRef/>
      </w:r>
      <w:r>
        <w:t>Nice and clever representation, but since the antigenic maps were never shown in 2D, it is very hard to link this plot with the previous one.</w:t>
      </w:r>
      <w:r>
        <w:br/>
      </w:r>
      <w:r>
        <w:br/>
        <w:t>(and according to what I’m seeing, the 2D antigenic map seems rather clean with 3 groups corresponding to 1A, 1B and 1C ?)</w:t>
      </w:r>
    </w:p>
  </w:comment>
  <w:comment w:id="1044" w:author="RICHARD Gautier" w:date="2024-11-29T14:58:00Z" w:initials="RG">
    <w:p w14:paraId="0400EB9F" w14:textId="36CF7DC2" w:rsidR="00681E27" w:rsidRDefault="00681E27">
      <w:pPr>
        <w:pStyle w:val="CommentText"/>
      </w:pPr>
      <w:r>
        <w:rPr>
          <w:rStyle w:val="CommentReference"/>
        </w:rPr>
        <w:annotationRef/>
      </w:r>
      <w:r>
        <w:t>Linking the bars colors to the clade is hard. Bars should be grouped by clade and the clade name should be indicated in a box on top of the bars (ggplot facet style).</w:t>
      </w:r>
      <w:r>
        <w:br/>
      </w:r>
      <w:r>
        <w:br/>
        <w:t>Also a vertical lollipop plot with a vertical dotted line set at the threshold of 3 as well as the name of the antiserum the antigenic distances are measured to would help immensely to better group the bars, better read the strain names and better interpret the figure.</w:t>
      </w:r>
    </w:p>
  </w:comment>
  <w:comment w:id="1045" w:author="SIMON Gaelle" w:date="2024-11-29T19:25:00Z" w:initials="SG">
    <w:p w14:paraId="36185594" w14:textId="4FE5869F" w:rsidR="009B17F0" w:rsidRDefault="009B17F0">
      <w:pPr>
        <w:pStyle w:val="CommentText"/>
      </w:pPr>
      <w:r>
        <w:rPr>
          <w:rStyle w:val="CommentReference"/>
        </w:rPr>
        <w:annotationRef/>
      </w:r>
      <w:r>
        <w:t>Give their HA cl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92200" w15:done="1"/>
  <w15:commentEx w15:paraId="7BE7CF7B" w15:done="0"/>
  <w15:commentEx w15:paraId="2CEDCDDA" w15:done="1"/>
  <w15:commentEx w15:paraId="340DC48B" w15:done="0"/>
  <w15:commentEx w15:paraId="33C1EE88" w15:done="1"/>
  <w15:commentEx w15:paraId="5EFD4EB4" w15:done="1"/>
  <w15:commentEx w15:paraId="33D66377" w15:done="1"/>
  <w15:commentEx w15:paraId="5DD81C70" w15:done="1"/>
  <w15:commentEx w15:paraId="443BF91A" w15:done="1"/>
  <w15:commentEx w15:paraId="11972AA2" w15:done="1"/>
  <w15:commentEx w15:paraId="329B881B" w15:done="0"/>
  <w15:commentEx w15:paraId="33076D1E" w15:done="1"/>
  <w15:commentEx w15:paraId="4EB5216B" w15:done="1"/>
  <w15:commentEx w15:paraId="70001A41" w15:done="0"/>
  <w15:commentEx w15:paraId="3EAB31A9" w15:done="1"/>
  <w15:commentEx w15:paraId="7A70C8D7" w15:done="1"/>
  <w15:commentEx w15:paraId="1E0D936D" w15:done="1"/>
  <w15:commentEx w15:paraId="2274B1C1" w15:done="1"/>
  <w15:commentEx w15:paraId="6B1573AD" w15:paraIdParent="2274B1C1" w15:done="1"/>
  <w15:commentEx w15:paraId="52D1F511" w15:done="1"/>
  <w15:commentEx w15:paraId="532D21A3" w15:done="1"/>
  <w15:commentEx w15:paraId="722D7AAE" w15:done="1"/>
  <w15:commentEx w15:paraId="4F06626E" w15:done="1"/>
  <w15:commentEx w15:paraId="385A1EAD" w15:done="1"/>
  <w15:commentEx w15:paraId="41AB8CFE" w15:paraIdParent="385A1EAD" w15:done="1"/>
  <w15:commentEx w15:paraId="466F950D" w15:done="1"/>
  <w15:commentEx w15:paraId="5034DE8E" w15:done="0"/>
  <w15:commentEx w15:paraId="388D0A13" w15:done="0"/>
  <w15:commentEx w15:paraId="323A3304" w15:paraIdParent="388D0A13" w15:done="0"/>
  <w15:commentEx w15:paraId="7F3129E1" w15:done="1"/>
  <w15:commentEx w15:paraId="10E5E09B" w15:done="1"/>
  <w15:commentEx w15:paraId="6E3314AF" w15:done="0"/>
  <w15:commentEx w15:paraId="681691DE" w15:done="0"/>
  <w15:commentEx w15:paraId="0B848D9F" w15:done="1"/>
  <w15:commentEx w15:paraId="43E29B53" w15:done="1"/>
  <w15:commentEx w15:paraId="1B47F0E0" w15:done="1"/>
  <w15:commentEx w15:paraId="1483EEAE" w15:done="1"/>
  <w15:commentEx w15:paraId="42365220" w15:done="1"/>
  <w15:commentEx w15:paraId="2CAEDA52" w15:done="1"/>
  <w15:commentEx w15:paraId="4AE551A6" w15:done="0"/>
  <w15:commentEx w15:paraId="6D903073" w15:done="1"/>
  <w15:commentEx w15:paraId="108190EE" w15:paraIdParent="6D903073" w15:done="1"/>
  <w15:commentEx w15:paraId="44D0FF32" w15:paraIdParent="6D903073" w15:done="1"/>
  <w15:commentEx w15:paraId="3A6C7816" w15:paraIdParent="6D903073" w15:done="1"/>
  <w15:commentEx w15:paraId="39A78236" w15:paraIdParent="6D903073" w15:done="1"/>
  <w15:commentEx w15:paraId="15E1FCD6" w15:paraIdParent="6D903073" w15:done="1"/>
  <w15:commentEx w15:paraId="2F4C1147" w15:done="0"/>
  <w15:commentEx w15:paraId="2C5E6EEA" w15:done="1"/>
  <w15:commentEx w15:paraId="54CBC6A9" w15:done="1"/>
  <w15:commentEx w15:paraId="28911A69" w15:done="0"/>
  <w15:commentEx w15:paraId="356B66E4" w15:done="1"/>
  <w15:commentEx w15:paraId="52B91AB9" w15:done="0"/>
  <w15:commentEx w15:paraId="0154FB2E" w15:done="0"/>
  <w15:commentEx w15:paraId="5CED2E40" w15:done="1"/>
  <w15:commentEx w15:paraId="3C665555" w15:done="1"/>
  <w15:commentEx w15:paraId="29AE6144" w15:paraIdParent="3C665555" w15:done="1"/>
  <w15:commentEx w15:paraId="1A0D776A" w15:done="1"/>
  <w15:commentEx w15:paraId="5BF20F59" w15:done="1"/>
  <w15:commentEx w15:paraId="7224A9B7" w15:paraIdParent="5BF20F59" w15:done="1"/>
  <w15:commentEx w15:paraId="34A2E404" w15:done="1"/>
  <w15:commentEx w15:paraId="7E5736EA" w15:done="0"/>
  <w15:commentEx w15:paraId="26DE324D" w15:paraIdParent="7E5736EA" w15:done="0"/>
  <w15:commentEx w15:paraId="4BD66203" w15:paraIdParent="7E5736EA" w15:done="0"/>
  <w15:commentEx w15:paraId="37FC040A" w15:done="1"/>
  <w15:commentEx w15:paraId="51ADFB3F" w15:done="1"/>
  <w15:commentEx w15:paraId="0E495630" w15:done="1"/>
  <w15:commentEx w15:paraId="25BD55FC" w15:done="1"/>
  <w15:commentEx w15:paraId="6B9878B0" w15:done="1"/>
  <w15:commentEx w15:paraId="178EE013" w15:done="0"/>
  <w15:commentEx w15:paraId="6E4075AD" w15:paraIdParent="178EE013" w15:done="0"/>
  <w15:commentEx w15:paraId="35403CDC" w15:done="1"/>
  <w15:commentEx w15:paraId="7C6B9E5B" w15:done="1"/>
  <w15:commentEx w15:paraId="47A7127A" w15:done="0"/>
  <w15:commentEx w15:paraId="2E02A4B1" w15:done="1"/>
  <w15:commentEx w15:paraId="44176FF0" w15:done="1"/>
  <w15:commentEx w15:paraId="244EC791" w15:done="1"/>
  <w15:commentEx w15:paraId="62A00EB5" w15:done="0"/>
  <w15:commentEx w15:paraId="6A3B1174" w15:done="0"/>
  <w15:commentEx w15:paraId="30BEF367" w15:done="0"/>
  <w15:commentEx w15:paraId="388F66B5" w15:done="0"/>
  <w15:commentEx w15:paraId="27AE1720" w15:done="0"/>
  <w15:commentEx w15:paraId="41BB9004" w15:done="0"/>
  <w15:commentEx w15:paraId="4F37D0CF" w15:done="0"/>
  <w15:commentEx w15:paraId="6B2CCE99" w15:done="1"/>
  <w15:commentEx w15:paraId="27260058" w15:done="0"/>
  <w15:commentEx w15:paraId="59F9E9E1" w15:done="0"/>
  <w15:commentEx w15:paraId="07B9790C" w15:done="0"/>
  <w15:commentEx w15:paraId="63C28DD1" w15:done="0"/>
  <w15:commentEx w15:paraId="0A43A9E2" w15:done="0"/>
  <w15:commentEx w15:paraId="2378CD9B" w15:done="0"/>
  <w15:commentEx w15:paraId="17751F44" w15:done="0"/>
  <w15:commentEx w15:paraId="2F9A79E1" w15:done="0"/>
  <w15:commentEx w15:paraId="1E52EF4B" w15:done="0"/>
  <w15:commentEx w15:paraId="6EDAE290" w15:done="0"/>
  <w15:commentEx w15:paraId="101617F2" w15:done="0"/>
  <w15:commentEx w15:paraId="279B2FF9" w15:done="0"/>
  <w15:commentEx w15:paraId="00935CC7" w15:done="1"/>
  <w15:commentEx w15:paraId="1C7F4272" w15:done="1"/>
  <w15:commentEx w15:paraId="405A548A" w15:done="0"/>
  <w15:commentEx w15:paraId="52078A76" w15:done="1"/>
  <w15:commentEx w15:paraId="7C4532F7" w15:done="0"/>
  <w15:commentEx w15:paraId="6404FE17" w15:done="1"/>
  <w15:commentEx w15:paraId="3418C11D" w15:done="1"/>
  <w15:commentEx w15:paraId="7235545A" w15:done="1"/>
  <w15:commentEx w15:paraId="4FD93542" w15:done="1"/>
  <w15:commentEx w15:paraId="3CB6F0A1" w15:done="1"/>
  <w15:commentEx w15:paraId="59A572F7" w15:done="0"/>
  <w15:commentEx w15:paraId="7719860C" w15:done="1"/>
  <w15:commentEx w15:paraId="6171FD84" w15:done="0"/>
  <w15:commentEx w15:paraId="2E2B84C6" w15:paraIdParent="6171FD84" w15:done="0"/>
  <w15:commentEx w15:paraId="1749EA7A" w15:done="0"/>
  <w15:commentEx w15:paraId="3648ABB1" w15:paraIdParent="1749EA7A" w15:done="0"/>
  <w15:commentEx w15:paraId="22BFD622" w15:done="0"/>
  <w15:commentEx w15:paraId="1D2BB5B7" w15:paraIdParent="22BFD622" w15:done="0"/>
  <w15:commentEx w15:paraId="0F24F6BE" w15:done="0"/>
  <w15:commentEx w15:paraId="6335FF13" w15:paraIdParent="0F24F6BE" w15:done="0"/>
  <w15:commentEx w15:paraId="3D3C4A29" w15:done="0"/>
  <w15:commentEx w15:paraId="5C1E1736" w15:paraIdParent="3D3C4A29" w15:done="0"/>
  <w15:commentEx w15:paraId="3A87F9A6" w15:done="1"/>
  <w15:commentEx w15:paraId="435C4923" w15:done="1"/>
  <w15:commentEx w15:paraId="7F650A98" w15:paraIdParent="435C4923" w15:done="1"/>
  <w15:commentEx w15:paraId="4A82AA84" w15:done="1"/>
  <w15:commentEx w15:paraId="0492083E" w15:paraIdParent="4A82AA84" w15:done="1"/>
  <w15:commentEx w15:paraId="422103DC" w15:done="1"/>
  <w15:commentEx w15:paraId="2AA98E72" w15:done="1"/>
  <w15:commentEx w15:paraId="4BB9DD43" w15:done="1"/>
  <w15:commentEx w15:paraId="5CCF4A35" w15:done="0"/>
  <w15:commentEx w15:paraId="293884AE" w15:done="0"/>
  <w15:commentEx w15:paraId="63C6BAAD" w15:done="0"/>
  <w15:commentEx w15:paraId="4A095668" w15:done="0"/>
  <w15:commentEx w15:paraId="109CAE7D" w15:paraIdParent="4A095668" w15:done="0"/>
  <w15:commentEx w15:paraId="70F95ED6" w15:done="1"/>
  <w15:commentEx w15:paraId="6FE2DCD3" w15:done="1"/>
  <w15:commentEx w15:paraId="14525B43" w15:done="1"/>
  <w15:commentEx w15:paraId="707BD090" w15:done="0"/>
  <w15:commentEx w15:paraId="7D0E5464" w15:paraIdParent="707BD090" w15:done="0"/>
  <w15:commentEx w15:paraId="74CAA0DE" w15:done="0"/>
  <w15:commentEx w15:paraId="42857403" w15:done="0"/>
  <w15:commentEx w15:paraId="03607B84" w15:done="0"/>
  <w15:commentEx w15:paraId="216016F0" w15:done="1"/>
  <w15:commentEx w15:paraId="1A39C54E" w15:done="1"/>
  <w15:commentEx w15:paraId="6B1F67CA" w15:done="1"/>
  <w15:commentEx w15:paraId="2EDD9038" w15:paraIdParent="6B1F67CA" w15:done="1"/>
  <w15:commentEx w15:paraId="04F2741D" w15:done="1"/>
  <w15:commentEx w15:paraId="645D1FC0" w15:done="1"/>
  <w15:commentEx w15:paraId="6397F0D3" w15:done="1"/>
  <w15:commentEx w15:paraId="56FEB3F4" w15:done="1"/>
  <w15:commentEx w15:paraId="443F3DE4" w15:done="1"/>
  <w15:commentEx w15:paraId="63643D6D" w15:done="0"/>
  <w15:commentEx w15:paraId="2711EDE5" w15:paraIdParent="63643D6D" w15:done="0"/>
  <w15:commentEx w15:paraId="1D539866" w15:done="0"/>
  <w15:commentEx w15:paraId="477DEC66" w15:done="1"/>
  <w15:commentEx w15:paraId="081E9A67" w15:done="0"/>
  <w15:commentEx w15:paraId="70F09D8B" w15:done="1"/>
  <w15:commentEx w15:paraId="578AE9EE" w15:done="1"/>
  <w15:commentEx w15:paraId="7B3F4812" w15:done="1"/>
  <w15:commentEx w15:paraId="0B94ACFD" w15:done="0"/>
  <w15:commentEx w15:paraId="4548DBD8" w15:done="1"/>
  <w15:commentEx w15:paraId="50355AC5" w15:done="1"/>
  <w15:commentEx w15:paraId="343D44AD" w15:done="0"/>
  <w15:commentEx w15:paraId="41ECCCA0" w15:done="1"/>
  <w15:commentEx w15:paraId="5FC9AA1F" w15:done="0"/>
  <w15:commentEx w15:paraId="0400EB9F" w15:done="1"/>
  <w15:commentEx w15:paraId="3618559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1A071E" w16cex:dateUtc="2024-11-25T15:25:00Z"/>
  <w16cex:commentExtensible w16cex:durableId="78DB6513" w16cex:dateUtc="2024-12-08T14:09:00Z"/>
  <w16cex:commentExtensible w16cex:durableId="4C185956" w16cex:dateUtc="2024-11-17T16:31:00Z"/>
  <w16cex:commentExtensible w16cex:durableId="4B0B8EBF" w16cex:dateUtc="2024-11-13T17:39:00Z"/>
  <w16cex:commentExtensible w16cex:durableId="57C5E3D6" w16cex:dateUtc="2024-11-13T17:40:00Z"/>
  <w16cex:commentExtensible w16cex:durableId="308E08E0" w16cex:dateUtc="2024-11-13T17:44:00Z"/>
  <w16cex:commentExtensible w16cex:durableId="10B63DAF" w16cex:dateUtc="2024-11-13T18:06:00Z"/>
  <w16cex:commentExtensible w16cex:durableId="59216E12" w16cex:dateUtc="2024-11-13T18:06:00Z"/>
  <w16cex:commentExtensible w16cex:durableId="4E48CC9E" w16cex:dateUtc="2024-11-13T18:09:00Z"/>
  <w16cex:commentExtensible w16cex:durableId="4496D939" w16cex:dateUtc="2024-11-13T18:11:00Z"/>
  <w16cex:commentExtensible w16cex:durableId="1ADA412C" w16cex:dateUtc="2024-11-13T18:21:00Z"/>
  <w16cex:commentExtensible w16cex:durableId="1C053723" w16cex:dateUtc="2024-11-13T18:35:00Z"/>
  <w16cex:commentExtensible w16cex:durableId="0FD8F0DA" w16cex:dateUtc="2024-11-13T18:35:00Z"/>
  <w16cex:commentExtensible w16cex:durableId="54EF70D9" w16cex:dateUtc="2024-11-25T15:18:00Z"/>
  <w16cex:commentExtensible w16cex:durableId="45BCBE0B" w16cex:dateUtc="2024-11-13T18:43:00Z"/>
  <w16cex:commentExtensible w16cex:durableId="2AF415ED" w16cex:dateUtc="2024-11-29T10:29:00Z"/>
  <w16cex:commentExtensible w16cex:durableId="0AC76E70" w16cex:dateUtc="2024-12-08T13:09:00Z"/>
  <w16cex:commentExtensible w16cex:durableId="67FE22B8" w16cex:dateUtc="2024-11-25T15:32:00Z"/>
  <w16cex:commentExtensible w16cex:durableId="24685FF1" w16cex:dateUtc="2024-11-13T18:57:00Z"/>
  <w16cex:commentExtensible w16cex:durableId="6B0C8EDE" w16cex:dateUtc="2024-11-13T19:08:00Z"/>
  <w16cex:commentExtensible w16cex:durableId="5C97E2BE" w16cex:dateUtc="2024-11-13T19:14:00Z"/>
  <w16cex:commentExtensible w16cex:durableId="6A34B343" w16cex:dateUtc="2024-11-13T19:20:00Z"/>
  <w16cex:commentExtensible w16cex:durableId="2C55C1EF" w16cex:dateUtc="2024-11-16T16:08:00Z"/>
  <w16cex:commentExtensible w16cex:durableId="2E764EF5" w16cex:dateUtc="2024-11-25T15:37:00Z"/>
  <w16cex:commentExtensible w16cex:durableId="460FBE4D" w16cex:dateUtc="2024-11-13T19:45:00Z"/>
  <w16cex:commentExtensible w16cex:durableId="1BE75429" w16cex:dateUtc="2024-11-13T19:45:00Z"/>
  <w16cex:commentExtensible w16cex:durableId="7CD55C64" w16cex:dateUtc="2024-12-10T22:36:00Z"/>
  <w16cex:commentExtensible w16cex:durableId="2A013020" w16cex:dateUtc="2024-12-15T15:09:00Z"/>
  <w16cex:commentExtensible w16cex:durableId="333A2AAD" w16cex:dateUtc="2024-11-13T19:49:00Z"/>
  <w16cex:commentExtensible w16cex:durableId="654A5D3F" w16cex:dateUtc="2024-11-25T15:42:00Z"/>
  <w16cex:commentExtensible w16cex:durableId="2D8CD9C3" w16cex:dateUtc="2024-12-08T13:19:00Z"/>
  <w16cex:commentExtensible w16cex:durableId="5C3671BE" w16cex:dateUtc="2024-11-17T19:13:00Z"/>
  <w16cex:commentExtensible w16cex:durableId="008E3352" w16cex:dateUtc="2024-12-08T13:36:00Z"/>
  <w16cex:commentExtensible w16cex:durableId="4632CAD7" w16cex:dateUtc="2024-11-13T19:50:00Z"/>
  <w16cex:commentExtensible w16cex:durableId="7B03A287" w16cex:dateUtc="2024-11-13T19:51:00Z">
    <w16cex:extLst>
      <w16:ext w16:uri="{CE6994B0-6A32-4C9F-8C6B-6E91EDA988CE}">
        <cr:reactions xmlns:cr="http://schemas.microsoft.com/office/comments/2020/reactions">
          <cr:reaction reactionType="1">
            <cr:reactionInfo dateUtc="2024-11-16T16:12:36Z">
              <cr:user userId="S::acoggon3@rvc.ac.uk::dd45e222-0fe6-4961-adb3-57c1be62a8f0" userProvider="AD" userName="Coggon, Amelia Charlotte"/>
            </cr:reactionInfo>
          </cr:reaction>
        </cr:reactions>
      </w16:ext>
    </w16cex:extLst>
  </w16cex:commentExtensible>
  <w16cex:commentExtensible w16cex:durableId="668C0550" w16cex:dateUtc="2024-11-29T10:37:00Z"/>
  <w16cex:commentExtensible w16cex:durableId="2ED37588" w16cex:dateUtc="2024-11-25T16:21:00Z"/>
  <w16cex:commentExtensible w16cex:durableId="2AF417F1" w16cex:dateUtc="2024-11-29T10:37:00Z"/>
  <w16cex:commentExtensible w16cex:durableId="48553BF7" w16cex:dateUtc="2024-08-20T18:54:00Z"/>
  <w16cex:commentExtensible w16cex:durableId="5DE01219" w16cex:dateUtc="2024-11-17T14:28:00Z"/>
  <w16cex:commentExtensible w16cex:durableId="1477FAEC" w16cex:dateUtc="2024-11-14T18:49:00Z"/>
  <w16cex:commentExtensible w16cex:durableId="4B7CCC5F" w16cex:dateUtc="2024-11-14T18:51:00Z"/>
  <w16cex:commentExtensible w16cex:durableId="3461DA7F" w16cex:dateUtc="2024-11-26T12:46:00Z"/>
  <w16cex:commentExtensible w16cex:durableId="0BBC0E25" w16cex:dateUtc="2024-11-26T10:52:00Z"/>
  <w16cex:commentExtensible w16cex:durableId="0BB572A6" w16cex:dateUtc="2024-12-09T14:07:00Z"/>
  <w16cex:commentExtensible w16cex:durableId="4AA27640" w16cex:dateUtc="2024-11-26T10:48:00Z"/>
  <w16cex:commentExtensible w16cex:durableId="155403AE" w16cex:dateUtc="2024-12-09T14:06:00Z"/>
  <w16cex:commentExtensible w16cex:durableId="30EF8F21" w16cex:dateUtc="2024-12-09T14:11:00Z"/>
  <w16cex:commentExtensible w16cex:durableId="126987FF" w16cex:dateUtc="2024-12-09T14:11:00Z"/>
  <w16cex:commentExtensible w16cex:durableId="1E35E715" w16cex:dateUtc="2024-12-09T14:11:00Z"/>
  <w16cex:commentExtensible w16cex:durableId="0D996051" w16cex:dateUtc="2024-12-09T14:12:00Z"/>
  <w16cex:commentExtensible w16cex:durableId="4374DC8A" w16cex:dateUtc="2024-11-07T09:41:00Z"/>
  <w16cex:commentExtensible w16cex:durableId="43C37004" w16cex:dateUtc="2024-11-14T18:54:00Z"/>
  <w16cex:commentExtensible w16cex:durableId="25B6FE68" w16cex:dateUtc="2024-11-26T14:51:00Z"/>
  <w16cex:commentExtensible w16cex:durableId="6D3A2A8A" w16cex:dateUtc="2024-11-26T12:21:00Z"/>
  <w16cex:commentExtensible w16cex:durableId="747C874F" w16cex:dateUtc="2024-11-26T12:34:00Z"/>
  <w16cex:commentExtensible w16cex:durableId="070D2D9C" w16cex:dateUtc="2024-11-14T19:13:00Z"/>
  <w16cex:commentExtensible w16cex:durableId="76989EFA" w16cex:dateUtc="2024-11-26T12:21:00Z"/>
  <w16cex:commentExtensible w16cex:durableId="434A8B2F" w16cex:dateUtc="2024-11-26T12:34:00Z"/>
  <w16cex:commentExtensible w16cex:durableId="1E06FE69" w16cex:dateUtc="2024-11-30T21:06:00Z"/>
  <w16cex:commentExtensible w16cex:durableId="106A7F5A" w16cex:dateUtc="2024-11-14T19:21:00Z"/>
  <w16cex:commentExtensible w16cex:durableId="7009E568" w16cex:dateUtc="2024-11-17T16:27:00Z"/>
  <w16cex:commentExtensible w16cex:durableId="096B7B74" w16cex:dateUtc="2024-11-26T12:37:00Z"/>
  <w16cex:commentExtensible w16cex:durableId="0FFD053F" w16cex:dateUtc="2024-11-09T11:40:00Z"/>
  <w16cex:commentExtensible w16cex:durableId="7E90BED4" w16cex:dateUtc="2024-11-17T19:15:00Z"/>
  <w16cex:commentExtensible w16cex:durableId="2548D805" w16cex:dateUtc="2024-11-17T19:15:00Z"/>
  <w16cex:commentExtensible w16cex:durableId="7DC0291D" w16cex:dateUtc="2024-11-25T16:17:00Z"/>
  <w16cex:commentExtensible w16cex:durableId="68C641D1" w16cex:dateUtc="2024-11-17T19:15:00Z"/>
  <w16cex:commentExtensible w16cex:durableId="02C51DC1" w16cex:dateUtc="2024-11-17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92200" w16cid:durableId="4B1A071E"/>
  <w16cid:commentId w16cid:paraId="7BE7CF7B" w16cid:durableId="78DB6513"/>
  <w16cid:commentId w16cid:paraId="2CEDCDDA" w16cid:durableId="2CEDCDDA"/>
  <w16cid:commentId w16cid:paraId="340DC48B" w16cid:durableId="2AF01A36"/>
  <w16cid:commentId w16cid:paraId="33C1EE88" w16cid:durableId="4C185956"/>
  <w16cid:commentId w16cid:paraId="5EFD4EB4" w16cid:durableId="5EFD4EB4"/>
  <w16cid:commentId w16cid:paraId="33D66377" w16cid:durableId="4B0B8EBF"/>
  <w16cid:commentId w16cid:paraId="5DD81C70" w16cid:durableId="57C5E3D6"/>
  <w16cid:commentId w16cid:paraId="443BF91A" w16cid:durableId="308E08E0"/>
  <w16cid:commentId w16cid:paraId="11972AA2" w16cid:durableId="10B63DAF"/>
  <w16cid:commentId w16cid:paraId="329B881B" w16cid:durableId="7F91BFF2"/>
  <w16cid:commentId w16cid:paraId="33076D1E" w16cid:durableId="33076D1E"/>
  <w16cid:commentId w16cid:paraId="4EB5216B" w16cid:durableId="59216E12"/>
  <w16cid:commentId w16cid:paraId="70001A41" w16cid:durableId="70001A41"/>
  <w16cid:commentId w16cid:paraId="3EAB31A9" w16cid:durableId="4E48CC9E"/>
  <w16cid:commentId w16cid:paraId="7A70C8D7" w16cid:durableId="4496D939"/>
  <w16cid:commentId w16cid:paraId="1E0D936D" w16cid:durableId="1ADA412C"/>
  <w16cid:commentId w16cid:paraId="2274B1C1" w16cid:durableId="1C053723"/>
  <w16cid:commentId w16cid:paraId="6B1573AD" w16cid:durableId="0FD8F0DA"/>
  <w16cid:commentId w16cid:paraId="52D1F511" w16cid:durableId="54EF70D9"/>
  <w16cid:commentId w16cid:paraId="532D21A3" w16cid:durableId="532D21A3"/>
  <w16cid:commentId w16cid:paraId="722D7AAE" w16cid:durableId="722D7AAE"/>
  <w16cid:commentId w16cid:paraId="4F06626E" w16cid:durableId="4F06626E"/>
  <w16cid:commentId w16cid:paraId="385A1EAD" w16cid:durableId="385A1EAD"/>
  <w16cid:commentId w16cid:paraId="41AB8CFE" w16cid:durableId="41AB8CFE"/>
  <w16cid:commentId w16cid:paraId="466F950D" w16cid:durableId="45BCBE0B"/>
  <w16cid:commentId w16cid:paraId="5034DE8E" w16cid:durableId="5034DE8E"/>
  <w16cid:commentId w16cid:paraId="388D0A13" w16cid:durableId="2AF415ED"/>
  <w16cid:commentId w16cid:paraId="323A3304" w16cid:durableId="0AC76E70"/>
  <w16cid:commentId w16cid:paraId="7F3129E1" w16cid:durableId="67FE22B8"/>
  <w16cid:commentId w16cid:paraId="10E5E09B" w16cid:durableId="24685FF1"/>
  <w16cid:commentId w16cid:paraId="6E3314AF" w16cid:durableId="6E3314AF"/>
  <w16cid:commentId w16cid:paraId="681691DE" w16cid:durableId="2AF01C4F"/>
  <w16cid:commentId w16cid:paraId="0B848D9F" w16cid:durableId="2AF01BF5"/>
  <w16cid:commentId w16cid:paraId="43E29B53" w16cid:durableId="6B0C8EDE"/>
  <w16cid:commentId w16cid:paraId="1B47F0E0" w16cid:durableId="1B47F0E0"/>
  <w16cid:commentId w16cid:paraId="1483EEAE" w16cid:durableId="1483EEAE"/>
  <w16cid:commentId w16cid:paraId="42365220" w16cid:durableId="42365220"/>
  <w16cid:commentId w16cid:paraId="2CAEDA52" w16cid:durableId="2CAEDA52"/>
  <w16cid:commentId w16cid:paraId="4AE551A6" w16cid:durableId="4AE551A6"/>
  <w16cid:commentId w16cid:paraId="6D903073" w16cid:durableId="5C97E2BE"/>
  <w16cid:commentId w16cid:paraId="108190EE" w16cid:durableId="6A34B343"/>
  <w16cid:commentId w16cid:paraId="44D0FF32" w16cid:durableId="2C55C1EF"/>
  <w16cid:commentId w16cid:paraId="3A6C7816" w16cid:durableId="2E764EF5"/>
  <w16cid:commentId w16cid:paraId="39A78236" w16cid:durableId="4CFBC797"/>
  <w16cid:commentId w16cid:paraId="15E1FCD6" w16cid:durableId="15E1FCD6"/>
  <w16cid:commentId w16cid:paraId="2F4C1147" w16cid:durableId="2F4C1147"/>
  <w16cid:commentId w16cid:paraId="2C5E6EEA" w16cid:durableId="460FBE4D"/>
  <w16cid:commentId w16cid:paraId="54CBC6A9" w16cid:durableId="1BE75429"/>
  <w16cid:commentId w16cid:paraId="28911A69" w16cid:durableId="7CD55C64"/>
  <w16cid:commentId w16cid:paraId="356B66E4" w16cid:durableId="356B66E4"/>
  <w16cid:commentId w16cid:paraId="52B91AB9" w16cid:durableId="2AF0AA15"/>
  <w16cid:commentId w16cid:paraId="0154FB2E" w16cid:durableId="2A013020"/>
  <w16cid:commentId w16cid:paraId="5CED2E40" w16cid:durableId="333A2AAD"/>
  <w16cid:commentId w16cid:paraId="3C665555" w16cid:durableId="654A5D3F"/>
  <w16cid:commentId w16cid:paraId="29AE6144" w16cid:durableId="2D8CD9C3"/>
  <w16cid:commentId w16cid:paraId="1A0D776A" w16cid:durableId="5C3671BE"/>
  <w16cid:commentId w16cid:paraId="5BF20F59" w16cid:durableId="5BF20F59"/>
  <w16cid:commentId w16cid:paraId="7224A9B7" w16cid:durableId="7224A9B7"/>
  <w16cid:commentId w16cid:paraId="34A2E404" w16cid:durableId="34A2E404"/>
  <w16cid:commentId w16cid:paraId="7E5736EA" w16cid:durableId="7E5736EA"/>
  <w16cid:commentId w16cid:paraId="26DE324D" w16cid:durableId="26DE324D"/>
  <w16cid:commentId w16cid:paraId="4BD66203" w16cid:durableId="008E3352"/>
  <w16cid:commentId w16cid:paraId="37FC040A" w16cid:durableId="4632CAD7"/>
  <w16cid:commentId w16cid:paraId="51ADFB3F" w16cid:durableId="7B03A287"/>
  <w16cid:commentId w16cid:paraId="0E495630" w16cid:durableId="668C0550"/>
  <w16cid:commentId w16cid:paraId="25BD55FC" w16cid:durableId="3FA6AA37"/>
  <w16cid:commentId w16cid:paraId="6B9878B0" w16cid:durableId="158A9AFE"/>
  <w16cid:commentId w16cid:paraId="178EE013" w16cid:durableId="178EE013"/>
  <w16cid:commentId w16cid:paraId="6E4075AD" w16cid:durableId="6E4075AD"/>
  <w16cid:commentId w16cid:paraId="35403CDC" w16cid:durableId="48899EF9"/>
  <w16cid:commentId w16cid:paraId="7C6B9E5B" w16cid:durableId="5C6EBCC4"/>
  <w16cid:commentId w16cid:paraId="47A7127A" w16cid:durableId="064D0BB0"/>
  <w16cid:commentId w16cid:paraId="2E02A4B1" w16cid:durableId="2E02A4B1"/>
  <w16cid:commentId w16cid:paraId="44176FF0" w16cid:durableId="44176FF0"/>
  <w16cid:commentId w16cid:paraId="244EC791" w16cid:durableId="3F578CF6"/>
  <w16cid:commentId w16cid:paraId="62A00EB5" w16cid:durableId="62A00EB5"/>
  <w16cid:commentId w16cid:paraId="6A3B1174" w16cid:durableId="2ED37588"/>
  <w16cid:commentId w16cid:paraId="30BEF367" w16cid:durableId="30BEF367"/>
  <w16cid:commentId w16cid:paraId="388F66B5" w16cid:durableId="388F66B5"/>
  <w16cid:commentId w16cid:paraId="27AE1720" w16cid:durableId="27AE1720"/>
  <w16cid:commentId w16cid:paraId="41BB9004" w16cid:durableId="2AF417F1"/>
  <w16cid:commentId w16cid:paraId="4F37D0CF" w16cid:durableId="4F37D0CF"/>
  <w16cid:commentId w16cid:paraId="6B2CCE99" w16cid:durableId="48553BF7"/>
  <w16cid:commentId w16cid:paraId="27260058" w16cid:durableId="27260058"/>
  <w16cid:commentId w16cid:paraId="59F9E9E1" w16cid:durableId="59F9E9E1"/>
  <w16cid:commentId w16cid:paraId="07B9790C" w16cid:durableId="5DE01219"/>
  <w16cid:commentId w16cid:paraId="63C28DD1" w16cid:durableId="06274789"/>
  <w16cid:commentId w16cid:paraId="0A43A9E2" w16cid:durableId="0A43A9E2"/>
  <w16cid:commentId w16cid:paraId="2378CD9B" w16cid:durableId="2378CD9B"/>
  <w16cid:commentId w16cid:paraId="17751F44" w16cid:durableId="17751F44"/>
  <w16cid:commentId w16cid:paraId="2F9A79E1" w16cid:durableId="2F9A79E1"/>
  <w16cid:commentId w16cid:paraId="1E52EF4B" w16cid:durableId="1E52EF4B"/>
  <w16cid:commentId w16cid:paraId="6EDAE290" w16cid:durableId="6EDAE290"/>
  <w16cid:commentId w16cid:paraId="101617F2" w16cid:durableId="101617F2"/>
  <w16cid:commentId w16cid:paraId="279B2FF9" w16cid:durableId="279B2FF9"/>
  <w16cid:commentId w16cid:paraId="00935CC7" w16cid:durableId="00935CC7"/>
  <w16cid:commentId w16cid:paraId="1C7F4272" w16cid:durableId="1C7F4272"/>
  <w16cid:commentId w16cid:paraId="405A548A" w16cid:durableId="405A548A"/>
  <w16cid:commentId w16cid:paraId="52078A76" w16cid:durableId="52078A76"/>
  <w16cid:commentId w16cid:paraId="7C4532F7" w16cid:durableId="7C4532F7"/>
  <w16cid:commentId w16cid:paraId="6404FE17" w16cid:durableId="6404FE17"/>
  <w16cid:commentId w16cid:paraId="3418C11D" w16cid:durableId="3418C11D"/>
  <w16cid:commentId w16cid:paraId="7235545A" w16cid:durableId="7235545A"/>
  <w16cid:commentId w16cid:paraId="4FD93542" w16cid:durableId="1477FAEC"/>
  <w16cid:commentId w16cid:paraId="3CB6F0A1" w16cid:durableId="4B7CCC5F"/>
  <w16cid:commentId w16cid:paraId="59A572F7" w16cid:durableId="59A572F7"/>
  <w16cid:commentId w16cid:paraId="7719860C" w16cid:durableId="3461DA7F"/>
  <w16cid:commentId w16cid:paraId="6171FD84" w16cid:durableId="0BBC0E25"/>
  <w16cid:commentId w16cid:paraId="2E2B84C6" w16cid:durableId="0BB572A6"/>
  <w16cid:commentId w16cid:paraId="1749EA7A" w16cid:durableId="4AA27640"/>
  <w16cid:commentId w16cid:paraId="3648ABB1" w16cid:durableId="155403AE"/>
  <w16cid:commentId w16cid:paraId="22BFD622" w16cid:durableId="22BFD622"/>
  <w16cid:commentId w16cid:paraId="1D2BB5B7" w16cid:durableId="30EF8F21"/>
  <w16cid:commentId w16cid:paraId="0F24F6BE" w16cid:durableId="0F24F6BE"/>
  <w16cid:commentId w16cid:paraId="6335FF13" w16cid:durableId="126987FF"/>
  <w16cid:commentId w16cid:paraId="3D3C4A29" w16cid:durableId="3D3C4A29"/>
  <w16cid:commentId w16cid:paraId="5C1E1736" w16cid:durableId="1E35E715"/>
  <w16cid:commentId w16cid:paraId="3A87F9A6" w16cid:durableId="3A87F9A6"/>
  <w16cid:commentId w16cid:paraId="435C4923" w16cid:durableId="435C4923"/>
  <w16cid:commentId w16cid:paraId="7F650A98" w16cid:durableId="0D996051"/>
  <w16cid:commentId w16cid:paraId="4A82AA84" w16cid:durableId="4374DC8A"/>
  <w16cid:commentId w16cid:paraId="0492083E" w16cid:durableId="43C37004"/>
  <w16cid:commentId w16cid:paraId="422103DC" w16cid:durableId="422103DC"/>
  <w16cid:commentId w16cid:paraId="2AA98E72" w16cid:durableId="2AF0B375"/>
  <w16cid:commentId w16cid:paraId="4BB9DD43" w16cid:durableId="2AF0B380"/>
  <w16cid:commentId w16cid:paraId="5CCF4A35" w16cid:durableId="5CCF4A35"/>
  <w16cid:commentId w16cid:paraId="293884AE" w16cid:durableId="25B6FE68"/>
  <w16cid:commentId w16cid:paraId="63C6BAAD" w16cid:durableId="02CD63BE"/>
  <w16cid:commentId w16cid:paraId="4A095668" w16cid:durableId="4A095668"/>
  <w16cid:commentId w16cid:paraId="109CAE7D" w16cid:durableId="109CAE7D"/>
  <w16cid:commentId w16cid:paraId="70F95ED6" w16cid:durableId="0E472CBB"/>
  <w16cid:commentId w16cid:paraId="6FE2DCD3" w16cid:durableId="2373A7ED"/>
  <w16cid:commentId w16cid:paraId="14525B43" w16cid:durableId="7F0E8017"/>
  <w16cid:commentId w16cid:paraId="707BD090" w16cid:durableId="6D3A2A8A"/>
  <w16cid:commentId w16cid:paraId="7D0E5464" w16cid:durableId="2AF989E2"/>
  <w16cid:commentId w16cid:paraId="74CAA0DE" w16cid:durableId="74CAA0DE"/>
  <w16cid:commentId w16cid:paraId="42857403" w16cid:durableId="42857403"/>
  <w16cid:commentId w16cid:paraId="03607B84" w16cid:durableId="03607B84"/>
  <w16cid:commentId w16cid:paraId="216016F0" w16cid:durableId="747C874F"/>
  <w16cid:commentId w16cid:paraId="1A39C54E" w16cid:durableId="070D2D9C"/>
  <w16cid:commentId w16cid:paraId="6B1F67CA" w16cid:durableId="76989EFA"/>
  <w16cid:commentId w16cid:paraId="2EDD9038" w16cid:durableId="1026BB36"/>
  <w16cid:commentId w16cid:paraId="04F2741D" w16cid:durableId="2599D1B5"/>
  <w16cid:commentId w16cid:paraId="645D1FC0" w16cid:durableId="657E92F0"/>
  <w16cid:commentId w16cid:paraId="6397F0D3" w16cid:durableId="75048244"/>
  <w16cid:commentId w16cid:paraId="56FEB3F4" w16cid:durableId="434A8B2F"/>
  <w16cid:commentId w16cid:paraId="443F3DE4" w16cid:durableId="1E06FE69"/>
  <w16cid:commentId w16cid:paraId="63643D6D" w16cid:durableId="106A7F5A"/>
  <w16cid:commentId w16cid:paraId="2711EDE5" w16cid:durableId="7009E568"/>
  <w16cid:commentId w16cid:paraId="1D539866" w16cid:durableId="096B7B74"/>
  <w16cid:commentId w16cid:paraId="477DEC66" w16cid:durableId="2AF0B74D"/>
  <w16cid:commentId w16cid:paraId="081E9A67" w16cid:durableId="0FFD053F"/>
  <w16cid:commentId w16cid:paraId="70F09D8B" w16cid:durableId="7E90BED4"/>
  <w16cid:commentId w16cid:paraId="578AE9EE" w16cid:durableId="578AE9EE"/>
  <w16cid:commentId w16cid:paraId="7B3F4812" w16cid:durableId="2548D805"/>
  <w16cid:commentId w16cid:paraId="0B94ACFD" w16cid:durableId="7DC0291D"/>
  <w16cid:commentId w16cid:paraId="4548DBD8" w16cid:durableId="4548DBD8"/>
  <w16cid:commentId w16cid:paraId="50355AC5" w16cid:durableId="68C641D1"/>
  <w16cid:commentId w16cid:paraId="343D44AD" w16cid:durableId="76859B43"/>
  <w16cid:commentId w16cid:paraId="41ECCCA0" w16cid:durableId="02C51DC1"/>
  <w16cid:commentId w16cid:paraId="5FC9AA1F" w16cid:durableId="5FC9AA1F"/>
  <w16cid:commentId w16cid:paraId="0400EB9F" w16cid:durableId="0400EB9F"/>
  <w16cid:commentId w16cid:paraId="36185594" w16cid:durableId="361855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ggon, Amelia Charlotte">
    <w15:presenceInfo w15:providerId="AD" w15:userId="S::acoggon3@rvc.ac.uk::dd45e222-0fe6-4961-adb3-57c1be62a8f0"/>
  </w15:person>
  <w15:person w15:author="SIMON Gaelle">
    <w15:presenceInfo w15:providerId="AD" w15:userId="S-1-5-21-1482476501-1993962763-1801674531-14810"/>
  </w15:person>
  <w15:person w15:author="Ian Brown">
    <w15:presenceInfo w15:providerId="AD" w15:userId="S::ian.brown@pirbright.ac.uk::4adf40f7-c2e9-405c-85c1-0a90535ed2e3"/>
  </w15:person>
  <w15:person w15:author="CHIAPPONI CHIARA">
    <w15:presenceInfo w15:providerId="AD" w15:userId="S-1-5-21-1103342626-332192112-2469105178-10079"/>
  </w15:person>
  <w15:person w15:author="Mollett, Ben">
    <w15:presenceInfo w15:providerId="AD" w15:userId="S::Benjamin.Mollett@apha.gov.uk::1ab0a17c-c3f2-4b76-b019-8491d641a80d"/>
  </w15:person>
  <w15:person w15:author="Pekosz, Andrew">
    <w15:presenceInfo w15:providerId="None" w15:userId="Pekosz, Andrew"/>
  </w15:person>
  <w15:person w15:author="Kristien Van Reeth">
    <w15:presenceInfo w15:providerId="AD" w15:userId="S::Kristien.VanReeth@UGent.be::93a35c7d-bb47-43b8-a601-4e3fac50239a"/>
  </w15:person>
  <w15:person w15:author="Anderson, Tavis - REE-ARS">
    <w15:presenceInfo w15:providerId="AD" w15:userId="S::tavis.anderson@usda.gov::764b8894-55ba-42b0-83c9-391c305b88ff"/>
  </w15:person>
  <w15:person w15:author="RICHARD Gautier">
    <w15:presenceInfo w15:providerId="AD" w15:userId="S-1-5-21-1482476501-1993962763-1801674531-61672"/>
  </w15:person>
  <w15:person w15:author="HERVE Severine">
    <w15:presenceInfo w15:providerId="AD" w15:userId="S-1-5-21-1482476501-1993962763-1801674531-20619"/>
  </w15:person>
  <w15:person w15:author="Harder, Timm">
    <w15:presenceInfo w15:providerId="AD" w15:userId="S-1-5-21-2597374786-366973396-1954725452-1720"/>
  </w15:person>
  <w15:person w15:author="Baker, Amy - REE-ARS">
    <w15:presenceInfo w15:providerId="AD" w15:userId="S::Amy.L.Baker@usda.gov::fe634e79-8398-414b-a6c5-5e730fdf6f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2A76"/>
    <w:rsid w:val="000435CC"/>
    <w:rsid w:val="00047821"/>
    <w:rsid w:val="000521A1"/>
    <w:rsid w:val="000522DA"/>
    <w:rsid w:val="00053400"/>
    <w:rsid w:val="00054E6D"/>
    <w:rsid w:val="00061465"/>
    <w:rsid w:val="00063E20"/>
    <w:rsid w:val="00072A2B"/>
    <w:rsid w:val="00074A15"/>
    <w:rsid w:val="00077539"/>
    <w:rsid w:val="000812A7"/>
    <w:rsid w:val="0008143D"/>
    <w:rsid w:val="00083138"/>
    <w:rsid w:val="00083362"/>
    <w:rsid w:val="00084484"/>
    <w:rsid w:val="000872DE"/>
    <w:rsid w:val="00087EC0"/>
    <w:rsid w:val="000904EB"/>
    <w:rsid w:val="00094A85"/>
    <w:rsid w:val="000953BC"/>
    <w:rsid w:val="000A0F7A"/>
    <w:rsid w:val="000A197E"/>
    <w:rsid w:val="000A596D"/>
    <w:rsid w:val="000B09B0"/>
    <w:rsid w:val="000B1339"/>
    <w:rsid w:val="000B1A7F"/>
    <w:rsid w:val="000B32F3"/>
    <w:rsid w:val="000B4D4F"/>
    <w:rsid w:val="000C03B3"/>
    <w:rsid w:val="000C20C7"/>
    <w:rsid w:val="000C6A7E"/>
    <w:rsid w:val="000D1B65"/>
    <w:rsid w:val="000D1EFC"/>
    <w:rsid w:val="000D4C65"/>
    <w:rsid w:val="000D523C"/>
    <w:rsid w:val="000D6576"/>
    <w:rsid w:val="000D66C0"/>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D8D"/>
    <w:rsid w:val="001801ED"/>
    <w:rsid w:val="00181014"/>
    <w:rsid w:val="00181EFA"/>
    <w:rsid w:val="00183DDB"/>
    <w:rsid w:val="0018485F"/>
    <w:rsid w:val="0018540D"/>
    <w:rsid w:val="00190CD0"/>
    <w:rsid w:val="0019193A"/>
    <w:rsid w:val="00192683"/>
    <w:rsid w:val="00192F90"/>
    <w:rsid w:val="001945CB"/>
    <w:rsid w:val="00194F14"/>
    <w:rsid w:val="00197954"/>
    <w:rsid w:val="001A2A5F"/>
    <w:rsid w:val="001A328F"/>
    <w:rsid w:val="001A4154"/>
    <w:rsid w:val="001A4722"/>
    <w:rsid w:val="001A4925"/>
    <w:rsid w:val="001A5CAC"/>
    <w:rsid w:val="001A7F8E"/>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804AE"/>
    <w:rsid w:val="00282317"/>
    <w:rsid w:val="0028362D"/>
    <w:rsid w:val="0028463D"/>
    <w:rsid w:val="00285E8E"/>
    <w:rsid w:val="00286098"/>
    <w:rsid w:val="00290A2D"/>
    <w:rsid w:val="0029162E"/>
    <w:rsid w:val="002960DF"/>
    <w:rsid w:val="002A394A"/>
    <w:rsid w:val="002A3A34"/>
    <w:rsid w:val="002A473B"/>
    <w:rsid w:val="002A52D9"/>
    <w:rsid w:val="002B08CC"/>
    <w:rsid w:val="002B2CBE"/>
    <w:rsid w:val="002B2E06"/>
    <w:rsid w:val="002B3A8F"/>
    <w:rsid w:val="002B4CEE"/>
    <w:rsid w:val="002B5DAA"/>
    <w:rsid w:val="002B6468"/>
    <w:rsid w:val="002B6A98"/>
    <w:rsid w:val="002C5265"/>
    <w:rsid w:val="002C6C75"/>
    <w:rsid w:val="002C77DE"/>
    <w:rsid w:val="002C7923"/>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9FE"/>
    <w:rsid w:val="00423BAD"/>
    <w:rsid w:val="00424B5C"/>
    <w:rsid w:val="00424D08"/>
    <w:rsid w:val="00425B00"/>
    <w:rsid w:val="004300C9"/>
    <w:rsid w:val="0043047B"/>
    <w:rsid w:val="004325A1"/>
    <w:rsid w:val="00433EB3"/>
    <w:rsid w:val="0043738B"/>
    <w:rsid w:val="00437DF8"/>
    <w:rsid w:val="00437FB1"/>
    <w:rsid w:val="004407E0"/>
    <w:rsid w:val="00443EEC"/>
    <w:rsid w:val="00444575"/>
    <w:rsid w:val="00445196"/>
    <w:rsid w:val="00447915"/>
    <w:rsid w:val="00447AA6"/>
    <w:rsid w:val="00447CA7"/>
    <w:rsid w:val="00451096"/>
    <w:rsid w:val="0045335C"/>
    <w:rsid w:val="0046214D"/>
    <w:rsid w:val="004661B6"/>
    <w:rsid w:val="0046742F"/>
    <w:rsid w:val="004676CB"/>
    <w:rsid w:val="00467F7D"/>
    <w:rsid w:val="004750FC"/>
    <w:rsid w:val="00477B00"/>
    <w:rsid w:val="00477FED"/>
    <w:rsid w:val="004815A3"/>
    <w:rsid w:val="00482135"/>
    <w:rsid w:val="00482267"/>
    <w:rsid w:val="00483367"/>
    <w:rsid w:val="00484FB9"/>
    <w:rsid w:val="00487155"/>
    <w:rsid w:val="0049097B"/>
    <w:rsid w:val="00492A97"/>
    <w:rsid w:val="00494E52"/>
    <w:rsid w:val="00496D79"/>
    <w:rsid w:val="00497992"/>
    <w:rsid w:val="004A2368"/>
    <w:rsid w:val="004A315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20BEE"/>
    <w:rsid w:val="00524BD5"/>
    <w:rsid w:val="005261AD"/>
    <w:rsid w:val="00526ED0"/>
    <w:rsid w:val="0052781B"/>
    <w:rsid w:val="00533AE5"/>
    <w:rsid w:val="00542E6E"/>
    <w:rsid w:val="0055231D"/>
    <w:rsid w:val="00553B13"/>
    <w:rsid w:val="00554025"/>
    <w:rsid w:val="005543B4"/>
    <w:rsid w:val="00554E62"/>
    <w:rsid w:val="00555998"/>
    <w:rsid w:val="005563CC"/>
    <w:rsid w:val="00556579"/>
    <w:rsid w:val="00556C4F"/>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2083"/>
    <w:rsid w:val="005A25F9"/>
    <w:rsid w:val="005A2C62"/>
    <w:rsid w:val="005A5B84"/>
    <w:rsid w:val="005A5E74"/>
    <w:rsid w:val="005A5F08"/>
    <w:rsid w:val="005A6381"/>
    <w:rsid w:val="005A7CDC"/>
    <w:rsid w:val="005A7F6A"/>
    <w:rsid w:val="005B211E"/>
    <w:rsid w:val="005B23CE"/>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68E8"/>
    <w:rsid w:val="008701B1"/>
    <w:rsid w:val="0087069C"/>
    <w:rsid w:val="008714F4"/>
    <w:rsid w:val="008734BC"/>
    <w:rsid w:val="00874BA7"/>
    <w:rsid w:val="00874EF7"/>
    <w:rsid w:val="008756E0"/>
    <w:rsid w:val="00877572"/>
    <w:rsid w:val="00881E32"/>
    <w:rsid w:val="0088258B"/>
    <w:rsid w:val="00885CAD"/>
    <w:rsid w:val="00890570"/>
    <w:rsid w:val="0089197C"/>
    <w:rsid w:val="00891BB6"/>
    <w:rsid w:val="0089258A"/>
    <w:rsid w:val="008933AB"/>
    <w:rsid w:val="008936F4"/>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AC"/>
    <w:rsid w:val="008F2A2D"/>
    <w:rsid w:val="008F2F38"/>
    <w:rsid w:val="008F5621"/>
    <w:rsid w:val="00900774"/>
    <w:rsid w:val="00903EC3"/>
    <w:rsid w:val="00905D80"/>
    <w:rsid w:val="00907199"/>
    <w:rsid w:val="00911D49"/>
    <w:rsid w:val="00916DA2"/>
    <w:rsid w:val="0092072B"/>
    <w:rsid w:val="00925635"/>
    <w:rsid w:val="009323A9"/>
    <w:rsid w:val="009331EA"/>
    <w:rsid w:val="00933983"/>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5823"/>
    <w:rsid w:val="00985894"/>
    <w:rsid w:val="00985E25"/>
    <w:rsid w:val="00986D70"/>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712"/>
    <w:rsid w:val="009D1CA7"/>
    <w:rsid w:val="009D23B6"/>
    <w:rsid w:val="009D2A04"/>
    <w:rsid w:val="009D3326"/>
    <w:rsid w:val="009D4AD8"/>
    <w:rsid w:val="009D4C7E"/>
    <w:rsid w:val="009D570D"/>
    <w:rsid w:val="009D7ED4"/>
    <w:rsid w:val="009D7EEF"/>
    <w:rsid w:val="009E2606"/>
    <w:rsid w:val="009E421D"/>
    <w:rsid w:val="009E46B2"/>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221B"/>
    <w:rsid w:val="00A509A4"/>
    <w:rsid w:val="00A51080"/>
    <w:rsid w:val="00A55B0D"/>
    <w:rsid w:val="00A5632D"/>
    <w:rsid w:val="00A56DF5"/>
    <w:rsid w:val="00A5728D"/>
    <w:rsid w:val="00A60313"/>
    <w:rsid w:val="00A61603"/>
    <w:rsid w:val="00A61962"/>
    <w:rsid w:val="00A65676"/>
    <w:rsid w:val="00A703FA"/>
    <w:rsid w:val="00A70CFD"/>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232DA"/>
    <w:rsid w:val="00C2331E"/>
    <w:rsid w:val="00C24E52"/>
    <w:rsid w:val="00C25103"/>
    <w:rsid w:val="00C254DE"/>
    <w:rsid w:val="00C26379"/>
    <w:rsid w:val="00C35482"/>
    <w:rsid w:val="00C36EF9"/>
    <w:rsid w:val="00C40075"/>
    <w:rsid w:val="00C421AA"/>
    <w:rsid w:val="00C4450A"/>
    <w:rsid w:val="00C45831"/>
    <w:rsid w:val="00C46411"/>
    <w:rsid w:val="00C4663C"/>
    <w:rsid w:val="00C46BF0"/>
    <w:rsid w:val="00C47FE2"/>
    <w:rsid w:val="00C50F5B"/>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BAC"/>
    <w:rsid w:val="00C85A3F"/>
    <w:rsid w:val="00C86ADF"/>
    <w:rsid w:val="00C86B39"/>
    <w:rsid w:val="00C90147"/>
    <w:rsid w:val="00C9176A"/>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3021"/>
    <w:rsid w:val="00DE364E"/>
    <w:rsid w:val="00DE3C41"/>
    <w:rsid w:val="00DE3C7B"/>
    <w:rsid w:val="00DE3D23"/>
    <w:rsid w:val="00DE59A9"/>
    <w:rsid w:val="00DF0212"/>
    <w:rsid w:val="00DF1E01"/>
    <w:rsid w:val="00DF3118"/>
    <w:rsid w:val="00DF4A82"/>
    <w:rsid w:val="00DF67EC"/>
    <w:rsid w:val="00E01BE6"/>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6C4"/>
    <w:rsid w:val="00E90CD5"/>
    <w:rsid w:val="00E91467"/>
    <w:rsid w:val="00E91CDB"/>
    <w:rsid w:val="00E92815"/>
    <w:rsid w:val="00E94959"/>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BD1"/>
    <w:rsid w:val="00EC3017"/>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1D3A"/>
    <w:rsid w:val="00F13FE4"/>
    <w:rsid w:val="00F14C34"/>
    <w:rsid w:val="00F15D29"/>
    <w:rsid w:val="00F21FD5"/>
    <w:rsid w:val="00F229AF"/>
    <w:rsid w:val="00F26EDF"/>
    <w:rsid w:val="00F30676"/>
    <w:rsid w:val="00F34947"/>
    <w:rsid w:val="00F35B9E"/>
    <w:rsid w:val="00F4280B"/>
    <w:rsid w:val="00F45D85"/>
    <w:rsid w:val="00F476B7"/>
    <w:rsid w:val="00F503E6"/>
    <w:rsid w:val="00F51304"/>
    <w:rsid w:val="00F5193C"/>
    <w:rsid w:val="00F52C88"/>
    <w:rsid w:val="00F53149"/>
    <w:rsid w:val="00F531A7"/>
    <w:rsid w:val="00F552B0"/>
    <w:rsid w:val="00F557AD"/>
    <w:rsid w:val="00F56A32"/>
    <w:rsid w:val="00F606AE"/>
    <w:rsid w:val="00F61F38"/>
    <w:rsid w:val="00F654F7"/>
    <w:rsid w:val="00F65864"/>
    <w:rsid w:val="00F71DC7"/>
    <w:rsid w:val="00F73226"/>
    <w:rsid w:val="00F73BF0"/>
    <w:rsid w:val="00F77F35"/>
    <w:rsid w:val="00F8367C"/>
    <w:rsid w:val="00F85EEF"/>
    <w:rsid w:val="00F85FA1"/>
    <w:rsid w:val="00F860D8"/>
    <w:rsid w:val="00F94367"/>
    <w:rsid w:val="00F94C86"/>
    <w:rsid w:val="00F9606F"/>
    <w:rsid w:val="00F97762"/>
    <w:rsid w:val="00F977BE"/>
    <w:rsid w:val="00FA04E9"/>
    <w:rsid w:val="00FA11FA"/>
    <w:rsid w:val="00FA2555"/>
    <w:rsid w:val="00FA2598"/>
    <w:rsid w:val="00FA2908"/>
    <w:rsid w:val="00FA4CA7"/>
    <w:rsid w:val="00FA6B92"/>
    <w:rsid w:val="00FB29BA"/>
    <w:rsid w:val="00FB7B36"/>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pPr>
      <w:pPrChange w:id="0" w:author="Coggon, Amelia Charlotte" w:date="2024-12-08T13:37:00Z">
        <w:pPr/>
      </w:pPrChange>
    </w:pPr>
    <w:rPr>
      <w:rFonts w:asciiTheme="minorHAnsi" w:eastAsiaTheme="minorHAnsi" w:hAnsiTheme="minorHAnsi" w:cstheme="minorBidi"/>
      <w:sz w:val="20"/>
      <w:szCs w:val="20"/>
      <w:lang w:eastAsia="en-US"/>
      <w:rPrChange w:id="0" w:author="Coggon, Amelia Charlotte" w:date="2024-12-08T13:37:00Z">
        <w:rPr>
          <w:rFonts w:asciiTheme="minorHAnsi" w:eastAsiaTheme="minorHAnsi" w:hAnsiTheme="minorHAnsi" w:cstheme="minorBidi"/>
          <w:lang w:val="en-GB" w:eastAsia="en-US" w:bidi="ar-SA"/>
        </w:rPr>
      </w:rPrChange>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32818398/" TargetMode="External"/><Relationship Id="rId3" Type="http://schemas.openxmlformats.org/officeDocument/2006/relationships/hyperlink" Target="https://www.jle.com/download/vir-322438-52716-seances_plenieres_et_conferences._abstracts-44262-u.pdf" TargetMode="External"/><Relationship Id="rId7" Type="http://schemas.openxmlformats.org/officeDocument/2006/relationships/hyperlink" Target="https://pubmed.ncbi.nlm.nih.gov/32818398/" TargetMode="External"/><Relationship Id="rId2" Type="http://schemas.openxmlformats.org/officeDocument/2006/relationships/hyperlink" Target="https://doi.org/10.1016/j.vaccine.2023.04.018" TargetMode="External"/><Relationship Id="rId1" Type="http://schemas.openxmlformats.org/officeDocument/2006/relationships/hyperlink" Target="https://doi.org/10.1016/j.vetmic.2018.01.019" TargetMode="External"/><Relationship Id="rId6" Type="http://schemas.openxmlformats.org/officeDocument/2006/relationships/hyperlink" Target="https://pubmed.ncbi.nlm.nih.gov/32818398/" TargetMode="External"/><Relationship Id="rId5" Type="http://schemas.openxmlformats.org/officeDocument/2006/relationships/hyperlink" Target="https://doi.org/10.1186/s13567-024-01319-5" TargetMode="External"/><Relationship Id="rId10" Type="http://schemas.openxmlformats.org/officeDocument/2006/relationships/hyperlink" Target="https://pubmed.ncbi.nlm.nih.gov/32818398/" TargetMode="External"/><Relationship Id="rId4" Type="http://schemas.openxmlformats.org/officeDocument/2006/relationships/hyperlink" Target="https://doi.org/10.1186/s13567-024-01319-5" TargetMode="External"/><Relationship Id="rId9" Type="http://schemas.openxmlformats.org/officeDocument/2006/relationships/hyperlink" Target="https://pubmed.ncbi.nlm.nih.gov/32818398/"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flu-crew/flutile" TargetMode="External"/><Relationship Id="rId18" Type="http://schemas.openxmlformats.org/officeDocument/2006/relationships/image" Target="media/image1.em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doi.org/10.1371/journal.ppat.1011476"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128/JVI.00632-21"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image" Target="media/image7.emf"/><Relationship Id="rId5" Type="http://schemas.openxmlformats.org/officeDocument/2006/relationships/numbering" Target="numbering.xml"/><Relationship Id="rId15" Type="http://schemas.openxmlformats.org/officeDocument/2006/relationships/hyperlink" Target="https://doi.org/10.3389/fmicb.2023.1243567" TargetMode="External"/><Relationship Id="rId23" Type="http://schemas.openxmlformats.org/officeDocument/2006/relationships/image" Target="media/image6.emf"/><Relationship Id="rId10" Type="http://schemas.microsoft.com/office/2011/relationships/commentsExtended" Target="commentsExtended.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www.gisaid.org/" TargetMode="External"/><Relationship Id="rId22" Type="http://schemas.openxmlformats.org/officeDocument/2006/relationships/image" Target="media/image5.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2.xml><?xml version="1.0" encoding="utf-8"?>
<ds:datastoreItem xmlns:ds="http://schemas.openxmlformats.org/officeDocument/2006/customXml" ds:itemID="{A3546CF6-17D7-417B-B0E5-3CFBB2E4E500}">
  <ds:schemaRefs>
    <ds:schemaRef ds:uri="http://schemas.microsoft.com/sharepoint/v3/contenttype/forms"/>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5463</Words>
  <Characters>202143</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2</cp:revision>
  <dcterms:created xsi:type="dcterms:W3CDTF">2024-12-16T16:22:00Z</dcterms:created>
  <dcterms:modified xsi:type="dcterms:W3CDTF">2024-12-1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7HjIxZio"/&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